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1AAA7FF3"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 xml:space="preserve">Network Analysis of Attitudes </w:t>
      </w:r>
      <w:r w:rsidR="00D8346B">
        <w:rPr>
          <w:lang w:val="en-US"/>
        </w:rPr>
        <w:t>Towards</w:t>
      </w:r>
      <w:r w:rsidR="00BC130A" w:rsidRPr="00BC130A">
        <w:rPr>
          <w:lang w:val="en-US"/>
        </w:rPr>
        <w:t xml:space="preserve"> Inequality: Estimating the Impact of Anger and Simulating Attitude Change</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5C572B75" w:rsidR="00760EEE" w:rsidRDefault="00760EEE" w:rsidP="0058352C">
      <w:r w:rsidRPr="00266730">
        <w:rPr>
          <w:highlight w:val="yellow"/>
        </w:rPr>
        <w:t>This article explores the growing field of subjective inequality, addressing limitations of prior social justice research, which often employed unsystematic approaches or focused narrowly on population-level attitudes. Using a</w:t>
      </w:r>
      <w:bookmarkStart w:id="0" w:name="_Hlk164420428"/>
      <w:r w:rsidRPr="00266730">
        <w:rPr>
          <w:highlight w:val="yellow"/>
        </w:rPr>
        <w:t xml:space="preserve"> tripartite analytical </w:t>
      </w:r>
      <w:r w:rsidR="006805DD" w:rsidRPr="00266730">
        <w:rPr>
          <w:highlight w:val="yellow"/>
        </w:rPr>
        <w:t>strategy</w:t>
      </w:r>
      <w:r w:rsidRPr="00266730">
        <w:rPr>
          <w:highlight w:val="yellow"/>
        </w:rPr>
        <w:t xml:space="preserve"> </w:t>
      </w:r>
      <w:bookmarkEnd w:id="0"/>
      <w:r w:rsidRPr="00266730">
        <w:rPr>
          <w:highlight w:val="yellow"/>
        </w:rPr>
        <w:t>on ISSP data from the U.S., we</w:t>
      </w:r>
      <w:r w:rsidR="007359FB" w:rsidRPr="00266730">
        <w:rPr>
          <w:highlight w:val="yellow"/>
        </w:rPr>
        <w:t xml:space="preserve"> first</w:t>
      </w:r>
      <w:r w:rsidRPr="00266730">
        <w:rPr>
          <w:highlight w:val="yellow"/>
        </w:rPr>
        <w:t xml:space="preserve"> </w:t>
      </w:r>
      <w:r w:rsidRPr="00266730">
        <w:rPr>
          <w:i/>
          <w:iCs/>
          <w:highlight w:val="yellow"/>
        </w:rPr>
        <w:t>model</w:t>
      </w:r>
      <w:r w:rsidRPr="00266730">
        <w:rPr>
          <w:highlight w:val="yellow"/>
        </w:rPr>
        <w:t xml:space="preserve"> attitudes </w:t>
      </w:r>
      <w:r w:rsidR="00F85C39" w:rsidRPr="00266730">
        <w:rPr>
          <w:highlight w:val="yellow"/>
        </w:rPr>
        <w:t>towards</w:t>
      </w:r>
      <w:r w:rsidRPr="00266730">
        <w:rPr>
          <w:highlight w:val="yellow"/>
        </w:rPr>
        <w:t xml:space="preserve"> economic inequality as a </w:t>
      </w:r>
      <w:r w:rsidR="00796CA3" w:rsidRPr="00266730">
        <w:rPr>
          <w:highlight w:val="yellow"/>
        </w:rPr>
        <w:t>belief system, w</w:t>
      </w:r>
      <w:r w:rsidR="005653F2" w:rsidRPr="00266730">
        <w:rPr>
          <w:highlight w:val="yellow"/>
        </w:rPr>
        <w:t>h</w:t>
      </w:r>
      <w:r w:rsidR="00796CA3" w:rsidRPr="00266730">
        <w:rPr>
          <w:highlight w:val="yellow"/>
        </w:rPr>
        <w:t xml:space="preserve">ich is a </w:t>
      </w:r>
      <w:r w:rsidR="007359FB" w:rsidRPr="00266730">
        <w:rPr>
          <w:highlight w:val="yellow"/>
        </w:rPr>
        <w:t xml:space="preserve">small-world </w:t>
      </w:r>
      <w:r w:rsidRPr="00266730">
        <w:rPr>
          <w:highlight w:val="yellow"/>
        </w:rPr>
        <w:t xml:space="preserve">network of interacting cognitive evaluations. </w:t>
      </w:r>
      <w:r w:rsidR="005D34F2" w:rsidRPr="00266730">
        <w:rPr>
          <w:highlight w:val="yellow"/>
        </w:rPr>
        <w:t>S</w:t>
      </w:r>
      <w:r w:rsidRPr="00266730">
        <w:rPr>
          <w:highlight w:val="yellow"/>
        </w:rPr>
        <w:t>upport for public redistribution</w:t>
      </w:r>
      <w:r w:rsidR="005D34F2" w:rsidRPr="00266730">
        <w:rPr>
          <w:highlight w:val="yellow"/>
        </w:rPr>
        <w:t xml:space="preserve"> and perception of income inequality</w:t>
      </w:r>
      <w:r w:rsidR="00F04F7A" w:rsidRPr="00266730">
        <w:rPr>
          <w:highlight w:val="yellow"/>
        </w:rPr>
        <w:t xml:space="preserve"> are the most central attitudes</w:t>
      </w:r>
      <w:r w:rsidRPr="00266730">
        <w:rPr>
          <w:highlight w:val="yellow"/>
        </w:rPr>
        <w:t xml:space="preserve">. Additionally, we </w:t>
      </w:r>
      <w:r w:rsidR="0062590A" w:rsidRPr="00266730">
        <w:rPr>
          <w:i/>
          <w:iCs/>
          <w:highlight w:val="yellow"/>
        </w:rPr>
        <w:t>estimate</w:t>
      </w:r>
      <w:r w:rsidRPr="00266730">
        <w:rPr>
          <w:highlight w:val="yellow"/>
        </w:rPr>
        <w:t xml:space="preserve"> how anger </w:t>
      </w:r>
      <w:r w:rsidR="00F85C39" w:rsidRPr="00266730">
        <w:rPr>
          <w:highlight w:val="yellow"/>
        </w:rPr>
        <w:t>towards</w:t>
      </w:r>
      <w:r w:rsidRPr="00266730">
        <w:rPr>
          <w:highlight w:val="yellow"/>
        </w:rPr>
        <w:t xml:space="preserve"> inequality impacts this </w:t>
      </w:r>
      <w:r w:rsidR="00796CA3" w:rsidRPr="00266730">
        <w:rPr>
          <w:highlight w:val="yellow"/>
        </w:rPr>
        <w:t>belief system</w:t>
      </w:r>
      <w:r w:rsidRPr="00266730">
        <w:rPr>
          <w:highlight w:val="yellow"/>
        </w:rPr>
        <w:t xml:space="preserve">, using a moderated </w:t>
      </w:r>
      <w:r w:rsidR="00796CA3" w:rsidRPr="00266730">
        <w:rPr>
          <w:highlight w:val="yellow"/>
        </w:rPr>
        <w:t xml:space="preserve">network </w:t>
      </w:r>
      <w:r w:rsidRPr="00266730">
        <w:rPr>
          <w:highlight w:val="yellow"/>
        </w:rPr>
        <w:t xml:space="preserve">model to demonstrate that anger significantly </w:t>
      </w:r>
      <w:r w:rsidR="00391024" w:rsidRPr="00266730">
        <w:rPr>
          <w:highlight w:val="yellow"/>
        </w:rPr>
        <w:t>affects</w:t>
      </w:r>
      <w:r w:rsidRPr="00266730">
        <w:rPr>
          <w:highlight w:val="yellow"/>
        </w:rPr>
        <w:t xml:space="preserve"> nearly one-third of the network</w:t>
      </w:r>
      <w:r w:rsidR="003B44D6" w:rsidRPr="00266730">
        <w:rPr>
          <w:highlight w:val="yellow"/>
        </w:rPr>
        <w:t>’</w:t>
      </w:r>
      <w:r w:rsidRPr="00266730">
        <w:rPr>
          <w:highlight w:val="yellow"/>
        </w:rPr>
        <w:t xml:space="preserve">s </w:t>
      </w:r>
      <w:r w:rsidR="00796CA3" w:rsidRPr="00266730">
        <w:rPr>
          <w:highlight w:val="yellow"/>
        </w:rPr>
        <w:t>ties</w:t>
      </w:r>
      <w:r w:rsidRPr="00266730">
        <w:rPr>
          <w:highlight w:val="yellow"/>
        </w:rPr>
        <w:t xml:space="preserve">. Lastly, by </w:t>
      </w:r>
      <w:r w:rsidRPr="00266730">
        <w:rPr>
          <w:i/>
          <w:iCs/>
          <w:highlight w:val="yellow"/>
        </w:rPr>
        <w:t>simulating</w:t>
      </w:r>
      <w:r w:rsidRPr="00266730">
        <w:rPr>
          <w:highlight w:val="yellow"/>
        </w:rPr>
        <w:t xml:space="preserve"> changes in attitude, we find that modifications at the network</w:t>
      </w:r>
      <w:r w:rsidR="003B44D6" w:rsidRPr="00266730">
        <w:rPr>
          <w:highlight w:val="yellow"/>
        </w:rPr>
        <w:t>’</w:t>
      </w:r>
      <w:r w:rsidRPr="00266730">
        <w:rPr>
          <w:highlight w:val="yellow"/>
        </w:rPr>
        <w:t xml:space="preserve">s central nodes </w:t>
      </w:r>
      <w:r w:rsidR="00391024" w:rsidRPr="00266730">
        <w:rPr>
          <w:highlight w:val="yellow"/>
        </w:rPr>
        <w:t xml:space="preserve">are particularly relevant, as they </w:t>
      </w:r>
      <w:r w:rsidRPr="00266730">
        <w:rPr>
          <w:highlight w:val="yellow"/>
        </w:rPr>
        <w:t xml:space="preserve">lead to significant overall shifts </w:t>
      </w:r>
      <w:r w:rsidR="00391024" w:rsidRPr="00266730">
        <w:rPr>
          <w:highlight w:val="yellow"/>
        </w:rPr>
        <w:t>in the belief system</w:t>
      </w:r>
      <w:r w:rsidRPr="00266730">
        <w:rPr>
          <w:highlight w:val="yellow"/>
        </w:rPr>
        <w:t xml:space="preserve">. </w:t>
      </w:r>
      <w:r w:rsidR="00266730" w:rsidRPr="00266730">
        <w:rPr>
          <w:highlight w:val="yellow"/>
        </w:rPr>
        <w:t>This comprehensive approach provides a nuanced view of the complex dynamics of public opinion on inequality, its structure and its change.</w:t>
      </w:r>
    </w:p>
    <w:p w14:paraId="6DF068DF" w14:textId="77777777" w:rsidR="00A04210" w:rsidRDefault="00A04210" w:rsidP="0058352C"/>
    <w:p w14:paraId="56A2B00B" w14:textId="5470A872" w:rsidR="00A04210" w:rsidRPr="00753F1A" w:rsidRDefault="00A04210" w:rsidP="0058352C">
      <w:r>
        <w:t xml:space="preserve">Keywords: </w:t>
      </w:r>
      <w:r w:rsidR="005653F2">
        <w:t>Attitude network</w:t>
      </w:r>
      <w:r>
        <w:t xml:space="preserve">; </w:t>
      </w:r>
      <w:r w:rsidR="005653F2">
        <w:t xml:space="preserve">Belief systems; </w:t>
      </w:r>
      <w:r>
        <w:t xml:space="preserve">Attitudes </w:t>
      </w:r>
      <w:r w:rsidR="00F85C39">
        <w:t>towards</w:t>
      </w:r>
      <w:r>
        <w:t xml:space="preserve"> inequality; Social </w:t>
      </w:r>
      <w:r w:rsidR="002500DA">
        <w:t>j</w:t>
      </w:r>
      <w:r>
        <w:t>ustice research.</w:t>
      </w:r>
    </w:p>
    <w:p w14:paraId="6B9571AF" w14:textId="3A17B748" w:rsidR="007359FB" w:rsidRDefault="007359FB" w:rsidP="0058352C">
      <w:r>
        <w:br w:type="page"/>
      </w:r>
    </w:p>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791F544A"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E336D9">
        <w:instrText xml:space="preserve"> ADDIN ZOTERO_ITEM CSL_CITATION {"citationID":"4OVV3XZy","properties":{"formattedCitation":"(Atkinson et al., 2011; Keeley, 2015; Lansing &amp; Markiewicz, 2018)","plainCitation":"(Atkinson et al., 2011; Keeley, 2015; Lansing &amp; Markiewicz, 2018)","noteIndex":0},"citationItems":[{"id":2434,"uris":["http://zotero.org/groups/5379819/items/7NET3T7W"],"itemData":{"id":2434,"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2433,"uris":["http://zotero.org/groups/5379819/items/UFTMRTPJ"],"itemData":{"id":2433,"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citation-key":"keeleyIncomeInequalityGap2015"}},{"id":2432,"uris":["http://zotero.org/groups/5379819/items/LWCWB5AW"],"itemData":{"id":2432,"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citation-key":"lansingTopIncomesRising2018"}}],"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E336D9">
        <w:instrText xml:space="preserve"> ADDIN ZOTERO_ITEM CSL_CITATION {"citationID":"GFiglJb1","properties":{"formattedCitation":"(Wilkinson &amp; Pickett, 2009)","plainCitation":"(Wilkinson &amp; Pickett, 2009)","noteIndex":0},"citationItems":[{"id":2431,"uris":["http://zotero.org/groups/5379819/items/X42D6JA5"],"itemData":{"id":243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E336D9">
        <w:instrText xml:space="preserve"> ADDIN ZOTERO_ITEM CSL_CITATION {"citationID":"Bgd7sBFq","properties":{"formattedCitation":"(Kenworthy &amp; McCall, 2007; Lierse et al., 2022; L\\uc0\\u252{}bker, 2004)","plainCitation":"(Kenworthy &amp; McCall, 2007; Lierse et al., 2022; Lübker, 2004)","noteIndex":0},"citationItems":[{"id":2429,"uris":["http://zotero.org/groups/5379819/items/K5C3ZJ2P"],"itemData":{"id":2429,"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2428,"uris":["http://zotero.org/groups/5379819/items/MUGJ3T6H"],"itemData":{"id":2428,"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id":2494,"uris":["http://zotero.org/groups/5379819/items/K52ST99L"],"itemData":{"id":2494,"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E336D9">
        <w:instrText xml:space="preserve"> ADDIN ZOTERO_ITEM CSL_CITATION {"citationID":"vFvau8Py","properties":{"formattedCitation":"(Chambers et al., 2014)","plainCitation":"(Chambers et al., 2014)","noteIndex":0},"citationItems":[{"id":2458,"uris":["http://zotero.org/groups/5379819/items/RX849JW9"],"itemData":{"id":2458,"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E336D9">
        <w:instrText xml:space="preserve"> ADDIN ZOTERO_ITEM CSL_CITATION {"citationID":"cYoAvteX","properties":{"formattedCitation":"(K. Trump, 2023)","plainCitation":"(K. Trump, 2023)","dontUpdate":true,"noteIndex":0},"citationItems":[{"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w:t>
      </w:r>
      <w:r w:rsidR="00F85C39">
        <w:t>towards</w:t>
      </w:r>
      <w:r w:rsidRPr="00753F1A">
        <w:t xml:space="preserve"> inequality a field of great scientific development in recent years across sociology </w:t>
      </w:r>
      <w:r w:rsidR="0074629F" w:rsidRPr="00753F1A">
        <w:fldChar w:fldCharType="begin"/>
      </w:r>
      <w:r w:rsidR="00E336D9">
        <w:instrText xml:space="preserve"> ADDIN ZOTERO_ITEM CSL_CITATION {"citationID":"GayBfEfh","properties":{"formattedCitation":"(Mijs, 2019)","plainCitation":"(Mijs, 2019)","noteIndex":0},"citationItems":[{"id":2359,"uris":["http://zotero.org/groups/5379819/items/GFFNB3FS"],"itemData":{"id":2359,"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E336D9">
        <w:instrText xml:space="preserve"> ADDIN ZOTERO_ITEM CSL_CITATION {"citationID":"9vmP6pA4","properties":{"formattedCitation":"(Larsen, 2016)","plainCitation":"(Larsen, 2016)","noteIndex":0},"citationItems":[{"id":2424,"uris":["http://zotero.org/groups/5379819/items/THXCWIXM"],"itemData":{"id":2424,"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citation-key":"larsenHowThreeNarratives2016"}}],"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E336D9">
        <w:instrText xml:space="preserve"> ADDIN ZOTERO_ITEM CSL_CITATION {"citationID":"oqU3sOZl","properties":{"formattedCitation":"(Luttig, 2013)","plainCitation":"(Luttig, 2013)","noteIndex":0},"citationItems":[{"id":2423,"uris":["http://zotero.org/groups/5379819/items/4PKKTIKC"],"itemData":{"id":2423,"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citation-key":"luttigStructureInequalityAmericans2013"}}],"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E336D9">
        <w:instrText xml:space="preserve"> ADDIN ZOTERO_ITEM CSL_CITATION {"citationID":"CAQdRwwk","properties":{"formattedCitation":"(Hegtvedt &amp; Isom, 2014)","plainCitation":"(Hegtvedt &amp; Isom, 2014)","noteIndex":0},"citationItems":[{"id":2422,"uris":["http://zotero.org/groups/5379819/items/CIH7YWE8"],"itemData":{"id":2422,"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citation-key":"hegtvedtInequalityMatterJustice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54EEC5A6" w14:textId="05431509" w:rsidR="003A6277" w:rsidRDefault="003A6277" w:rsidP="00DB73F8">
      <w:r w:rsidRPr="003A6277">
        <w:rPr>
          <w:highlight w:val="green"/>
        </w:rPr>
        <w:t xml:space="preserve">Research on distributive justice has traditionally relied on the latent variable approach, which consolidates multiple perceptions, beliefs, and judgments into mean indices. This approach often leads to an unsystematic examination of these attitudes, with most studies focusing on only one aspect </w:t>
      </w:r>
      <w:r w:rsidR="00DE1D52" w:rsidRPr="003A6277">
        <w:rPr>
          <w:highlight w:val="green"/>
        </w:rPr>
        <w:fldChar w:fldCharType="begin"/>
      </w:r>
      <w:r w:rsidR="00E336D9">
        <w:rPr>
          <w:highlight w:val="green"/>
        </w:rPr>
        <w:instrText xml:space="preserve"> ADDIN ZOTERO_ITEM CSL_CITATION {"citationID":"t8un5CUi","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3A6277">
        <w:rPr>
          <w:highlight w:val="green"/>
        </w:rPr>
        <w:fldChar w:fldCharType="separate"/>
      </w:r>
      <w:r w:rsidR="00DE1D52" w:rsidRPr="003A6277">
        <w:rPr>
          <w:noProof/>
          <w:highlight w:val="green"/>
        </w:rPr>
        <w:t>(Janmaat, 2013)</w:t>
      </w:r>
      <w:r w:rsidR="00DE1D52" w:rsidRPr="003A6277">
        <w:rPr>
          <w:highlight w:val="green"/>
        </w:rPr>
        <w:fldChar w:fldCharType="end"/>
      </w:r>
      <w:r w:rsidR="00DE1D52" w:rsidRPr="003A6277">
        <w:rPr>
          <w:highlight w:val="green"/>
        </w:rPr>
        <w:t xml:space="preserve">. </w:t>
      </w:r>
      <w:r w:rsidRPr="003A6277">
        <w:rPr>
          <w:highlight w:val="green"/>
        </w:rPr>
        <w:t xml:space="preserve"> Moreover, research has primarily investigated the </w:t>
      </w:r>
      <w:r w:rsidRPr="003A6277">
        <w:rPr>
          <w:i/>
          <w:iCs/>
          <w:highlight w:val="green"/>
        </w:rPr>
        <w:t>levels</w:t>
      </w:r>
      <w:r w:rsidRPr="003A6277">
        <w:rPr>
          <w:highlight w:val="green"/>
        </w:rPr>
        <w:t xml:space="preserve"> of these attitudes (i.e., the extent of individual endorsement) while overlooking the cognitive </w:t>
      </w:r>
      <w:r w:rsidRPr="003A6277">
        <w:rPr>
          <w:i/>
          <w:iCs/>
          <w:highlight w:val="green"/>
        </w:rPr>
        <w:t>structure</w:t>
      </w:r>
      <w:r w:rsidRPr="003A6277">
        <w:rPr>
          <w:highlight w:val="green"/>
        </w:rPr>
        <w:t xml:space="preserve"> in which they are embedded. However, attitudes do not exist in isolation; they are part of a broader</w:t>
      </w:r>
      <w:r w:rsidR="00F04F7A">
        <w:rPr>
          <w:highlight w:val="green"/>
        </w:rPr>
        <w:t xml:space="preserve"> </w:t>
      </w:r>
      <w:r w:rsidRPr="003A6277">
        <w:rPr>
          <w:highlight w:val="green"/>
        </w:rPr>
        <w:t>belief system</w:t>
      </w:r>
      <w:r w:rsidR="00DE1D52" w:rsidRPr="003A6277">
        <w:rPr>
          <w:highlight w:val="green"/>
        </w:rPr>
        <w:t xml:space="preserve"> </w:t>
      </w:r>
      <w:r w:rsidR="00DE1D52" w:rsidRPr="003A6277">
        <w:rPr>
          <w:highlight w:val="green"/>
        </w:rPr>
        <w:fldChar w:fldCharType="begin"/>
      </w:r>
      <w:r w:rsidR="009B165A">
        <w:rPr>
          <w:highlight w:val="green"/>
        </w:rPr>
        <w:instrText xml:space="preserve"> ADDIN ZOTERO_ITEM CSL_CITATION {"citationID":"VkRBwdTQ","properties":{"formattedCitation":"(Converse, 2006)","plainCitation":"(Converse, 2006)","noteIndex":0},"citationItems":[{"id":"CgC322zU/ftOEk1Ov","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3A6277">
        <w:rPr>
          <w:highlight w:val="green"/>
        </w:rPr>
        <w:fldChar w:fldCharType="separate"/>
      </w:r>
      <w:r w:rsidR="00DE1D52" w:rsidRPr="003A6277">
        <w:rPr>
          <w:noProof/>
          <w:highlight w:val="green"/>
        </w:rPr>
        <w:t>(Converse, 2006)</w:t>
      </w:r>
      <w:r w:rsidR="00DE1D52" w:rsidRPr="003A6277">
        <w:rPr>
          <w:highlight w:val="green"/>
        </w:rPr>
        <w:fldChar w:fldCharType="end"/>
      </w:r>
      <w:r w:rsidR="00DE1D52" w:rsidRPr="003A6277">
        <w:rPr>
          <w:highlight w:val="green"/>
        </w:rPr>
        <w:t xml:space="preserve">. </w:t>
      </w:r>
      <w:r w:rsidRPr="003A6277">
        <w:rPr>
          <w:highlight w:val="green"/>
        </w:rPr>
        <w:t xml:space="preserve">Recent interdisciplinary research at the intersection of network science, sociology, political science, and psychology has provided innovative methodologies for analyzing the multifaceted components of attitudes </w:t>
      </w:r>
      <w:r w:rsidR="00F85C39">
        <w:rPr>
          <w:highlight w:val="green"/>
        </w:rPr>
        <w:t>towards</w:t>
      </w:r>
      <w:r w:rsidRPr="003A6277">
        <w:rPr>
          <w:highlight w:val="green"/>
        </w:rPr>
        <w:t xml:space="preserve"> inequality and understanding their structural organization. </w:t>
      </w:r>
      <w:r w:rsidR="009B165A">
        <w:rPr>
          <w:highlight w:val="yellow"/>
        </w:rPr>
        <w:t>A new scholarship in distributive justice</w:t>
      </w:r>
      <w:r w:rsidRPr="00F04F7A">
        <w:rPr>
          <w:highlight w:val="yellow"/>
        </w:rPr>
        <w:t xml:space="preserve"> indicate that these attitudes form inequality belief systems, consisting of interconnected evaluations </w:t>
      </w:r>
      <w:r w:rsidR="009B165A">
        <w:rPr>
          <w:highlight w:val="yellow"/>
        </w:rPr>
        <w:t>about</w:t>
      </w:r>
      <w:r w:rsidR="00F04F7A" w:rsidRPr="00F04F7A">
        <w:rPr>
          <w:highlight w:val="yellow"/>
        </w:rPr>
        <w:t xml:space="preserve"> the </w:t>
      </w:r>
      <w:r w:rsidR="009B165A">
        <w:rPr>
          <w:highlight w:val="yellow"/>
        </w:rPr>
        <w:t>allocation</w:t>
      </w:r>
      <w:r w:rsidR="00F04F7A" w:rsidRPr="00F04F7A">
        <w:rPr>
          <w:highlight w:val="yellow"/>
        </w:rPr>
        <w:t xml:space="preserve"> of resources within a society, and related </w:t>
      </w:r>
      <w:r w:rsidRPr="00F04F7A">
        <w:rPr>
          <w:highlight w:val="yellow"/>
        </w:rPr>
        <w:t xml:space="preserve">issues like </w:t>
      </w:r>
      <w:r w:rsidR="00F04F7A" w:rsidRPr="009B165A">
        <w:rPr>
          <w:highlight w:val="yellow"/>
        </w:rPr>
        <w:lastRenderedPageBreak/>
        <w:t>redistribution</w:t>
      </w:r>
      <w:r w:rsidRPr="009B165A">
        <w:rPr>
          <w:highlight w:val="yellow"/>
        </w:rPr>
        <w:t xml:space="preserve">, taxation, and wages </w:t>
      </w:r>
      <w:r w:rsidRPr="009B165A">
        <w:rPr>
          <w:highlight w:val="yellow"/>
        </w:rPr>
        <w:fldChar w:fldCharType="begin"/>
      </w:r>
      <w:r w:rsidR="009B165A" w:rsidRPr="009B165A">
        <w:rPr>
          <w:highlight w:val="yellow"/>
        </w:rPr>
        <w:instrText xml:space="preserve"> ADDIN ZOTERO_ITEM CSL_CITATION {"citationID":"McTxRTdY","properties":{"formattedCitation":"(Bertero et al., 2024; Franetovic &amp; Bertero, 2023)","plainCitation":"(Bertero et al., 2024; Franetovic &amp; Bertero, 2023)","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9B165A">
        <w:rPr>
          <w:highlight w:val="yellow"/>
        </w:rPr>
        <w:fldChar w:fldCharType="separate"/>
      </w:r>
      <w:r w:rsidR="009B165A" w:rsidRPr="009B165A">
        <w:rPr>
          <w:highlight w:val="yellow"/>
        </w:rPr>
        <w:t>(Bertero et al., 2024; Franetovic &amp; Bertero, 2023)</w:t>
      </w:r>
      <w:r w:rsidRPr="009B165A">
        <w:rPr>
          <w:highlight w:val="yellow"/>
        </w:rPr>
        <w:fldChar w:fldCharType="end"/>
      </w:r>
      <w:r w:rsidR="00F04F7A" w:rsidRPr="009B165A">
        <w:rPr>
          <w:highlight w:val="yellow"/>
        </w:rPr>
        <w:t>.</w:t>
      </w:r>
      <w:r w:rsidRPr="009B165A">
        <w:rPr>
          <w:highlight w:val="yellow"/>
        </w:rPr>
        <w:t xml:space="preserve"> </w:t>
      </w:r>
      <w:r w:rsidRPr="003A6277">
        <w:rPr>
          <w:highlight w:val="green"/>
        </w:rPr>
        <w:t xml:space="preserve">Further, research has revealed that the structure of attitudes </w:t>
      </w:r>
      <w:r w:rsidR="00F85C39">
        <w:rPr>
          <w:highlight w:val="green"/>
        </w:rPr>
        <w:t>towards</w:t>
      </w:r>
      <w:r w:rsidRPr="003A6277">
        <w:rPr>
          <w:highlight w:val="green"/>
        </w:rPr>
        <w:t xml:space="preserve"> inequality varies across different social strata </w:t>
      </w:r>
      <w:r w:rsidRPr="003A6277">
        <w:rPr>
          <w:highlight w:val="green"/>
        </w:rPr>
        <w:fldChar w:fldCharType="begin"/>
      </w:r>
      <w:r w:rsidR="009B165A">
        <w:rPr>
          <w:highlight w:val="green"/>
        </w:rPr>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CgC322zU/PcApkons","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3A6277">
        <w:rPr>
          <w:highlight w:val="green"/>
        </w:rPr>
        <w:fldChar w:fldCharType="separate"/>
      </w:r>
      <w:r w:rsidRPr="003A6277">
        <w:rPr>
          <w:highlight w:val="green"/>
        </w:rPr>
        <w:t>(DiMaggio &amp; Goldberg, 2018; Franetovic &amp; Bertero, 2023; Hunzaker &amp; Valentino, 2019)</w:t>
      </w:r>
      <w:r w:rsidRPr="003A6277">
        <w:rPr>
          <w:highlight w:val="green"/>
        </w:rPr>
        <w:fldChar w:fldCharType="end"/>
      </w:r>
      <w:r w:rsidRPr="003A6277">
        <w:rPr>
          <w:highlight w:val="green"/>
        </w:rPr>
        <w:t>.</w:t>
      </w:r>
      <w:r>
        <w:t xml:space="preserve"> </w:t>
      </w:r>
    </w:p>
    <w:p w14:paraId="5250946A" w14:textId="1DC08DBE" w:rsidR="00116586" w:rsidRPr="00116586" w:rsidRDefault="00116586" w:rsidP="00DB73F8">
      <w:pPr>
        <w:rPr>
          <w:highlight w:val="green"/>
        </w:rPr>
      </w:pPr>
      <w:r w:rsidRPr="00116586">
        <w:rPr>
          <w:highlight w:val="green"/>
        </w:rPr>
        <w:t xml:space="preserve">These inquiries complement latent variable approaches by shifting the focus from individuals' normative stances on inequality to understanding how these stances are organized within a broader belief system </w:t>
      </w:r>
      <w:r w:rsidR="00DE1D52" w:rsidRPr="00116586">
        <w:rPr>
          <w:highlight w:val="green"/>
        </w:rPr>
        <w:fldChar w:fldCharType="begin"/>
      </w:r>
      <w:r w:rsidR="00E336D9">
        <w:rPr>
          <w:highlight w:val="green"/>
        </w:rPr>
        <w:instrText xml:space="preserve"> ADDIN ZOTERO_ITEM CSL_CITATION {"citationID":"hYmBSL5k","properties":{"formattedCitation":"(Brandt &amp; Sleegers, 2021; Dalege et al., 2016)","plainCitation":"(Brandt &amp; Sleegers, 2021; Dalege et al., 2016)","noteIndex":0},"citationItems":[{"id":2361,"uris":["http://zotero.org/groups/5379819/items/37L4QWPR"],"itemData":{"id":2361,"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116586">
        <w:rPr>
          <w:highlight w:val="green"/>
        </w:rPr>
        <w:fldChar w:fldCharType="separate"/>
      </w:r>
      <w:r w:rsidR="00DE1D52" w:rsidRPr="00116586">
        <w:rPr>
          <w:noProof/>
          <w:highlight w:val="green"/>
        </w:rPr>
        <w:t>(Brandt &amp; Sleegers, 2021; Dalege et al., 2016)</w:t>
      </w:r>
      <w:r w:rsidR="00DE1D52" w:rsidRPr="00116586">
        <w:rPr>
          <w:highlight w:val="green"/>
        </w:rPr>
        <w:fldChar w:fldCharType="end"/>
      </w:r>
      <w:r w:rsidR="00DE1D52" w:rsidRPr="00116586">
        <w:rPr>
          <w:highlight w:val="green"/>
        </w:rPr>
        <w:t>.</w:t>
      </w:r>
      <w:r w:rsidR="003A6277" w:rsidRPr="00116586">
        <w:rPr>
          <w:highlight w:val="green"/>
        </w:rPr>
        <w:t xml:space="preserve"> </w:t>
      </w:r>
      <w:r w:rsidRPr="00116586">
        <w:rPr>
          <w:highlight w:val="green"/>
        </w:rPr>
        <w:t xml:space="preserve">However, the network approach to studying the structure of attitudes </w:t>
      </w:r>
      <w:r w:rsidR="00F85C39">
        <w:rPr>
          <w:highlight w:val="green"/>
        </w:rPr>
        <w:t>towards</w:t>
      </w:r>
      <w:r w:rsidRPr="00116586">
        <w:rPr>
          <w:highlight w:val="green"/>
        </w:rPr>
        <w:t xml:space="preserve"> inequality faces two primary limitations. Methodologically, researchers frequently use Correlational Class Analysis </w:t>
      </w:r>
      <w:r w:rsidR="003A6277" w:rsidRPr="00116586">
        <w:rPr>
          <w:highlight w:val="green"/>
        </w:rPr>
        <w:fldChar w:fldCharType="begin"/>
      </w:r>
      <w:r w:rsidR="009B165A">
        <w:rPr>
          <w:highlight w:val="green"/>
        </w:rPr>
        <w:instrText xml:space="preserve"> ADDIN ZOTERO_ITEM CSL_CITATION {"citationID":"aZAvv6eZ","properties":{"formattedCitation":"(Boutyline, 2017)","plainCitation":"(Boutyline, 2017)","dontUpdate":true,"noteIndex":0},"citationItems":[{"id":"CgC322zU/IROix9Hw","uris":["http://zotero.org/users/10425122/items/FJSTXH2N"],"itemData":{"id":"BL0WBx0G/JQeaZe3J","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A6277" w:rsidRPr="00116586">
        <w:rPr>
          <w:highlight w:val="green"/>
        </w:rPr>
        <w:fldChar w:fldCharType="separate"/>
      </w:r>
      <w:r w:rsidR="003A6277" w:rsidRPr="00116586">
        <w:rPr>
          <w:highlight w:val="green"/>
        </w:rPr>
        <w:t>([CCA] Boutyline, 2017)</w:t>
      </w:r>
      <w:r w:rsidR="003A6277" w:rsidRPr="00116586">
        <w:rPr>
          <w:highlight w:val="green"/>
        </w:rPr>
        <w:fldChar w:fldCharType="end"/>
      </w:r>
      <w:r w:rsidR="003A6277" w:rsidRPr="00116586">
        <w:rPr>
          <w:highlight w:val="green"/>
        </w:rPr>
        <w:t xml:space="preserve"> </w:t>
      </w:r>
      <w:r w:rsidRPr="00116586">
        <w:rPr>
          <w:highlight w:val="green"/>
        </w:rPr>
        <w:t xml:space="preserve"> or partial correlation networks from network psychometrics </w:t>
      </w:r>
      <w:r w:rsidR="003A6277" w:rsidRPr="00116586">
        <w:rPr>
          <w:highlight w:val="green"/>
        </w:rPr>
        <w:fldChar w:fldCharType="begin"/>
      </w:r>
      <w:r w:rsidR="00E336D9">
        <w:rPr>
          <w:highlight w:val="green"/>
        </w:rPr>
        <w:instrText xml:space="preserve"> ADDIN ZOTERO_ITEM CSL_CITATION {"citationID":"5jPdV1HX","properties":{"formattedCitation":"(Borsboom et al., 2021)","plainCitation":"(Borsboom et al., 2021)","dontUpdate":true,"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A6277" w:rsidRPr="00116586">
        <w:rPr>
          <w:highlight w:val="green"/>
        </w:rPr>
        <w:fldChar w:fldCharType="separate"/>
      </w:r>
      <w:r w:rsidR="003A6277" w:rsidRPr="00116586">
        <w:rPr>
          <w:highlight w:val="green"/>
        </w:rPr>
        <w:t xml:space="preserve">(Borsboom et al., 2021; see Methods </w:t>
      </w:r>
      <w:r w:rsidR="007341D7">
        <w:rPr>
          <w:highlight w:val="green"/>
        </w:rPr>
        <w:t>s</w:t>
      </w:r>
      <w:r w:rsidR="003A6277" w:rsidRPr="00116586">
        <w:rPr>
          <w:highlight w:val="green"/>
        </w:rPr>
        <w:t>ection)</w:t>
      </w:r>
      <w:r w:rsidR="003A6277" w:rsidRPr="00116586">
        <w:rPr>
          <w:highlight w:val="green"/>
        </w:rPr>
        <w:fldChar w:fldCharType="end"/>
      </w:r>
      <w:r w:rsidR="003A6277" w:rsidRPr="00116586">
        <w:rPr>
          <w:highlight w:val="green"/>
        </w:rPr>
        <w:t xml:space="preserve">. </w:t>
      </w:r>
      <w:r w:rsidRPr="00116586">
        <w:rPr>
          <w:highlight w:val="green"/>
        </w:rPr>
        <w:t>When examining variations in belief systems across social groups, these methods are often applied with a split-sample approach. For example, CCA partitions the sample into groups of individuals with shared socio-economic attitudes, presenting these associations as separate correlational networks</w:t>
      </w:r>
      <w:r w:rsidR="003A6277" w:rsidRPr="00116586">
        <w:rPr>
          <w:highlight w:val="green"/>
        </w:rPr>
        <w:t xml:space="preserve"> </w:t>
      </w:r>
      <w:r w:rsidR="003A6277" w:rsidRPr="00116586">
        <w:rPr>
          <w:highlight w:val="green"/>
        </w:rPr>
        <w:fldChar w:fldCharType="begin"/>
      </w:r>
      <w:r w:rsidR="009B165A">
        <w:rPr>
          <w:highlight w:val="green"/>
        </w:rP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CgC322zU/PcApkons","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3A6277" w:rsidRPr="00116586">
        <w:rPr>
          <w:highlight w:val="green"/>
        </w:rPr>
        <w:fldChar w:fldCharType="separate"/>
      </w:r>
      <w:r w:rsidRPr="00116586">
        <w:rPr>
          <w:highlight w:val="green"/>
        </w:rPr>
        <w:t>(DiMaggio &amp; Goldberg, 2018; Hunzaker &amp; Valentino, 2019; Kesberg et al., 2024)</w:t>
      </w:r>
      <w:r w:rsidR="003A6277" w:rsidRPr="00116586">
        <w:rPr>
          <w:highlight w:val="green"/>
        </w:rPr>
        <w:fldChar w:fldCharType="end"/>
      </w:r>
      <w:r w:rsidRPr="00116586">
        <w:rPr>
          <w:highlight w:val="green"/>
        </w:rPr>
        <w:t xml:space="preserve">. Another common strategy is to stratify samples by socio-demographic variables and fit partial correlation networks for each subgroup </w:t>
      </w:r>
      <w:r w:rsidRPr="00116586">
        <w:rPr>
          <w:highlight w:val="green"/>
        </w:rPr>
        <w:fldChar w:fldCharType="begin"/>
      </w:r>
      <w:r w:rsidR="009B165A">
        <w:rPr>
          <w:highlight w:val="green"/>
        </w:rPr>
        <w:instrText xml:space="preserve"> ADDIN ZOTERO_ITEM CSL_CITATION {"citationID":"QlRRa7WC","properties":{"formattedCitation":"(Franetovic &amp; Bertero, 2023; Schlicht-Schm\\uc0\\u228{}lzle et al., 2018)","plainCitation":"(Franetovic &amp; Bertero, 2023; Schlicht-Schmälzle et al., 2018)","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116586">
        <w:rPr>
          <w:highlight w:val="green"/>
        </w:rPr>
        <w:fldChar w:fldCharType="separate"/>
      </w:r>
      <w:r w:rsidRPr="00116586">
        <w:rPr>
          <w:kern w:val="0"/>
          <w:highlight w:val="green"/>
        </w:rPr>
        <w:t>(Franetovic &amp; Bertero, 2023; Schlicht-Schmälzle et al., 2018)</w:t>
      </w:r>
      <w:r w:rsidRPr="00116586">
        <w:rPr>
          <w:highlight w:val="green"/>
        </w:rPr>
        <w:fldChar w:fldCharType="end"/>
      </w:r>
      <w:r w:rsidRPr="00116586">
        <w:rPr>
          <w:highlight w:val="green"/>
        </w:rPr>
        <w:t xml:space="preserve">. While these approaches offer valuable insights, they reduce statistical power and impose a step-moderation function, which assumes that belief system structures differ only between groups and not within them. </w:t>
      </w:r>
    </w:p>
    <w:p w14:paraId="1198E7A2" w14:textId="5A30E9F7" w:rsidR="0058352C" w:rsidRPr="00753F1A" w:rsidRDefault="00116586" w:rsidP="00DB73F8">
      <w:r w:rsidRPr="00116586">
        <w:rPr>
          <w:highlight w:val="green"/>
        </w:rPr>
        <w:t xml:space="preserve">Additionally, </w:t>
      </w:r>
      <w:r w:rsidR="003B5EDF">
        <w:rPr>
          <w:highlight w:val="green"/>
        </w:rPr>
        <w:t xml:space="preserve">the empirical contributions adopting a network approach to study attitudes </w:t>
      </w:r>
      <w:r w:rsidR="00F85C39">
        <w:rPr>
          <w:highlight w:val="green"/>
        </w:rPr>
        <w:t>towards</w:t>
      </w:r>
      <w:r w:rsidR="003B5EDF">
        <w:rPr>
          <w:highlight w:val="green"/>
        </w:rPr>
        <w:t xml:space="preserve"> inequality are characterized by a substantive limitation. Indeed, the field of study related to</w:t>
      </w:r>
      <w:r w:rsidRPr="00116586">
        <w:rPr>
          <w:highlight w:val="green"/>
        </w:rPr>
        <w:t xml:space="preserve"> inequality belief systems has yet to test a critical proposition from Converse's work regarding opinion change. According to this view, when individuals revise a component of their belief system, related beliefs are expected to realign accordingly </w:t>
      </w:r>
      <w:r w:rsidRPr="00116586">
        <w:rPr>
          <w:highlight w:val="green"/>
        </w:rPr>
        <w:fldChar w:fldCharType="begin"/>
      </w:r>
      <w:r w:rsidR="009B165A">
        <w:rPr>
          <w:highlight w:val="green"/>
        </w:rPr>
        <w:instrText xml:space="preserve"> ADDIN ZOTERO_ITEM CSL_CITATION {"citationID":"jslArVW1","properties":{"formattedCitation":"(Brandt &amp; Sleegers, 2021; Converse, 2006)","plainCitation":"(Brandt &amp; Sleegers, 2021; Converse, 2006)","noteIndex":0},"citationItems":[{"id":2361,"uris":["http://zotero.org/groups/5379819/items/37L4QWPR"],"itemData":{"id":2361,"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CgC322zU/ftOEk1Ov","uris":["http://zotero.org/users/10425122/items/NM5QT6T7"],"itemData":{"id":"BL0WBx0G/1YwQcUiS","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16586">
        <w:rPr>
          <w:highlight w:val="green"/>
        </w:rPr>
        <w:fldChar w:fldCharType="separate"/>
      </w:r>
      <w:r w:rsidRPr="00116586">
        <w:rPr>
          <w:highlight w:val="green"/>
        </w:rPr>
        <w:t>(Brandt &amp; Sleegers, 2021; Converse, 2006)</w:t>
      </w:r>
      <w:r w:rsidRPr="00116586">
        <w:rPr>
          <w:highlight w:val="green"/>
        </w:rPr>
        <w:fldChar w:fldCharType="end"/>
      </w:r>
      <w:r w:rsidRPr="00116586">
        <w:rPr>
          <w:highlight w:val="green"/>
        </w:rPr>
        <w:t>. For instance, heightened perceptions of income inequality might lead citizens to advocate for stronger redistributive policies from politicians.</w:t>
      </w:r>
    </w:p>
    <w:p w14:paraId="7CF40A48" w14:textId="3D9F6879" w:rsidR="00DB73F8" w:rsidRPr="00E97667" w:rsidRDefault="006805DD" w:rsidP="00DB73F8">
      <w:pPr>
        <w:rPr>
          <w:highlight w:val="yellow"/>
        </w:rPr>
      </w:pPr>
      <w:r w:rsidRPr="003B5EDF">
        <w:rPr>
          <w:highlight w:val="green"/>
        </w:rPr>
        <w:t xml:space="preserve">To </w:t>
      </w:r>
      <w:r w:rsidR="003B5EDF" w:rsidRPr="003B5EDF">
        <w:rPr>
          <w:highlight w:val="green"/>
        </w:rPr>
        <w:t>address the methodological and substantive limitations</w:t>
      </w:r>
      <w:r w:rsidRPr="003B5EDF">
        <w:rPr>
          <w:highlight w:val="green"/>
        </w:rPr>
        <w:t>,</w:t>
      </w:r>
      <w:r w:rsidRPr="00116586">
        <w:t xml:space="preserve"> we </w:t>
      </w:r>
      <w:r w:rsidR="00CC1CAE" w:rsidRPr="00116586">
        <w:t xml:space="preserve">craft </w:t>
      </w:r>
      <w:r w:rsidRPr="00116586">
        <w:t xml:space="preserve">a tripartite analytical strategy. </w:t>
      </w:r>
      <w:r w:rsidR="0058352C" w:rsidRPr="007E5EE9">
        <w:rPr>
          <w:highlight w:val="green"/>
        </w:rPr>
        <w:t xml:space="preserve">First, </w:t>
      </w:r>
      <w:r w:rsidRPr="007E5EE9">
        <w:rPr>
          <w:highlight w:val="green"/>
        </w:rPr>
        <w:t xml:space="preserve">we </w:t>
      </w:r>
      <w:r w:rsidRPr="007E5EE9">
        <w:rPr>
          <w:i/>
          <w:iCs/>
          <w:highlight w:val="green"/>
        </w:rPr>
        <w:t>model</w:t>
      </w:r>
      <w:r w:rsidRPr="007E5EE9">
        <w:rPr>
          <w:highlight w:val="green"/>
        </w:rPr>
        <w:t xml:space="preserve"> </w:t>
      </w:r>
      <w:r w:rsidR="0058352C" w:rsidRPr="007E5EE9">
        <w:rPr>
          <w:highlight w:val="green"/>
        </w:rPr>
        <w:t xml:space="preserve">attitudes </w:t>
      </w:r>
      <w:r w:rsidR="00F85C39">
        <w:rPr>
          <w:highlight w:val="green"/>
        </w:rPr>
        <w:t>towards</w:t>
      </w:r>
      <w:r w:rsidR="0058352C" w:rsidRPr="007E5EE9">
        <w:rPr>
          <w:highlight w:val="green"/>
        </w:rPr>
        <w:t xml:space="preserve"> inequality as a</w:t>
      </w:r>
      <w:r w:rsidR="003B5EDF" w:rsidRPr="007E5EE9">
        <w:rPr>
          <w:highlight w:val="green"/>
        </w:rPr>
        <w:t>n inequality belief system</w:t>
      </w:r>
      <w:r w:rsidR="0058352C" w:rsidRPr="007E5EE9">
        <w:rPr>
          <w:highlight w:val="green"/>
        </w:rPr>
        <w:t xml:space="preserve">. </w:t>
      </w:r>
      <w:r w:rsidR="003C3CBD" w:rsidRPr="007E5EE9">
        <w:rPr>
          <w:highlight w:val="green"/>
        </w:rPr>
        <w:t xml:space="preserve">The network approach </w:t>
      </w:r>
      <w:r w:rsidR="003B5EDF" w:rsidRPr="007E5EE9">
        <w:rPr>
          <w:highlight w:val="green"/>
        </w:rPr>
        <w:t>allows us to retrieve the backbone of the connections occurring between</w:t>
      </w:r>
      <w:r w:rsidR="003C3CBD" w:rsidRPr="007E5EE9">
        <w:rPr>
          <w:highlight w:val="green"/>
        </w:rPr>
        <w:t xml:space="preserve"> </w:t>
      </w:r>
      <w:r w:rsidR="003B5EDF" w:rsidRPr="007E5EE9">
        <w:rPr>
          <w:highlight w:val="green"/>
        </w:rPr>
        <w:t xml:space="preserve">the components of attitudes </w:t>
      </w:r>
      <w:r w:rsidR="00F85C39">
        <w:rPr>
          <w:highlight w:val="green"/>
        </w:rPr>
        <w:t>towards</w:t>
      </w:r>
      <w:r w:rsidR="003B5EDF" w:rsidRPr="007E5EE9">
        <w:rPr>
          <w:highlight w:val="green"/>
        </w:rPr>
        <w:t xml:space="preserve"> </w:t>
      </w:r>
      <w:r w:rsidR="003B5EDF" w:rsidRPr="007E5EE9">
        <w:rPr>
          <w:highlight w:val="green"/>
        </w:rPr>
        <w:lastRenderedPageBreak/>
        <w:t>inequality</w:t>
      </w:r>
      <w:r w:rsidR="003C3CBD" w:rsidRPr="007E5EE9">
        <w:rPr>
          <w:highlight w:val="green"/>
        </w:rPr>
        <w:t xml:space="preserve"> that are usually hidden by the adoption of a latent variable framework.</w:t>
      </w:r>
      <w:r w:rsidR="003B5EDF" w:rsidRPr="007E5EE9">
        <w:rPr>
          <w:highlight w:val="green"/>
        </w:rPr>
        <w:t xml:space="preserve"> We do so by </w:t>
      </w:r>
      <w:r w:rsidR="003B5EDF" w:rsidRPr="007E5EE9">
        <w:rPr>
          <w:i/>
          <w:iCs/>
          <w:highlight w:val="green"/>
        </w:rPr>
        <w:t>estimating</w:t>
      </w:r>
      <w:r w:rsidR="003B5EDF" w:rsidRPr="007E5EE9">
        <w:rPr>
          <w:highlight w:val="green"/>
        </w:rPr>
        <w:t xml:space="preserve"> a partial correlation network on ISSP data tapping attitudes </w:t>
      </w:r>
      <w:r w:rsidR="00F85C39">
        <w:rPr>
          <w:highlight w:val="green"/>
        </w:rPr>
        <w:t>towards</w:t>
      </w:r>
      <w:r w:rsidR="003B5EDF" w:rsidRPr="007E5EE9">
        <w:rPr>
          <w:highlight w:val="green"/>
        </w:rPr>
        <w:t xml:space="preserve"> inequality in the U.S. This results in a weighted and signed network that gives insights into the unique variance shared between beliefs, judgments, and perceptions of income inequality and related topics. </w:t>
      </w:r>
      <w:r w:rsidR="0058352C" w:rsidRPr="007E5EE9">
        <w:rPr>
          <w:highlight w:val="green"/>
        </w:rPr>
        <w:t xml:space="preserve">Second, </w:t>
      </w:r>
      <w:r w:rsidRPr="007E5EE9">
        <w:rPr>
          <w:highlight w:val="green"/>
        </w:rPr>
        <w:t>we</w:t>
      </w:r>
      <w:r w:rsidR="003C3CBD" w:rsidRPr="007E5EE9">
        <w:rPr>
          <w:highlight w:val="green"/>
        </w:rPr>
        <w:t xml:space="preserve"> </w:t>
      </w:r>
      <w:r w:rsidR="003C3CBD" w:rsidRPr="007E5EE9">
        <w:rPr>
          <w:i/>
          <w:iCs/>
          <w:highlight w:val="green"/>
        </w:rPr>
        <w:t>estimate</w:t>
      </w:r>
      <w:r w:rsidR="003C3CBD" w:rsidRPr="007E5EE9">
        <w:rPr>
          <w:highlight w:val="green"/>
        </w:rPr>
        <w:t xml:space="preserve"> </w:t>
      </w:r>
      <w:r w:rsidR="003B5EDF" w:rsidRPr="007E5EE9">
        <w:rPr>
          <w:highlight w:val="green"/>
        </w:rPr>
        <w:t>how the structure of the inequality belief systems varies</w:t>
      </w:r>
      <w:r w:rsidR="003C3CBD" w:rsidRPr="007E5EE9">
        <w:rPr>
          <w:highlight w:val="green"/>
        </w:rPr>
        <w:t xml:space="preserve"> within the </w:t>
      </w:r>
      <w:r w:rsidR="003B5EDF" w:rsidRPr="007E5EE9">
        <w:rPr>
          <w:highlight w:val="green"/>
        </w:rPr>
        <w:t xml:space="preserve">U.S. </w:t>
      </w:r>
      <w:r w:rsidR="003C3CBD" w:rsidRPr="007E5EE9">
        <w:rPr>
          <w:highlight w:val="green"/>
        </w:rPr>
        <w:t xml:space="preserve">population. </w:t>
      </w:r>
      <w:r w:rsidR="003B5EDF" w:rsidRPr="007E5EE9">
        <w:rPr>
          <w:highlight w:val="green"/>
        </w:rPr>
        <w:t>Complementing previous research investigating how social forces such as income and social status impact its structure, we examine</w:t>
      </w:r>
      <w:r w:rsidR="003C3CBD" w:rsidRPr="007E5EE9">
        <w:rPr>
          <w:highlight w:val="green"/>
        </w:rPr>
        <w:t xml:space="preserve"> the role of </w:t>
      </w:r>
      <w:r w:rsidR="003B5EDF" w:rsidRPr="007E5EE9">
        <w:rPr>
          <w:highlight w:val="green"/>
        </w:rPr>
        <w:t>a cognitive factor, namely</w:t>
      </w:r>
      <w:r w:rsidR="003B5EDF" w:rsidRPr="00B83698">
        <w:rPr>
          <w:highlight w:val="yellow"/>
        </w:rPr>
        <w:t xml:space="preserve">, </w:t>
      </w:r>
      <w:r w:rsidR="00B83698" w:rsidRPr="00B83698">
        <w:rPr>
          <w:highlight w:val="yellow"/>
        </w:rPr>
        <w:t xml:space="preserve">the degree of anger that </w:t>
      </w:r>
      <w:r w:rsidR="00B83698">
        <w:rPr>
          <w:highlight w:val="yellow"/>
        </w:rPr>
        <w:t>individuals</w:t>
      </w:r>
      <w:r w:rsidR="00B83698" w:rsidRPr="00B83698">
        <w:rPr>
          <w:highlight w:val="yellow"/>
        </w:rPr>
        <w:t xml:space="preserve"> express towards inequality</w:t>
      </w:r>
      <w:r w:rsidR="003B5EDF" w:rsidRPr="00B83698">
        <w:rPr>
          <w:highlight w:val="yellow"/>
        </w:rPr>
        <w:t>.</w:t>
      </w:r>
      <w:r w:rsidR="003C3CBD" w:rsidRPr="00B83698">
        <w:rPr>
          <w:highlight w:val="yellow"/>
        </w:rPr>
        <w:t xml:space="preserve"> </w:t>
      </w:r>
      <w:r w:rsidR="003B5EDF" w:rsidRPr="007E5EE9">
        <w:rPr>
          <w:highlight w:val="green"/>
        </w:rPr>
        <w:t xml:space="preserve">We do so by fitting a Moderated Network Model to ISSP data, hence refining the state of the art </w:t>
      </w:r>
      <w:r w:rsidR="007E5EE9" w:rsidRPr="007E5EE9">
        <w:rPr>
          <w:highlight w:val="green"/>
        </w:rPr>
        <w:t>of</w:t>
      </w:r>
      <w:r w:rsidR="003B5EDF" w:rsidRPr="007E5EE9">
        <w:rPr>
          <w:highlight w:val="green"/>
        </w:rPr>
        <w:t xml:space="preserve"> belief system comparison</w:t>
      </w:r>
      <w:r w:rsidR="003C3CBD" w:rsidRPr="007E5EE9">
        <w:rPr>
          <w:highlight w:val="green"/>
        </w:rPr>
        <w:t xml:space="preserve">. </w:t>
      </w:r>
      <w:r w:rsidRPr="007E5EE9">
        <w:rPr>
          <w:highlight w:val="green"/>
        </w:rPr>
        <w:t xml:space="preserve">Finally, </w:t>
      </w:r>
      <w:r w:rsidR="007E5EE9" w:rsidRPr="007E5EE9">
        <w:rPr>
          <w:highlight w:val="green"/>
        </w:rPr>
        <w:t>we fill the substantive gap of this literature by</w:t>
      </w:r>
      <w:r w:rsidR="003C3CBD" w:rsidRPr="007E5EE9">
        <w:rPr>
          <w:highlight w:val="green"/>
        </w:rPr>
        <w:t xml:space="preserve"> </w:t>
      </w:r>
      <w:r w:rsidR="003C3CBD" w:rsidRPr="007E5EE9">
        <w:rPr>
          <w:i/>
          <w:iCs/>
          <w:highlight w:val="green"/>
        </w:rPr>
        <w:t>simulat</w:t>
      </w:r>
      <w:r w:rsidR="007E5EE9" w:rsidRPr="007E5EE9">
        <w:rPr>
          <w:i/>
          <w:iCs/>
          <w:highlight w:val="green"/>
        </w:rPr>
        <w:t>ing</w:t>
      </w:r>
      <w:r w:rsidR="003C3CBD" w:rsidRPr="007E5EE9">
        <w:rPr>
          <w:highlight w:val="green"/>
        </w:rPr>
        <w:t xml:space="preserve"> attitude change.</w:t>
      </w:r>
      <w:r w:rsidR="003C3CBD" w:rsidRPr="00116586">
        <w:t xml:space="preserve"> </w:t>
      </w:r>
      <w:r w:rsidR="00DB73F8" w:rsidRPr="00E61D62">
        <w:rPr>
          <w:highlight w:val="yellow"/>
        </w:rPr>
        <w:t>On the ground</w:t>
      </w:r>
      <w:r w:rsidR="002E6E04" w:rsidRPr="00E61D62">
        <w:rPr>
          <w:highlight w:val="yellow"/>
        </w:rPr>
        <w:t>s</w:t>
      </w:r>
      <w:r w:rsidR="00DB73F8" w:rsidRPr="00E61D62">
        <w:rPr>
          <w:highlight w:val="yellow"/>
        </w:rPr>
        <w:t xml:space="preserve"> of the belief system literature, </w:t>
      </w:r>
      <w:r w:rsidRPr="00E61D62">
        <w:rPr>
          <w:highlight w:val="yellow"/>
        </w:rPr>
        <w:t>we investigate</w:t>
      </w:r>
      <w:r w:rsidR="00DB73F8" w:rsidRPr="00E61D62">
        <w:rPr>
          <w:highlight w:val="yellow"/>
        </w:rPr>
        <w:t xml:space="preserve"> w</w:t>
      </w:r>
      <w:r w:rsidR="0027000C" w:rsidRPr="00E61D62">
        <w:rPr>
          <w:highlight w:val="yellow"/>
        </w:rPr>
        <w:t>he</w:t>
      </w:r>
      <w:r w:rsidR="00DB73F8" w:rsidRPr="00E61D62">
        <w:rPr>
          <w:highlight w:val="yellow"/>
        </w:rPr>
        <w:t>ther opinion change affecting central</w:t>
      </w:r>
      <w:r w:rsidR="00E61D62" w:rsidRPr="00E61D62">
        <w:rPr>
          <w:highlight w:val="yellow"/>
        </w:rPr>
        <w:t xml:space="preserve"> </w:t>
      </w:r>
      <w:r w:rsidR="00DB73F8" w:rsidRPr="00E61D62">
        <w:rPr>
          <w:highlight w:val="yellow"/>
        </w:rPr>
        <w:t xml:space="preserve">network components </w:t>
      </w:r>
      <w:r w:rsidRPr="00E61D62">
        <w:rPr>
          <w:highlight w:val="yellow"/>
        </w:rPr>
        <w:t>produces</w:t>
      </w:r>
      <w:r w:rsidR="00DB73F8" w:rsidRPr="00E61D62">
        <w:rPr>
          <w:highlight w:val="yellow"/>
        </w:rPr>
        <w:t xml:space="preserve"> </w:t>
      </w:r>
      <w:r w:rsidR="00E61D62" w:rsidRPr="00E61D62">
        <w:rPr>
          <w:highlight w:val="yellow"/>
        </w:rPr>
        <w:t>a significative</w:t>
      </w:r>
      <w:r w:rsidR="00DB73F8" w:rsidRPr="00E61D62">
        <w:rPr>
          <w:highlight w:val="yellow"/>
        </w:rPr>
        <w:t xml:space="preserve"> variation in the </w:t>
      </w:r>
      <w:r w:rsidR="00F21EDB" w:rsidRPr="00E61D62">
        <w:rPr>
          <w:highlight w:val="yellow"/>
        </w:rPr>
        <w:t xml:space="preserve">overall </w:t>
      </w:r>
      <w:r w:rsidR="00E61D62" w:rsidRPr="00E61D62">
        <w:rPr>
          <w:highlight w:val="yellow"/>
        </w:rPr>
        <w:t>structure of individual understanding of inequality</w:t>
      </w:r>
      <w:r w:rsidR="00DB73F8" w:rsidRPr="00E97667">
        <w:rPr>
          <w:highlight w:val="yellow"/>
        </w:rPr>
        <w:t xml:space="preserve">. </w:t>
      </w:r>
    </w:p>
    <w:p w14:paraId="7BF2BF87" w14:textId="1449ACFC" w:rsidR="00DC730C" w:rsidRPr="00DC730C" w:rsidRDefault="00DC730C" w:rsidP="00DC730C">
      <w:r w:rsidRPr="00E97667">
        <w:rPr>
          <w:highlight w:val="yellow"/>
        </w:rPr>
        <w:t>We focus on the United States for two main reasons.</w:t>
      </w:r>
      <w:r w:rsidR="00E97667" w:rsidRPr="00E97667">
        <w:rPr>
          <w:highlight w:val="yellow"/>
        </w:rPr>
        <w:t xml:space="preserve"> First, because it is a country greatly affected by large economic disparities, among the highest among Western nations </w:t>
      </w:r>
      <w:r w:rsidRPr="00E97667">
        <w:rPr>
          <w:highlight w:val="yellow"/>
        </w:rPr>
        <w:fldChar w:fldCharType="begin"/>
      </w:r>
      <w:r w:rsidRPr="00E97667">
        <w:rPr>
          <w:highlight w:val="yellow"/>
        </w:rPr>
        <w:instrText xml:space="preserve"> ADDIN ZOTERO_ITEM CSL_CITATION {"citationID":"BvoYr9PR","properties":{"formattedCitation":"(Atkinson et al., 2011; Neckerman &amp; Torche, 2007)","plainCitation":"(Atkinson et al., 2011; Neckerman &amp; Torche, 2007)","noteIndex":0},"citationItems":[{"id":2434,"uris":["http://zotero.org/groups/5379819/items/7NET3T7W"],"itemData":{"id":2434,"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3147,"uris":["http://zotero.org/groups/5074670/items/NL8Q7YAM"],"itemData":{"id":3147,"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_2007"}}],"schema":"https://github.com/citation-style-language/schema/raw/master/csl-citation.json"} </w:instrText>
      </w:r>
      <w:r w:rsidRPr="00E97667">
        <w:rPr>
          <w:highlight w:val="yellow"/>
        </w:rPr>
        <w:fldChar w:fldCharType="separate"/>
      </w:r>
      <w:r w:rsidRPr="00E97667">
        <w:rPr>
          <w:highlight w:val="yellow"/>
        </w:rPr>
        <w:t>(Atkinson et al., 2011; Neckerman &amp; Torche, 2007)</w:t>
      </w:r>
      <w:r w:rsidRPr="00E97667">
        <w:rPr>
          <w:highlight w:val="yellow"/>
        </w:rPr>
        <w:fldChar w:fldCharType="end"/>
      </w:r>
      <w:r w:rsidRPr="00E97667">
        <w:rPr>
          <w:highlight w:val="yellow"/>
        </w:rPr>
        <w:t>. In the U.S., the richest 10% of the population holds about 70% of all wealth, while the bottom half owns less than 2%</w:t>
      </w:r>
      <w:r w:rsidR="00890EB3" w:rsidRPr="00E97667">
        <w:rPr>
          <w:highlight w:val="yellow"/>
        </w:rPr>
        <w:t>;</w:t>
      </w:r>
      <w:r w:rsidRPr="00E97667">
        <w:rPr>
          <w:highlight w:val="yellow"/>
        </w:rPr>
        <w:t xml:space="preserve"> a </w:t>
      </w:r>
      <w:r w:rsidR="00A856B5" w:rsidRPr="00E97667">
        <w:rPr>
          <w:highlight w:val="yellow"/>
        </w:rPr>
        <w:t>gap</w:t>
      </w:r>
      <w:r w:rsidRPr="00E97667">
        <w:rPr>
          <w:highlight w:val="yellow"/>
        </w:rPr>
        <w:t xml:space="preserve"> comparable to that at the beginning of the 20th century </w:t>
      </w:r>
      <w:r w:rsidRPr="00E97667">
        <w:rPr>
          <w:highlight w:val="yellow"/>
        </w:rPr>
        <w:fldChar w:fldCharType="begin"/>
      </w:r>
      <w:r w:rsidRPr="00E97667">
        <w:rPr>
          <w:highlight w:val="yellow"/>
        </w:rPr>
        <w:instrText xml:space="preserve"> ADDIN ZOTERO_ITEM CSL_CITATION {"citationID":"OHDekF6T","properties":{"formattedCitation":"(Chancel et al., 2022)","plainCitation":"(Chancel et al., 2022)","noteIndex":0},"citationItems":[{"id":6351,"uris":["http://zotero.org/groups/5379819/items/MZF44JKK"],"itemData":{"id":6351,"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_2022"}}],"schema":"https://github.com/citation-style-language/schema/raw/master/csl-citation.json"} </w:instrText>
      </w:r>
      <w:r w:rsidRPr="00E97667">
        <w:rPr>
          <w:highlight w:val="yellow"/>
        </w:rPr>
        <w:fldChar w:fldCharType="separate"/>
      </w:r>
      <w:r w:rsidRPr="00E97667">
        <w:rPr>
          <w:highlight w:val="yellow"/>
        </w:rPr>
        <w:t>(Chancel et al., 2022)</w:t>
      </w:r>
      <w:r w:rsidRPr="00E97667">
        <w:rPr>
          <w:highlight w:val="yellow"/>
        </w:rPr>
        <w:fldChar w:fldCharType="end"/>
      </w:r>
      <w:r w:rsidRPr="00E97667">
        <w:rPr>
          <w:highlight w:val="yellow"/>
        </w:rPr>
        <w:t xml:space="preserve">. These distributional issues are compounded </w:t>
      </w:r>
      <w:r w:rsidR="00E97667" w:rsidRPr="00E97667">
        <w:rPr>
          <w:highlight w:val="yellow"/>
        </w:rPr>
        <w:t xml:space="preserve">by strong segregation between socioeconomic groups </w:t>
      </w:r>
      <w:r w:rsidRPr="00E97667">
        <w:rPr>
          <w:highlight w:val="yellow"/>
        </w:rPr>
        <w:fldChar w:fldCharType="begin"/>
      </w:r>
      <w:r w:rsidRPr="00E97667">
        <w:rPr>
          <w:highlight w:val="yellow"/>
        </w:rPr>
        <w:instrText xml:space="preserve"> ADDIN ZOTERO_ITEM CSL_CITATION {"citationID":"tligToGB","properties":{"formattedCitation":"(Mijs &amp; Roe, 2021)","plainCitation":"(Mijs &amp; Roe, 2021)","noteIndex":0},"citationItems":[{"id":3189,"uris":["http://zotero.org/groups/5379819/items/JYQCB7QZ"],"itemData":{"id":3189,"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_2021"}}],"schema":"https://github.com/citation-style-language/schema/raw/master/csl-citation.json"} </w:instrText>
      </w:r>
      <w:r w:rsidRPr="00E97667">
        <w:rPr>
          <w:highlight w:val="yellow"/>
        </w:rPr>
        <w:fldChar w:fldCharType="separate"/>
      </w:r>
      <w:r w:rsidRPr="00E97667">
        <w:rPr>
          <w:highlight w:val="yellow"/>
        </w:rPr>
        <w:t>(Mijs &amp; Roe, 2021)</w:t>
      </w:r>
      <w:r w:rsidRPr="00E97667">
        <w:rPr>
          <w:highlight w:val="yellow"/>
        </w:rPr>
        <w:fldChar w:fldCharType="end"/>
      </w:r>
      <w:r w:rsidRPr="00E97667">
        <w:rPr>
          <w:highlight w:val="yellow"/>
        </w:rPr>
        <w:t xml:space="preserve"> and low rates of social mobility </w:t>
      </w:r>
      <w:r w:rsidRPr="00E97667">
        <w:rPr>
          <w:highlight w:val="yellow"/>
        </w:rPr>
        <w:fldChar w:fldCharType="begin"/>
      </w:r>
      <w:r w:rsidRPr="00E97667">
        <w:rPr>
          <w:highlight w:val="yellow"/>
        </w:rPr>
        <w:instrText xml:space="preserve"> ADDIN ZOTERO_ITEM CSL_CITATION {"citationID":"jPQFY5W3","properties":{"formattedCitation":"(Hout, 2018; OECD, 2018)","plainCitation":"(Hout, 2018; OECD, 2018)","noteIndex":0},"citationItems":[{"id":6353,"uris":["http://zotero.org/groups/5379819/items/Z3NIMX47"],"itemData":{"id":635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_2018"}},{"id":6357,"uris":["http://zotero.org/groups/5379819/items/6CYTJZZG"],"itemData":{"id":6357,"type":"report","event-place":"Paris","publisher":"Organisation for Economic Co-Operation and Development","publisher-place":"Paris","title":"A Broken Social Elevator? How to Promote Social Mobility","URL":"https://doi.org/10.1787/9789264301085-en","author":[{"family":"OECD","given":""}],"issued":{"date-parts":[["2018"]]},"citation-key":"OECD_2018"}}],"schema":"https://github.com/citation-style-language/schema/raw/master/csl-citation.json"} </w:instrText>
      </w:r>
      <w:r w:rsidRPr="00E97667">
        <w:rPr>
          <w:highlight w:val="yellow"/>
        </w:rPr>
        <w:fldChar w:fldCharType="separate"/>
      </w:r>
      <w:r w:rsidRPr="00E97667">
        <w:rPr>
          <w:highlight w:val="yellow"/>
        </w:rPr>
        <w:t>(Hout, 2018; OECD, 2018)</w:t>
      </w:r>
      <w:r w:rsidRPr="00E97667">
        <w:rPr>
          <w:highlight w:val="yellow"/>
        </w:rPr>
        <w:fldChar w:fldCharType="end"/>
      </w:r>
      <w:r w:rsidRPr="00E97667">
        <w:rPr>
          <w:highlight w:val="yellow"/>
        </w:rPr>
        <w:t>. Second,</w:t>
      </w:r>
      <w:r w:rsidR="00A856B5" w:rsidRPr="00E97667">
        <w:rPr>
          <w:highlight w:val="yellow"/>
        </w:rPr>
        <w:t xml:space="preserve"> due to its </w:t>
      </w:r>
      <w:r w:rsidRPr="00E97667">
        <w:rPr>
          <w:highlight w:val="yellow"/>
        </w:rPr>
        <w:t xml:space="preserve">long tradition of research and a substantial body of evidence in </w:t>
      </w:r>
      <w:proofErr w:type="gramStart"/>
      <w:r w:rsidRPr="00E97667">
        <w:rPr>
          <w:highlight w:val="yellow"/>
        </w:rPr>
        <w:t xml:space="preserve">the </w:t>
      </w:r>
      <w:r w:rsidR="0030508D" w:rsidRPr="00E97667">
        <w:rPr>
          <w:highlight w:val="yellow"/>
        </w:rPr>
        <w:t>social</w:t>
      </w:r>
      <w:proofErr w:type="gramEnd"/>
      <w:r w:rsidRPr="00E97667">
        <w:rPr>
          <w:highlight w:val="yellow"/>
        </w:rPr>
        <w:t xml:space="preserve"> justice literature. </w:t>
      </w:r>
      <w:r w:rsidR="00E97667" w:rsidRPr="00E97667">
        <w:rPr>
          <w:highlight w:val="yellow"/>
        </w:rPr>
        <w:t>Some of the most influential academic work on people's beliefs about inequality has focused on the U.S</w:t>
      </w:r>
      <w:r w:rsidRPr="00E97667">
        <w:rPr>
          <w:highlight w:val="yellow"/>
        </w:rPr>
        <w:t xml:space="preserve">. </w:t>
      </w:r>
      <w:r w:rsidRPr="00E97667">
        <w:rPr>
          <w:highlight w:val="yellow"/>
        </w:rPr>
        <w:fldChar w:fldCharType="begin"/>
      </w:r>
      <w:r w:rsidRPr="00E97667">
        <w:rPr>
          <w:highlight w:val="yellow"/>
        </w:rPr>
        <w:instrText xml:space="preserve"> ADDIN ZOTERO_ITEM CSL_CITATION {"citationID":"2L0swBbT","properties":{"formattedCitation":"(Kluegel &amp; Smith, 1981; McCall, 2013)","plainCitation":"(Kluegel &amp; Smith, 1981; McCall, 2013)","dontUpdate":true,"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id":2358,"uris":["http://zotero.org/groups/5379819/items/RTHZA66H"],"itemData":{"id":2358,"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Pr="00E97667">
        <w:rPr>
          <w:highlight w:val="yellow"/>
        </w:rPr>
        <w:fldChar w:fldCharType="separate"/>
      </w:r>
      <w:r w:rsidRPr="00E97667">
        <w:rPr>
          <w:highlight w:val="yellow"/>
        </w:rPr>
        <w:t>(e.g. Kluegel &amp; Smith, 1981; McCall, 2013)</w:t>
      </w:r>
      <w:r w:rsidRPr="00E97667">
        <w:rPr>
          <w:highlight w:val="yellow"/>
        </w:rPr>
        <w:fldChar w:fldCharType="end"/>
      </w:r>
      <w:r w:rsidRPr="00E97667">
        <w:rPr>
          <w:highlight w:val="yellow"/>
        </w:rPr>
        <w:t xml:space="preserve">. This </w:t>
      </w:r>
      <w:r w:rsidR="00A856B5" w:rsidRPr="00E97667">
        <w:rPr>
          <w:highlight w:val="yellow"/>
        </w:rPr>
        <w:t>scholarship</w:t>
      </w:r>
      <w:r w:rsidRPr="00E97667">
        <w:rPr>
          <w:highlight w:val="yellow"/>
        </w:rPr>
        <w:t xml:space="preserve"> has shown that the U.S. public is notable for its strong belief in meritocracy </w:t>
      </w:r>
      <w:r w:rsidRPr="00E97667">
        <w:rPr>
          <w:highlight w:val="yellow"/>
        </w:rPr>
        <w:fldChar w:fldCharType="begin"/>
      </w:r>
      <w:r w:rsidRPr="00E97667">
        <w:rPr>
          <w:highlight w:val="yellow"/>
        </w:rPr>
        <w:instrText xml:space="preserve"> ADDIN ZOTERO_ITEM CSL_CITATION {"citationID":"u9b3Goa6","properties":{"formattedCitation":"(Mijs, 2018b)","plainCitation":"(Mijs, 2018b)","noteIndex":0},"citationItems":[{"id":6373,"uris":["http://zotero.org/groups/5379819/items/S8RBRQVZ"],"itemData":{"id":6373,"type":"article-journal","abstract":"In this figure I describe the long trend in popular belief in meritocracy across the Western world between 1930 and 2010. Studying trends in attitudes is limited by the paucity of survey data that can be compared across countries and over time. Here, I show how to complement survey waves with cohort-level data. Repeated surveys draw on a representative sample of the population to describe the typical beliefs held by citizens in a given country and period. Leveraging the fact that citizens surveyed in a given year were born in different time-periods allows for a comparison of beliefs across birth cohorts. The latter overlaps with the former, but considerably extends the time period covered by the data. Taken together, the two measures give a “triangulated” longitudinal record of popular belief in meritocracy. I find that in most countries, popular belief in meritocracy is (much) stronger for more recent periods and cohorts.","container-title":"Socius: Sociological Research for a Dynamic World","DOI":"10.1177/2378023118811805","ISSN":"2378-0231, 2378-0231","journalAbbreviation":"Socius: Sociological Research for a Dynamic World","language":"en","page":"2378023118811805","source":"DOI.org (Crossref)","title":"Visualizing Belief in Meritocracy, 1930–2010","volume":"4","author":[{"family":"Mijs","given":"Jonathan J. B."}],"issued":{"date-parts":[["2018",1]]},"citation-key":"Mijs_2018"}}],"schema":"https://github.com/citation-style-language/schema/raw/master/csl-citation.json"} </w:instrText>
      </w:r>
      <w:r w:rsidRPr="00E97667">
        <w:rPr>
          <w:highlight w:val="yellow"/>
        </w:rPr>
        <w:fldChar w:fldCharType="separate"/>
      </w:r>
      <w:r w:rsidRPr="00E97667">
        <w:rPr>
          <w:highlight w:val="yellow"/>
        </w:rPr>
        <w:t>(Mijs, 2018b)</w:t>
      </w:r>
      <w:r w:rsidRPr="00E97667">
        <w:rPr>
          <w:highlight w:val="yellow"/>
        </w:rPr>
        <w:fldChar w:fldCharType="end"/>
      </w:r>
      <w:r w:rsidRPr="00E97667">
        <w:rPr>
          <w:highlight w:val="yellow"/>
        </w:rPr>
        <w:t xml:space="preserve"> and relatively low support for redistribution and welfare state policies </w:t>
      </w:r>
      <w:r w:rsidRPr="00E97667">
        <w:rPr>
          <w:highlight w:val="yellow"/>
        </w:rPr>
        <w:fldChar w:fldCharType="begin"/>
      </w:r>
      <w:r w:rsidRPr="00E97667">
        <w:rPr>
          <w:highlight w:val="yellow"/>
        </w:rPr>
        <w:instrText xml:space="preserve"> ADDIN ZOTERO_ITEM CSL_CITATION {"citationID":"txF91RHA","properties":{"formattedCitation":"(A. Alesina et al., 2001; Hoy &amp; Mager, 2021; Prasad, 2016)","plainCitation":"(A. Alesina et al., 2001; Hoy &amp; Mager, 2021; Prasad, 2016)","noteIndex":0},"citationItems":[{"id":6371,"uris":["http://zotero.org/groups/5379819/items/EPAR8SWW","http://zotero.org/groups/5379819/items/L59KQYTK"],"itemData":{"id":6371,"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_2001"}},{"id":6367,"uris":["http://zotero.org/groups/5379819/items/SLPDDG4M"],"itemData":{"id":6367,"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_2021"}},{"id":6362,"uris":["http://zotero.org/groups/5379819/items/LQ6366BN"],"itemData":{"id":6362,"type":"article-journal","abstract":"Recent research has argued that the American welfare state is not necessarily smaller than the welfare state in other advanced industrial countries. Rather, it is organized on principles that make it seem smaller: Because it functions through tax expenditures and public–private partnerships, it is less visible than welfare states that operate on the principle of direct spending. This review summarizes the most important messages of this revisionist scholarship, particularly in how this form of welfare provision undermines support for the welfare state, increases the complexity and decreases the efficiency of the system, and hides regressive policies from public scrutiny. I then argue that although this work has taught us much about American politics, several gaps need to be addressed. First, the explanation of the origins of this state of affairs is incomplete and unconvincing. Second, while private welfare is an important part of the American experience, the scholarship on private welfare provision has not yet grappled with the fact that private welfare was also historically found in many other advanced industrial countries, but did not crowd out the public welfare state there as it has in the United States. Finally, although the scholarship has usefully called attention to the invisibility of tax expenditures, we should not consider tax expenditures part of the “welfare state,” because they only rarely accomplish the functions of redistribution and risk pooling of public welfare programs. Rather, in most cases, tax expenditures should be seen as tax cuts, that is, diminishment of state capacity. These observations suggest that the scholarship would benefit from broader engagement with the comparative literature on political economy and from a more precise and conceptually grounded definition of the “welfare state.”","container-title":"Annual Review of Political Science","DOI":"10.1146/annurev-polisci-042214-044323","ISSN":"1094-2939, 1545-1577","issue":"Volume 19, 2016","language":"en","note":"publisher: Annual Reviews","page":"187-203","source":"www.annualreviews.org","title":"American Exceptionalism and the Welfare State: The Revisionist Literature","title-short":"American Exceptionalism and the Welfare State","volume":"19","author":[{"family":"Prasad","given":"Monica"}],"issued":{"date-parts":[["2016",5,11]]},"citation-key":"Prasad_2016"}}],"schema":"https://github.com/citation-style-language/schema/raw/master/csl-citation.json"} </w:instrText>
      </w:r>
      <w:r w:rsidRPr="00E97667">
        <w:rPr>
          <w:highlight w:val="yellow"/>
        </w:rPr>
        <w:fldChar w:fldCharType="separate"/>
      </w:r>
      <w:r w:rsidRPr="00E97667">
        <w:rPr>
          <w:highlight w:val="yellow"/>
        </w:rPr>
        <w:t>(A. Alesina et al., 2001; Hoy &amp; Mager, 2021; Prasad, 2016)</w:t>
      </w:r>
      <w:r w:rsidRPr="00E97667">
        <w:rPr>
          <w:highlight w:val="yellow"/>
        </w:rPr>
        <w:fldChar w:fldCharType="end"/>
      </w:r>
      <w:r w:rsidRPr="00E97667">
        <w:rPr>
          <w:highlight w:val="yellow"/>
        </w:rPr>
        <w:t xml:space="preserve">. </w:t>
      </w:r>
      <w:r w:rsidR="000E4F4E" w:rsidRPr="00E97667">
        <w:rPr>
          <w:highlight w:val="yellow"/>
        </w:rPr>
        <w:t xml:space="preserve">However, despite all this accumulation of evidence, little research has yet worked to understand the structure of relationships between </w:t>
      </w:r>
      <w:r w:rsidR="00E97667" w:rsidRPr="00E97667">
        <w:rPr>
          <w:highlight w:val="yellow"/>
        </w:rPr>
        <w:t xml:space="preserve">the multiple distributional evaluations of individuals </w:t>
      </w:r>
      <w:r w:rsidR="000E4F4E" w:rsidRPr="00E97667">
        <w:rPr>
          <w:highlight w:val="yellow"/>
        </w:rPr>
        <w:t xml:space="preserve">in the United States (but </w:t>
      </w:r>
      <w:r w:rsidR="000E4F4E" w:rsidRPr="00E97667">
        <w:rPr>
          <w:highlight w:val="yellow"/>
        </w:rPr>
        <w:fldChar w:fldCharType="begin"/>
      </w:r>
      <w:r w:rsidR="009B165A" w:rsidRPr="00E97667">
        <w:rPr>
          <w:highlight w:val="yellow"/>
        </w:rPr>
        <w:instrText xml:space="preserve"> ADDIN ZOTERO_ITEM CSL_CITATION {"citationID":"BGSp5r58","properties":{"formattedCitation":"(Bertero et al., 2024)","plainCitation":"(Bertero et al., 2024)","noteIndex":0},"citationItems":[{"id":"CgC322zU/dg0WlTN4","uris":["http://zotero.org/users/10425122/items/8UME5Z3Z"],"itemData":{"id":"c6Pof4Qv/PSQ0xyt7","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0E4F4E" w:rsidRPr="00E97667">
        <w:rPr>
          <w:highlight w:val="yellow"/>
        </w:rPr>
        <w:fldChar w:fldCharType="separate"/>
      </w:r>
      <w:r w:rsidR="009B165A" w:rsidRPr="00E97667">
        <w:rPr>
          <w:highlight w:val="yellow"/>
        </w:rPr>
        <w:t>(Bertero et al., 2024)</w:t>
      </w:r>
      <w:r w:rsidR="000E4F4E" w:rsidRPr="00E97667">
        <w:rPr>
          <w:highlight w:val="yellow"/>
        </w:rPr>
        <w:fldChar w:fldCharType="end"/>
      </w:r>
      <w:r w:rsidR="000E4F4E" w:rsidRPr="00E97667">
        <w:rPr>
          <w:highlight w:val="yellow"/>
        </w:rPr>
        <w:t xml:space="preserve">) and none has yet modeled attitudinal change. </w:t>
      </w:r>
      <w:r w:rsidRPr="00E97667">
        <w:rPr>
          <w:highlight w:val="yellow"/>
        </w:rPr>
        <w:t xml:space="preserve">Both empirical and </w:t>
      </w:r>
      <w:r w:rsidRPr="00E97667">
        <w:rPr>
          <w:highlight w:val="yellow"/>
        </w:rPr>
        <w:lastRenderedPageBreak/>
        <w:t xml:space="preserve">theoretical considerations make the U.S. an especially compelling context for studying </w:t>
      </w:r>
      <w:r w:rsidR="00A856B5" w:rsidRPr="00E97667">
        <w:rPr>
          <w:highlight w:val="yellow"/>
        </w:rPr>
        <w:t xml:space="preserve">the dynamics of </w:t>
      </w:r>
      <w:r w:rsidRPr="00E97667">
        <w:rPr>
          <w:highlight w:val="yellow"/>
        </w:rPr>
        <w:t xml:space="preserve">people’s attitudes </w:t>
      </w:r>
      <w:r w:rsidR="00F85C39" w:rsidRPr="00E97667">
        <w:rPr>
          <w:highlight w:val="yellow"/>
        </w:rPr>
        <w:t>towards</w:t>
      </w:r>
      <w:r w:rsidRPr="00E97667">
        <w:rPr>
          <w:highlight w:val="yellow"/>
        </w:rPr>
        <w:t xml:space="preserve"> economic inequality.</w:t>
      </w:r>
    </w:p>
    <w:p w14:paraId="569614F8" w14:textId="0FB4DB83" w:rsidR="00DB73F8" w:rsidRPr="00753F1A" w:rsidRDefault="007E5EE9" w:rsidP="00D835E5">
      <w:r w:rsidRPr="005D34F2">
        <w:rPr>
          <w:highlight w:val="green"/>
        </w:rPr>
        <w:t xml:space="preserve">Our contribution is structured as follows. The theory section introduces the multifaceted concept of attitudes </w:t>
      </w:r>
      <w:r w:rsidR="00F85C39" w:rsidRPr="005D34F2">
        <w:rPr>
          <w:highlight w:val="green"/>
        </w:rPr>
        <w:t>towards</w:t>
      </w:r>
      <w:r w:rsidRPr="005D34F2">
        <w:rPr>
          <w:highlight w:val="green"/>
        </w:rPr>
        <w:t xml:space="preserve"> inequality and summarizes key findings from two types of network approaches in social justice research. We differentiate between empirical studies that use network methods to examine how social networks influence attitudinal levels, and those that apply network methods to explore the structural organization of attitudes. </w:t>
      </w:r>
      <w:r w:rsidR="0093209C" w:rsidRPr="005D34F2">
        <w:rPr>
          <w:highlight w:val="green"/>
        </w:rPr>
        <w:t>The method</w:t>
      </w:r>
      <w:r w:rsidR="00DF6730" w:rsidRPr="005D34F2">
        <w:rPr>
          <w:highlight w:val="green"/>
        </w:rPr>
        <w:t>s</w:t>
      </w:r>
      <w:r w:rsidR="0093209C" w:rsidRPr="005D34F2">
        <w:rPr>
          <w:highlight w:val="green"/>
        </w:rPr>
        <w:t xml:space="preserve"> section details the ISSP data</w:t>
      </w:r>
      <w:r w:rsidR="00DF6730" w:rsidRPr="005D34F2">
        <w:rPr>
          <w:highlight w:val="green"/>
        </w:rPr>
        <w:t xml:space="preserve"> used</w:t>
      </w:r>
      <w:r w:rsidR="0093209C" w:rsidRPr="005D34F2">
        <w:rPr>
          <w:highlight w:val="green"/>
        </w:rPr>
        <w:t xml:space="preserve">, network estimation processes, and simulation procedures. In the </w:t>
      </w:r>
      <w:r w:rsidR="00DF6730" w:rsidRPr="005D34F2">
        <w:rPr>
          <w:highlight w:val="green"/>
        </w:rPr>
        <w:t>r</w:t>
      </w:r>
      <w:r w:rsidR="0093209C" w:rsidRPr="005D34F2">
        <w:rPr>
          <w:highlight w:val="green"/>
        </w:rPr>
        <w:t xml:space="preserve">esults section, we confirm that U.S. attitudes </w:t>
      </w:r>
      <w:r w:rsidR="00F85C39" w:rsidRPr="005D34F2">
        <w:rPr>
          <w:highlight w:val="green"/>
        </w:rPr>
        <w:t>towards</w:t>
      </w:r>
      <w:r w:rsidR="0093209C" w:rsidRPr="005D34F2">
        <w:rPr>
          <w:highlight w:val="green"/>
        </w:rPr>
        <w:t xml:space="preserve"> inequality form an interconnected inequality belief system. </w:t>
      </w:r>
      <w:r w:rsidR="005D34F2" w:rsidRPr="005D34F2">
        <w:rPr>
          <w:highlight w:val="yellow"/>
        </w:rPr>
        <w:t xml:space="preserve">This network shows a small-world structure, organized around people's belief in public redistribution and perception of income inequality. </w:t>
      </w:r>
      <w:r w:rsidR="0093209C" w:rsidRPr="005D34F2">
        <w:rPr>
          <w:highlight w:val="green"/>
        </w:rPr>
        <w:t xml:space="preserve">We also find significant structural variation based on individuals’ levels of anger </w:t>
      </w:r>
      <w:r w:rsidR="00F85C39" w:rsidRPr="005D34F2">
        <w:rPr>
          <w:highlight w:val="green"/>
        </w:rPr>
        <w:t>towards</w:t>
      </w:r>
      <w:r w:rsidR="0093209C" w:rsidRPr="005D34F2">
        <w:rPr>
          <w:highlight w:val="green"/>
        </w:rPr>
        <w:t xml:space="preserve"> inequality. Finally, we demonstrate that opinion changes in central nodes trigger substantial adaptations within the inequality belief system. We conclude by discussing the implications of our methodological and substantive contributions to the social justice and belief system </w:t>
      </w:r>
      <w:proofErr w:type="gramStart"/>
      <w:r w:rsidR="0093209C" w:rsidRPr="005D34F2">
        <w:rPr>
          <w:highlight w:val="green"/>
        </w:rPr>
        <w:t>literatures</w:t>
      </w:r>
      <w:proofErr w:type="gramEnd"/>
      <w:r w:rsidR="0093209C" w:rsidRPr="005D34F2">
        <w:rPr>
          <w:highlight w:val="green"/>
        </w:rPr>
        <w:t xml:space="preserve"> and propose directions for future research.</w:t>
      </w:r>
    </w:p>
    <w:p w14:paraId="7FFBC757" w14:textId="744001E8" w:rsidR="00CF178C" w:rsidRPr="00753F1A" w:rsidRDefault="00CF178C" w:rsidP="0058352C">
      <w:pPr>
        <w:pStyle w:val="Heading2"/>
      </w:pPr>
      <w:r w:rsidRPr="00753F1A">
        <w:t>2. Theory</w:t>
      </w:r>
    </w:p>
    <w:p w14:paraId="45692FE0" w14:textId="0DDAAEF9" w:rsidR="00CF178C" w:rsidRPr="00753F1A" w:rsidRDefault="00CF178C" w:rsidP="001E7009">
      <w:pPr>
        <w:pStyle w:val="Heading3"/>
      </w:pPr>
      <w:r w:rsidRPr="00753F1A">
        <w:t xml:space="preserve">2.1 </w:t>
      </w:r>
      <w:r w:rsidR="00CC1CAE">
        <w:t>A</w:t>
      </w:r>
      <w:r w:rsidR="00207D43" w:rsidRPr="00207D43">
        <w:t xml:space="preserve">ttitudes </w:t>
      </w:r>
      <w:r w:rsidR="00F85C39">
        <w:t>towards</w:t>
      </w:r>
      <w:r w:rsidR="00207D43" w:rsidRPr="00207D43">
        <w:t xml:space="preserve"> inequality </w:t>
      </w:r>
    </w:p>
    <w:p w14:paraId="5CEAA56B" w14:textId="6FC1B8B2" w:rsidR="000E10F2" w:rsidRPr="00732737" w:rsidRDefault="00DD4F27" w:rsidP="00DD4F27">
      <w:r w:rsidRPr="00207D43">
        <w:t xml:space="preserve">Attitudes are “general evaluations that people hold regarding a particular entity, such as an object, an issue, or a person” </w:t>
      </w:r>
      <w:r w:rsidRPr="00207D43">
        <w:fldChar w:fldCharType="begin"/>
      </w:r>
      <w:r w:rsidR="00E336D9">
        <w:instrText xml:space="preserve"> ADDIN ZOTERO_ITEM CSL_CITATION {"citationID":"aOk9akAi","properties":{"formattedCitation":"(Lavrakas &amp; J., 2008)","plainCitation":"(Lavrakas &amp; J., 2008)","dontUpdate":true,"noteIndex":0},"citationItems":[{"id":2368,"uris":["http://zotero.org/groups/5379819/items/3A29J29K"],"itemData":{"id":2368,"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009B165A">
        <w:instrText xml:space="preserve"> ADDIN ZOTERO_ITEM CSL_CITATION {"citationID":"kbjUghE8","properties":{"formattedCitation":"(Hatemi &amp; McDermott, 2016)","plainCitation":"(Hatemi &amp; McDermott, 2016)","noteIndex":0},"citationItems":[{"id":"CgC322zU/s4adpLrX","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F85C39">
        <w:t>towards</w:t>
      </w:r>
      <w:r w:rsidRPr="00207D43">
        <w:t xml:space="preserve"> the </w:t>
      </w:r>
      <w:r w:rsidRPr="00207D43">
        <w:lastRenderedPageBreak/>
        <w:t>object is represented by the sum of the responses to each statement, or by some weighted combination of these scores.</w:t>
      </w:r>
    </w:p>
    <w:p w14:paraId="4CD09426" w14:textId="2AEA297E" w:rsidR="00DD4F27" w:rsidRPr="00207D43" w:rsidRDefault="00DD4F27" w:rsidP="00DD4F27">
      <w:r w:rsidRPr="00207D43">
        <w:t xml:space="preserve">Particularly, attitudes </w:t>
      </w:r>
      <w:r w:rsidR="00F85C39">
        <w:t>towards</w:t>
      </w:r>
      <w:r w:rsidRPr="00207D43">
        <w:t xml:space="preserve"> inequality represent a </w:t>
      </w:r>
      <w:r w:rsidR="00621FC2" w:rsidRPr="00621FC2">
        <w:rPr>
          <w:highlight w:val="green"/>
        </w:rPr>
        <w:t>multifaceted</w:t>
      </w:r>
      <w:r w:rsidRPr="00207D43">
        <w:t xml:space="preserve">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00E336D9">
        <w:instrText xml:space="preserve"> ADDIN ZOTERO_ITEM CSL_CITATION {"citationID":"Y2OLVOzK","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00E336D9">
        <w:instrText xml:space="preserve"> ADDIN ZOTERO_ITEM CSL_CITATION {"citationID":"Ai0s3Hp4","properties":{"formattedCitation":"(Castillo et al., 2022; Heiserman &amp; Simpson, 2021)","plainCitation":"(Castillo et al., 2022; Heiserman &amp; Simpson, 2021)","noteIndex":0},"citationItems":[{"id":2490,"uris":["http://zotero.org/groups/5379819/items/TVLXWWVR"],"itemData":{"id":2490,"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2489,"uris":["http://zotero.org/groups/5379819/items/KRDD3NUB"],"itemData":{"id":2489,"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00E336D9">
        <w:instrText xml:space="preserve"> ADDIN ZOTERO_ITEM CSL_CITATION {"citationID":"zctVslWO","properties":{"formattedCitation":"(Osberg &amp; Smeeding, 2006)","plainCitation":"(Osberg &amp; Smeeding, 2006)","noteIndex":0},"citationItems":[{"id":2488,"uris":["http://zotero.org/groups/5379819/items/P2TQ6WKI"],"itemData":{"id":2488,"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E336D9">
        <w:instrText xml:space="preserve"> ADDIN ZOTERO_ITEM CSL_CITATION {"citationID":"hMOFLWfp","properties":{"formattedCitation":"(Kelley &amp; Evans, 1993)","plainCitation":"(Kelley &amp; Evans, 1993)","noteIndex":0},"citationItems":[{"id":2487,"uris":["http://zotero.org/groups/5379819/items/IRWW6YIW"],"itemData":{"id":24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73D1FB74" w:rsidR="00DD4F27" w:rsidRPr="00292FD4" w:rsidRDefault="00DD4F27" w:rsidP="00DD4F27">
      <w:pPr>
        <w:rPr>
          <w:highlight w:val="cyan"/>
        </w:rPr>
      </w:pPr>
      <w:r w:rsidRPr="00292FD4">
        <w:rPr>
          <w:highlight w:val="cyan"/>
        </w:rPr>
        <w:t xml:space="preserve">Since inequalities result from many social, economic, and political arrangements </w:t>
      </w:r>
      <w:r w:rsidRPr="00292FD4">
        <w:rPr>
          <w:highlight w:val="cyan"/>
        </w:rPr>
        <w:fldChar w:fldCharType="begin"/>
      </w:r>
      <w:r w:rsidR="00E336D9">
        <w:rPr>
          <w:highlight w:val="cyan"/>
        </w:rPr>
        <w:instrText xml:space="preserve"> ADDIN ZOTERO_ITEM CSL_CITATION {"citationID":"gQjfesOh","properties":{"formattedCitation":"(McCall &amp; Percheski, 2010)","plainCitation":"(McCall &amp; Percheski, 2010)","noteIndex":0},"citationItems":[{"id":2486,"uris":["http://zotero.org/groups/5379819/items/EAUUNQ7A"],"itemData":{"id":2486,"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Pr="00292FD4">
        <w:rPr>
          <w:highlight w:val="cyan"/>
        </w:rPr>
        <w:fldChar w:fldCharType="separate"/>
      </w:r>
      <w:r w:rsidRPr="00292FD4">
        <w:rPr>
          <w:noProof/>
          <w:highlight w:val="cyan"/>
        </w:rPr>
        <w:t>(McCall &amp; Percheski, 2010)</w:t>
      </w:r>
      <w:r w:rsidRPr="00292FD4">
        <w:rPr>
          <w:highlight w:val="cyan"/>
        </w:rPr>
        <w:fldChar w:fldCharType="end"/>
      </w:r>
      <w:r w:rsidRPr="00292FD4">
        <w:rPr>
          <w:highlight w:val="cyan"/>
        </w:rPr>
        <w:t>, social research establishes several other fields that are highly interconnected and important for comprehending peoples</w:t>
      </w:r>
      <w:r w:rsidR="003B44D6" w:rsidRPr="00292FD4">
        <w:rPr>
          <w:highlight w:val="cyan"/>
        </w:rPr>
        <w:t>’</w:t>
      </w:r>
      <w:r w:rsidRPr="00292FD4">
        <w:rPr>
          <w:highlight w:val="cyan"/>
        </w:rPr>
        <w:t xml:space="preserve"> attitudes </w:t>
      </w:r>
      <w:r w:rsidR="00F85C39">
        <w:rPr>
          <w:highlight w:val="cyan"/>
        </w:rPr>
        <w:t>towards</w:t>
      </w:r>
      <w:r w:rsidRPr="00292FD4">
        <w:rPr>
          <w:highlight w:val="cyan"/>
        </w:rPr>
        <w:t xml:space="preserve"> inequality</w:t>
      </w:r>
      <w:r w:rsidR="00124170" w:rsidRPr="00292FD4">
        <w:rPr>
          <w:highlight w:val="cyan"/>
        </w:rPr>
        <w:t xml:space="preserve"> </w:t>
      </w:r>
      <w:r w:rsidR="00124170" w:rsidRPr="00292FD4">
        <w:rPr>
          <w:highlight w:val="cyan"/>
        </w:rPr>
        <w:fldChar w:fldCharType="begin"/>
      </w:r>
      <w:r w:rsidR="00E336D9">
        <w:rPr>
          <w:highlight w:val="cyan"/>
        </w:rPr>
        <w:instrText xml:space="preserve"> ADDIN ZOTERO_ITEM CSL_CITATION {"citationID":"REl2VvDN","properties":{"formattedCitation":"(McCarty &amp; Pontusson, 2011)","plainCitation":"(McCarty &amp; Pontusson, 2011)","noteIndex":0},"citationItems":[{"id":2485,"uris":["http://zotero.org/groups/5379819/items/5L6LQR8Z"],"itemData":{"id":2485,"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292FD4">
        <w:rPr>
          <w:highlight w:val="cyan"/>
        </w:rPr>
        <w:fldChar w:fldCharType="separate"/>
      </w:r>
      <w:r w:rsidR="00124170" w:rsidRPr="00292FD4">
        <w:rPr>
          <w:noProof/>
          <w:highlight w:val="cyan"/>
        </w:rPr>
        <w:t>(McCarty &amp; Pontusson, 2011)</w:t>
      </w:r>
      <w:r w:rsidR="00124170" w:rsidRPr="00292FD4">
        <w:rPr>
          <w:highlight w:val="cyan"/>
        </w:rPr>
        <w:fldChar w:fldCharType="end"/>
      </w:r>
      <w:r w:rsidRPr="00292FD4">
        <w:rPr>
          <w:highlight w:val="cyan"/>
        </w:rPr>
        <w:t>. The way welfare states collect and distribute resources among citizens through social programs and transfers are among the main factors that determine the shape of inequality in society</w:t>
      </w:r>
      <w:r w:rsidR="00124170" w:rsidRPr="00292FD4">
        <w:rPr>
          <w:highlight w:val="cyan"/>
        </w:rPr>
        <w:t xml:space="preserve"> </w:t>
      </w:r>
      <w:r w:rsidR="00124170" w:rsidRPr="00292FD4">
        <w:rPr>
          <w:highlight w:val="cyan"/>
        </w:rPr>
        <w:fldChar w:fldCharType="begin"/>
      </w:r>
      <w:r w:rsidR="00E336D9">
        <w:rPr>
          <w:highlight w:val="cyan"/>
        </w:rPr>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2484,"uris":["http://zotero.org/groups/5379819/items/Z99WD2HY"],"itemData":{"id":2484,"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2483,"uris":["http://zotero.org/groups/5379819/items/3U9FBU34"],"itemData":{"id":2483,"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2482,"uris":["http://zotero.org/groups/5379819/items/PFL8IG8D"],"itemData":{"id":2482,"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292FD4">
        <w:rPr>
          <w:highlight w:val="cyan"/>
        </w:rPr>
        <w:fldChar w:fldCharType="separate"/>
      </w:r>
      <w:r w:rsidR="00124170" w:rsidRPr="00292FD4">
        <w:rPr>
          <w:noProof/>
          <w:highlight w:val="cyan"/>
        </w:rPr>
        <w:t>(Esping-Andersen &amp; Myles, 2011; Korpi &amp; Palme, 1998; Volscho &amp; Kelly, 2012)</w:t>
      </w:r>
      <w:r w:rsidR="00124170" w:rsidRPr="00292FD4">
        <w:rPr>
          <w:highlight w:val="cyan"/>
        </w:rPr>
        <w:fldChar w:fldCharType="end"/>
      </w:r>
      <w:r w:rsidRPr="00292FD4">
        <w:rPr>
          <w:highlight w:val="cyan"/>
        </w:rPr>
        <w:t xml:space="preserve">. Moreover, how people </w:t>
      </w:r>
      <w:r w:rsidR="00CC1CAE" w:rsidRPr="00292FD4">
        <w:rPr>
          <w:highlight w:val="cyan"/>
        </w:rPr>
        <w:t>evaluate</w:t>
      </w:r>
      <w:r w:rsidR="00E10379" w:rsidRPr="00292FD4">
        <w:rPr>
          <w:highlight w:val="cyan"/>
        </w:rPr>
        <w:t xml:space="preserve"> </w:t>
      </w:r>
      <w:r w:rsidRPr="00292FD4">
        <w:rPr>
          <w:highlight w:val="cyan"/>
        </w:rPr>
        <w:t>taxes</w:t>
      </w:r>
      <w:r w:rsidR="002370FF" w:rsidRPr="00292FD4">
        <w:rPr>
          <w:highlight w:val="cyan"/>
        </w:rPr>
        <w:t xml:space="preserve">, </w:t>
      </w:r>
      <w:r w:rsidRPr="00292FD4">
        <w:rPr>
          <w:highlight w:val="cyan"/>
        </w:rPr>
        <w:t>redistribution</w:t>
      </w:r>
      <w:r w:rsidR="002370FF" w:rsidRPr="00292FD4">
        <w:rPr>
          <w:highlight w:val="cyan"/>
        </w:rPr>
        <w:t xml:space="preserve">, and </w:t>
      </w:r>
      <w:r w:rsidR="004B6A10" w:rsidRPr="00292FD4">
        <w:rPr>
          <w:highlight w:val="cyan"/>
        </w:rPr>
        <w:t>wages</w:t>
      </w:r>
      <w:r w:rsidRPr="00292FD4">
        <w:rPr>
          <w:highlight w:val="cyan"/>
        </w:rPr>
        <w:t xml:space="preserve"> are topics that the literature</w:t>
      </w:r>
      <w:r w:rsidR="008C1DC6">
        <w:rPr>
          <w:highlight w:val="cyan"/>
        </w:rPr>
        <w:t>—</w:t>
      </w:r>
      <w:r w:rsidR="00CC1CAE" w:rsidRPr="00292FD4">
        <w:rPr>
          <w:highlight w:val="cyan"/>
        </w:rPr>
        <w:t xml:space="preserve">although </w:t>
      </w:r>
      <w:r w:rsidR="000D507B" w:rsidRPr="00292FD4">
        <w:rPr>
          <w:highlight w:val="cyan"/>
        </w:rPr>
        <w:t>unsystematically</w:t>
      </w:r>
      <w:r w:rsidR="008C1DC6">
        <w:rPr>
          <w:highlight w:val="cyan"/>
        </w:rPr>
        <w:t>—</w:t>
      </w:r>
      <w:r w:rsidRPr="00292FD4">
        <w:rPr>
          <w:highlight w:val="cyan"/>
        </w:rPr>
        <w:t>relates to perceptions, beliefs, and judgments about inequality</w:t>
      </w:r>
      <w:r w:rsidR="000D507B" w:rsidRPr="00292FD4">
        <w:rPr>
          <w:highlight w:val="cyan"/>
        </w:rPr>
        <w:t xml:space="preserve"> </w:t>
      </w:r>
      <w:r w:rsidR="00124170" w:rsidRPr="00292FD4">
        <w:rPr>
          <w:highlight w:val="cyan"/>
        </w:rPr>
        <w:fldChar w:fldCharType="begin"/>
      </w:r>
      <w:r w:rsidR="00B111E7">
        <w:rPr>
          <w:highlight w:val="cyan"/>
        </w:rPr>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2481,"uris":["http://zotero.org/groups/5379819/items/AV5MVP58"],"itemData":{"id":2481,"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2480,"uris":["http://zotero.org/groups/5379819/items/INILZ7JV"],"itemData":{"id":2480,"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2491,"uris":["http://zotero.org/groups/5379819/items/C6XSKFP6"],"itemData":{"id":249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2394,"uris":["http://zotero.org/groups/5379819/items/FYSRDGYC"],"itemData":{"id":2394,"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2479,"uris":["http://zotero.org/groups/5379819/items/GBI3FCV8"],"itemData":{"id":247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2412,"uris":["http://zotero.org/groups/5379819/items/2DYAGKUA"],"itemData":{"id":2412,"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292FD4">
        <w:rPr>
          <w:highlight w:val="cyan"/>
        </w:rPr>
        <w:fldChar w:fldCharType="separate"/>
      </w:r>
      <w:r w:rsidR="00B111E7" w:rsidRPr="00B111E7">
        <w:rPr>
          <w:kern w:val="0"/>
        </w:rPr>
        <w:t>(Bartels, 2005; Berens &amp; Gelepithis, 2019; Bussolo et al., 2021; Choi, 2021; Fatke, 2018; García‐Sánchez et al., 2020; Iacono &amp; Ranaldi, 2021; Trump, 2023)</w:t>
      </w:r>
      <w:r w:rsidR="00124170" w:rsidRPr="00292FD4">
        <w:rPr>
          <w:highlight w:val="cyan"/>
        </w:rPr>
        <w:fldChar w:fldCharType="end"/>
      </w:r>
      <w:r w:rsidR="00124170" w:rsidRPr="00292FD4">
        <w:rPr>
          <w:highlight w:val="cyan"/>
        </w:rPr>
        <w:t>.</w:t>
      </w:r>
      <w:r w:rsidRPr="00292FD4">
        <w:rPr>
          <w:highlight w:val="cyan"/>
        </w:rPr>
        <w:t xml:space="preserve"> Therefore, to explore how people understand inequality it is essential to dig also </w:t>
      </w:r>
      <w:proofErr w:type="gramStart"/>
      <w:r w:rsidRPr="00292FD4">
        <w:rPr>
          <w:highlight w:val="cyan"/>
        </w:rPr>
        <w:t>in</w:t>
      </w:r>
      <w:proofErr w:type="gramEnd"/>
      <w:r w:rsidRPr="00292FD4">
        <w:rPr>
          <w:highlight w:val="cyan"/>
        </w:rPr>
        <w:t xml:space="preserve"> the subjective comprehension of the above-mentioned topics.</w:t>
      </w:r>
    </w:p>
    <w:p w14:paraId="69D03300" w14:textId="14C27DB0" w:rsidR="00DD4F27" w:rsidRPr="0002195D" w:rsidRDefault="00DD4F27" w:rsidP="00DD4F27">
      <w:r w:rsidRPr="0002195D">
        <w:rPr>
          <w:highlight w:val="yellow"/>
        </w:rPr>
        <w:t>The literature has found various relationships between how people perceive, believe, and judge inequality, taxes,</w:t>
      </w:r>
      <w:r w:rsidR="002370FF" w:rsidRPr="0002195D">
        <w:rPr>
          <w:highlight w:val="yellow"/>
        </w:rPr>
        <w:t xml:space="preserve"> </w:t>
      </w:r>
      <w:r w:rsidRPr="0002195D">
        <w:rPr>
          <w:highlight w:val="yellow"/>
        </w:rPr>
        <w:t>redistribution</w:t>
      </w:r>
      <w:r w:rsidR="002370FF" w:rsidRPr="0002195D">
        <w:rPr>
          <w:highlight w:val="yellow"/>
        </w:rPr>
        <w:t xml:space="preserve">, and </w:t>
      </w:r>
      <w:r w:rsidR="004B6A10" w:rsidRPr="0002195D">
        <w:rPr>
          <w:highlight w:val="yellow"/>
        </w:rPr>
        <w:t>wages</w:t>
      </w:r>
      <w:r w:rsidRPr="0002195D">
        <w:rPr>
          <w:highlight w:val="yellow"/>
        </w:rPr>
        <w:t xml:space="preserve">. </w:t>
      </w:r>
      <w:r w:rsidR="000532DA">
        <w:rPr>
          <w:highlight w:val="yellow"/>
        </w:rPr>
        <w:t>For example, s</w:t>
      </w:r>
      <w:r w:rsidRPr="0002195D">
        <w:rPr>
          <w:highlight w:val="yellow"/>
        </w:rPr>
        <w:t>cholars showed that the individual perception of existing inequality influences normative ideas regarding how a society should be structured</w:t>
      </w:r>
      <w:r w:rsidR="00A844CA" w:rsidRPr="0002195D">
        <w:rPr>
          <w:highlight w:val="yellow"/>
        </w:rPr>
        <w:t xml:space="preserve"> </w:t>
      </w:r>
      <w:r w:rsidR="00124170" w:rsidRPr="0002195D">
        <w:rPr>
          <w:highlight w:val="yellow"/>
        </w:rPr>
        <w:fldChar w:fldCharType="begin"/>
      </w:r>
      <w:r w:rsidR="00E336D9" w:rsidRPr="0002195D">
        <w:rPr>
          <w:highlight w:val="yellow"/>
        </w:rPr>
        <w:instrText xml:space="preserve"> ADDIN ZOTERO_ITEM CSL_CITATION {"citationID":"JuS8fAbC","properties":{"formattedCitation":"(Pedersen &amp; Mutz, 2019)","plainCitation":"(Pedersen &amp; Mutz, 2019)","noteIndex":0},"citationItems":[{"id":2395,"uris":["http://zotero.org/groups/5379819/items/RZZSJP24"],"itemData":{"id":2395,"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02195D">
        <w:rPr>
          <w:highlight w:val="yellow"/>
        </w:rPr>
        <w:fldChar w:fldCharType="separate"/>
      </w:r>
      <w:r w:rsidR="00124170" w:rsidRPr="0002195D">
        <w:rPr>
          <w:noProof/>
          <w:highlight w:val="yellow"/>
        </w:rPr>
        <w:t>(Pedersen &amp; Mutz, 2019)</w:t>
      </w:r>
      <w:r w:rsidR="00124170" w:rsidRPr="0002195D">
        <w:rPr>
          <w:highlight w:val="yellow"/>
        </w:rPr>
        <w:fldChar w:fldCharType="end"/>
      </w:r>
      <w:r w:rsidR="00A844CA" w:rsidRPr="0002195D">
        <w:rPr>
          <w:highlight w:val="yellow"/>
        </w:rPr>
        <w:t xml:space="preserve">, the </w:t>
      </w:r>
      <w:r w:rsidRPr="0002195D">
        <w:rPr>
          <w:highlight w:val="yellow"/>
        </w:rPr>
        <w:t xml:space="preserve">belief in public redistribution </w:t>
      </w:r>
      <w:r w:rsidR="00E87E02" w:rsidRPr="0002195D">
        <w:rPr>
          <w:highlight w:val="yellow"/>
        </w:rPr>
        <w:fldChar w:fldCharType="begin"/>
      </w:r>
      <w:r w:rsidR="00B111E7">
        <w:rPr>
          <w:highlight w:val="yellow"/>
        </w:rPr>
        <w:instrText xml:space="preserve"> ADDIN ZOTERO_ITEM CSL_CITATION {"citationID":"jHmw85xW","properties":{"formattedCitation":"(Gimpelson &amp; Treisman, 2018; Kuhn, 2011; Kuziemko et al., 2015; Trump, 2023)","plainCitation":"(Gimpelson &amp; Treisman, 2018; Kuhn, 2011; Kuziemko et al., 2015;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476,"uris":["http://zotero.org/groups/5379819/items/4IPVBL9G"],"itemData":{"id":2476,"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02195D">
        <w:rPr>
          <w:highlight w:val="yellow"/>
        </w:rPr>
        <w:fldChar w:fldCharType="separate"/>
      </w:r>
      <w:r w:rsidR="00B111E7" w:rsidRPr="00B111E7">
        <w:rPr>
          <w:highlight w:val="yellow"/>
        </w:rPr>
        <w:t>(Gimpelson &amp; Treisman, 2018; Kuhn, 2011; Kuziemko et al., 2015; Trump, 2023)</w:t>
      </w:r>
      <w:r w:rsidR="00E87E02" w:rsidRPr="0002195D">
        <w:rPr>
          <w:highlight w:val="yellow"/>
        </w:rPr>
        <w:fldChar w:fldCharType="end"/>
      </w:r>
      <w:r w:rsidR="00E87E02" w:rsidRPr="0002195D">
        <w:rPr>
          <w:highlight w:val="yellow"/>
        </w:rPr>
        <w:t>,</w:t>
      </w:r>
      <w:r w:rsidR="00A844CA" w:rsidRPr="0002195D">
        <w:rPr>
          <w:highlight w:val="yellow"/>
        </w:rPr>
        <w:t xml:space="preserve"> and the support for progressive taxation </w:t>
      </w:r>
      <w:r w:rsidR="00A844CA" w:rsidRPr="0002195D">
        <w:rPr>
          <w:highlight w:val="yellow"/>
        </w:rPr>
        <w:fldChar w:fldCharType="begin"/>
      </w:r>
      <w:r w:rsidR="00A844CA" w:rsidRPr="0002195D">
        <w:rPr>
          <w:highlight w:val="yellow"/>
        </w:rPr>
        <w:instrText xml:space="preserve"> ADDIN ZOTERO_ITEM CSL_CITATION {"citationID":"rXzLxZdk","properties":{"formattedCitation":"(Garc\\uc0\\u237{}a\\uc0\\u8208{}S\\uc0\\u225{}nchez et al., 2020)","plainCitation":"(García‐Sánchez et al., 2020)","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02195D">
        <w:rPr>
          <w:highlight w:val="yellow"/>
        </w:rPr>
        <w:fldChar w:fldCharType="separate"/>
      </w:r>
      <w:r w:rsidR="00A844CA" w:rsidRPr="0002195D">
        <w:rPr>
          <w:kern w:val="0"/>
          <w:highlight w:val="yellow"/>
        </w:rPr>
        <w:t>(García‐Sánchez et al., 2020)</w:t>
      </w:r>
      <w:r w:rsidR="00A844CA" w:rsidRPr="0002195D">
        <w:rPr>
          <w:highlight w:val="yellow"/>
        </w:rPr>
        <w:fldChar w:fldCharType="end"/>
      </w:r>
      <w:r w:rsidR="00A844CA" w:rsidRPr="0002195D">
        <w:rPr>
          <w:highlight w:val="yellow"/>
        </w:rPr>
        <w:t xml:space="preserve">. However, there is a wide </w:t>
      </w:r>
      <w:r w:rsidR="000F7093" w:rsidRPr="0002195D">
        <w:rPr>
          <w:highlight w:val="yellow"/>
        </w:rPr>
        <w:t>gap in</w:t>
      </w:r>
      <w:r w:rsidR="00A844CA" w:rsidRPr="0002195D">
        <w:rPr>
          <w:highlight w:val="yellow"/>
        </w:rPr>
        <w:t xml:space="preserve"> understanding </w:t>
      </w:r>
      <w:r w:rsidR="000F7093" w:rsidRPr="0002195D">
        <w:rPr>
          <w:highlight w:val="yellow"/>
        </w:rPr>
        <w:t>the associations between</w:t>
      </w:r>
      <w:r w:rsidR="00A844CA" w:rsidRPr="0002195D">
        <w:rPr>
          <w:highlight w:val="yellow"/>
        </w:rPr>
        <w:t xml:space="preserve"> attitudes </w:t>
      </w:r>
      <w:r w:rsidR="00F85C39">
        <w:rPr>
          <w:highlight w:val="yellow"/>
        </w:rPr>
        <w:t>towards</w:t>
      </w:r>
      <w:r w:rsidR="00A844CA" w:rsidRPr="0002195D">
        <w:rPr>
          <w:highlight w:val="yellow"/>
        </w:rPr>
        <w:t xml:space="preserve"> </w:t>
      </w:r>
      <w:r w:rsidR="00A844CA" w:rsidRPr="0002195D">
        <w:rPr>
          <w:highlight w:val="yellow"/>
        </w:rPr>
        <w:lastRenderedPageBreak/>
        <w:t xml:space="preserve">inequality </w:t>
      </w:r>
      <w:r w:rsidR="000F7093" w:rsidRPr="0002195D">
        <w:rPr>
          <w:highlight w:val="yellow"/>
        </w:rPr>
        <w:t>in a comprehensive way</w:t>
      </w:r>
      <w:r w:rsidR="00A844CA" w:rsidRPr="0002195D">
        <w:rPr>
          <w:highlight w:val="yellow"/>
        </w:rPr>
        <w:t xml:space="preserve">. </w:t>
      </w:r>
      <w:r w:rsidR="000F7093" w:rsidRPr="0002195D">
        <w:rPr>
          <w:highlight w:val="yellow"/>
        </w:rPr>
        <w:t xml:space="preserve">Despite research focused in explaining the association between a couple of </w:t>
      </w:r>
      <w:r w:rsidR="00207D85" w:rsidRPr="0002195D">
        <w:rPr>
          <w:highlight w:val="yellow"/>
        </w:rPr>
        <w:t xml:space="preserve">subjective </w:t>
      </w:r>
      <w:r w:rsidR="000F7093" w:rsidRPr="0002195D">
        <w:rPr>
          <w:highlight w:val="yellow"/>
        </w:rPr>
        <w:t>evaluation</w:t>
      </w:r>
      <w:r w:rsidR="00207D85" w:rsidRPr="0002195D">
        <w:rPr>
          <w:highlight w:val="yellow"/>
        </w:rPr>
        <w:t>s about inequality</w:t>
      </w:r>
      <w:r w:rsidR="00A844CA" w:rsidRPr="0002195D">
        <w:rPr>
          <w:highlight w:val="yellow"/>
        </w:rPr>
        <w:t xml:space="preserve">, </w:t>
      </w:r>
      <w:r w:rsidR="00207D85" w:rsidRPr="0002195D">
        <w:rPr>
          <w:highlight w:val="yellow"/>
        </w:rPr>
        <w:t xml:space="preserve">only a few </w:t>
      </w:r>
      <w:r w:rsidR="000F7093" w:rsidRPr="0002195D">
        <w:rPr>
          <w:highlight w:val="yellow"/>
        </w:rPr>
        <w:t xml:space="preserve">have studied </w:t>
      </w:r>
      <w:r w:rsidR="00207D85" w:rsidRPr="0002195D">
        <w:rPr>
          <w:highlight w:val="yellow"/>
        </w:rPr>
        <w:t>them</w:t>
      </w:r>
      <w:r w:rsidR="000F7093" w:rsidRPr="0002195D">
        <w:rPr>
          <w:highlight w:val="yellow"/>
        </w:rPr>
        <w:t xml:space="preserve"> as a belief system</w:t>
      </w:r>
      <w:r w:rsidR="00207D85" w:rsidRPr="0002195D">
        <w:rPr>
          <w:highlight w:val="yellow"/>
        </w:rPr>
        <w:t xml:space="preserve"> (e.g. </w:t>
      </w:r>
      <w:r w:rsidR="00207D85" w:rsidRPr="0002195D">
        <w:rPr>
          <w:highlight w:val="yellow"/>
        </w:rPr>
        <w:fldChar w:fldCharType="begin"/>
      </w:r>
      <w:r w:rsidR="009B165A">
        <w:rPr>
          <w:highlight w:val="yellow"/>
        </w:rPr>
        <w:instrText xml:space="preserve"> ADDIN ZOTERO_ITEM CSL_CITATION {"citationID":"QQuaagFq","properties":{"formattedCitation":"(Bertero et al., 2024; Franetovic &amp; Bertero, 2023)","plainCitation":"(Bertero et al., 2024; Franetovic &amp; Bertero, 2023)","noteIndex":0},"citationItems":[{"id":"CgC322zU/dg0WlTN4","uris":["http://zotero.org/users/10425122/items/8UME5Z3Z"],"itemData":{"id":"c6Pof4Qv/PSQ0xyt7","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207D85" w:rsidRPr="0002195D">
        <w:rPr>
          <w:highlight w:val="yellow"/>
        </w:rPr>
        <w:fldChar w:fldCharType="separate"/>
      </w:r>
      <w:r w:rsidR="009B165A" w:rsidRPr="009B165A">
        <w:rPr>
          <w:highlight w:val="yellow"/>
        </w:rPr>
        <w:t>(Bertero et al., 2024; Franetovic &amp; Bertero, 2023)</w:t>
      </w:r>
      <w:r w:rsidR="00207D85" w:rsidRPr="0002195D">
        <w:rPr>
          <w:highlight w:val="yellow"/>
        </w:rPr>
        <w:fldChar w:fldCharType="end"/>
      </w:r>
      <w:r w:rsidR="00872A35" w:rsidRPr="0002195D">
        <w:rPr>
          <w:highlight w:val="yellow"/>
        </w:rPr>
        <w:t>).</w:t>
      </w:r>
      <w:r w:rsidR="00207D85" w:rsidRPr="0002195D">
        <w:rPr>
          <w:highlight w:val="yellow"/>
        </w:rPr>
        <w:t xml:space="preserve"> </w:t>
      </w:r>
      <w:r w:rsidR="00A26AE7" w:rsidRPr="0002195D">
        <w:rPr>
          <w:highlight w:val="yellow"/>
        </w:rPr>
        <w:t xml:space="preserve">In </w:t>
      </w:r>
      <w:r w:rsidR="00207D85" w:rsidRPr="0002195D">
        <w:rPr>
          <w:highlight w:val="yellow"/>
        </w:rPr>
        <w:t>these</w:t>
      </w:r>
      <w:r w:rsidR="00A26AE7" w:rsidRPr="0002195D">
        <w:rPr>
          <w:highlight w:val="yellow"/>
        </w:rPr>
        <w:t xml:space="preserve"> cases, a large set of indicators of distributive attitudes were used to study the underlying structure of people’s understanding of inequality. This approach </w:t>
      </w:r>
      <w:r w:rsidR="00207D85" w:rsidRPr="0002195D">
        <w:rPr>
          <w:highlight w:val="yellow"/>
        </w:rPr>
        <w:t>provides a relevant contribution,</w:t>
      </w:r>
      <w:r w:rsidR="00A26AE7" w:rsidRPr="0002195D">
        <w:rPr>
          <w:highlight w:val="yellow"/>
        </w:rPr>
        <w:t xml:space="preserve"> confirming or rejecting prior associations and </w:t>
      </w:r>
      <w:r w:rsidR="00207D85" w:rsidRPr="0002195D">
        <w:rPr>
          <w:highlight w:val="yellow"/>
        </w:rPr>
        <w:t xml:space="preserve">revealing </w:t>
      </w:r>
      <w:r w:rsidR="00A26AE7" w:rsidRPr="0002195D">
        <w:rPr>
          <w:highlight w:val="yellow"/>
        </w:rPr>
        <w:t xml:space="preserve">others that were not previously considered in </w:t>
      </w:r>
      <w:proofErr w:type="gramStart"/>
      <w:r w:rsidR="00A26AE7" w:rsidRPr="0002195D">
        <w:rPr>
          <w:highlight w:val="yellow"/>
        </w:rPr>
        <w:t>the social</w:t>
      </w:r>
      <w:proofErr w:type="gramEnd"/>
      <w:r w:rsidR="00A26AE7" w:rsidRPr="0002195D">
        <w:rPr>
          <w:highlight w:val="yellow"/>
        </w:rPr>
        <w:t xml:space="preserve"> justice literature.</w:t>
      </w:r>
    </w:p>
    <w:p w14:paraId="73418387" w14:textId="61EC6972" w:rsidR="00DD4F27" w:rsidRPr="002426AC" w:rsidRDefault="00DD4F27" w:rsidP="00DD4F27">
      <w:r w:rsidRPr="00A26AE7">
        <w:t>Besides cross-sectional investigations, scholars also engaged in the study of how individuals</w:t>
      </w:r>
      <w:r w:rsidR="003B44D6" w:rsidRPr="00A26AE7">
        <w:t>’</w:t>
      </w:r>
      <w:r w:rsidRPr="00A26AE7">
        <w:t xml:space="preserve"> attitudes </w:t>
      </w:r>
      <w:r w:rsidR="00F85C39">
        <w:t>towards</w:t>
      </w:r>
      <w:r w:rsidRPr="00A26AE7">
        <w:t xml:space="preserve"> inequality change, without consistent results. </w:t>
      </w:r>
      <w:r w:rsidR="00B36082" w:rsidRPr="00A26AE7">
        <w:rPr>
          <w:noProof/>
        </w:rPr>
        <w:t>Cruces and colleagues</w:t>
      </w:r>
      <w:r w:rsidR="00B36082" w:rsidRPr="00A26AE7">
        <w:t xml:space="preserve"> </w:t>
      </w:r>
      <w:r w:rsidR="00B36082" w:rsidRPr="002426AC">
        <w:fldChar w:fldCharType="begin"/>
      </w:r>
      <w:r w:rsidR="00E336D9" w:rsidRPr="00A26AE7">
        <w:instrText xml:space="preserve"> ADDIN ZOTERO_ITEM CSL_CITATION {"citationID":"lvOKt2TV","properties":{"formattedCitation":"(Cruces et al., 2013)","plainCitation":"(Cruces et al., 2013)","dontUpdate":true,"noteIndex":0},"citationItems":[{"id":2473,"uris":["http://zotero.org/groups/5379819/items/HK5EIVLJ"],"itemData":{"id":2473,"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00B36082" w:rsidRPr="00A26AE7">
        <w:t xml:space="preserve"> </w:t>
      </w:r>
      <w:r w:rsidRPr="00A26AE7">
        <w:t xml:space="preserve">highlighted the importance of </w:t>
      </w:r>
      <w:r w:rsidR="004666CE" w:rsidRPr="00A26AE7">
        <w:t>individuals</w:t>
      </w:r>
      <w:r w:rsidR="003B44D6" w:rsidRPr="00A26AE7">
        <w:t>’</w:t>
      </w:r>
      <w:r w:rsidR="004666CE" w:rsidRPr="00A26AE7">
        <w:t xml:space="preserve"> </w:t>
      </w:r>
      <w:r w:rsidRPr="00A26AE7">
        <w:t xml:space="preserve">perceptions </w:t>
      </w:r>
      <w:r w:rsidR="00E10379" w:rsidRPr="00A26AE7">
        <w:t xml:space="preserve">of </w:t>
      </w:r>
      <w:r w:rsidR="004666CE" w:rsidRPr="00A26AE7">
        <w:t xml:space="preserve">their </w:t>
      </w:r>
      <w:r w:rsidRPr="00A26AE7">
        <w:t>distributional beliefs</w:t>
      </w:r>
      <w:r w:rsidR="00E10379" w:rsidRPr="00A26AE7">
        <w:t>,</w:t>
      </w:r>
      <w:r w:rsidRPr="00A26AE7">
        <w:t xml:space="preserve"> </w:t>
      </w:r>
      <w:r w:rsidR="00E10379" w:rsidRPr="00A26AE7">
        <w:t>u</w:t>
      </w:r>
      <w:r w:rsidRPr="00A26AE7">
        <w:t>sing an experimental survey design in Argentina</w:t>
      </w:r>
      <w:r w:rsidR="00E10379" w:rsidRPr="00A26AE7">
        <w:t>.</w:t>
      </w:r>
      <w:r w:rsidRPr="00A26AE7">
        <w:t xml:space="preserve"> </w:t>
      </w:r>
      <w:r w:rsidR="00E10379" w:rsidRPr="00A26AE7">
        <w:t>T</w:t>
      </w:r>
      <w:r w:rsidRPr="00A26AE7">
        <w:t>he</w:t>
      </w:r>
      <w:r w:rsidR="00E10379" w:rsidRPr="00A26AE7">
        <w:t>ir findings show that i</w:t>
      </w:r>
      <w:r w:rsidRPr="00A26AE7">
        <w:t>ndividuals who overestimated their relative p</w:t>
      </w:r>
      <w:r w:rsidRPr="002426AC">
        <w:t xml:space="preserve">osition tended to be more supportive of redistribution when informed of their true placement in the social hierarchy. </w:t>
      </w:r>
      <w:r w:rsidR="00B36082" w:rsidRPr="002426AC">
        <w:t>Another contribution</w:t>
      </w:r>
      <w:r w:rsidR="00A844CA">
        <w:t xml:space="preserve">, </w:t>
      </w:r>
      <w:r w:rsidR="00A844CA" w:rsidRPr="00A844CA">
        <w:t xml:space="preserve">provided </w:t>
      </w:r>
      <w:r w:rsidR="00A844CA">
        <w:t xml:space="preserve">by </w:t>
      </w:r>
      <w:r w:rsidR="00A844CA" w:rsidRPr="00A844CA">
        <w:t>Campos-Vazquez and colleagues</w:t>
      </w:r>
      <w:r w:rsidR="00B36082" w:rsidRPr="002426AC">
        <w:t xml:space="preserve"> </w:t>
      </w:r>
      <w:r w:rsidR="00B36082" w:rsidRPr="002426AC">
        <w:fldChar w:fldCharType="begin"/>
      </w:r>
      <w:r w:rsidR="00A844CA">
        <w:instrText xml:space="preserve"> ADDIN ZOTERO_ITEM CSL_CITATION {"citationID":"1OYfZzFs","properties":{"formattedCitation":"(2022)","plainCitation":"(2022)","noteIndex":0},"citationItems":[{"id":2472,"uris":["http://zotero.org/groups/5379819/items/3FHMAUNX"],"itemData":{"id":2472,"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7A43E16E" w:rsidR="007E7B00" w:rsidRPr="00550F5D" w:rsidRDefault="00E10379" w:rsidP="007E7B00">
      <w:pPr>
        <w:rPr>
          <w:strike/>
        </w:rPr>
      </w:pPr>
      <w:r w:rsidRPr="00647028">
        <w:rPr>
          <w:highlight w:val="cyan"/>
        </w:rPr>
        <w:t>In sum, a</w:t>
      </w:r>
      <w:r w:rsidR="00477962" w:rsidRPr="00647028">
        <w:rPr>
          <w:highlight w:val="cyan"/>
        </w:rPr>
        <w:t xml:space="preserve">ttitudes </w:t>
      </w:r>
      <w:r w:rsidR="00F85C39" w:rsidRPr="00647028">
        <w:rPr>
          <w:highlight w:val="cyan"/>
        </w:rPr>
        <w:t>towards</w:t>
      </w:r>
      <w:r w:rsidR="00477962" w:rsidRPr="00647028">
        <w:rPr>
          <w:highlight w:val="cyan"/>
        </w:rPr>
        <w:t xml:space="preserve"> inequality </w:t>
      </w:r>
      <w:r w:rsidR="00621FC2" w:rsidRPr="00647028">
        <w:rPr>
          <w:highlight w:val="cyan"/>
        </w:rPr>
        <w:t>represent</w:t>
      </w:r>
      <w:r w:rsidR="00477962" w:rsidRPr="00647028">
        <w:rPr>
          <w:highlight w:val="cyan"/>
        </w:rPr>
        <w:t xml:space="preserve"> a complex </w:t>
      </w:r>
      <w:r w:rsidR="00621FC2" w:rsidRPr="00647028">
        <w:rPr>
          <w:highlight w:val="cyan"/>
        </w:rPr>
        <w:t xml:space="preserve">set of evaluations regarding </w:t>
      </w:r>
      <w:r w:rsidR="00647028" w:rsidRPr="00647028">
        <w:rPr>
          <w:highlight w:val="cyan"/>
        </w:rPr>
        <w:t>economic</w:t>
      </w:r>
      <w:r w:rsidR="00621FC2" w:rsidRPr="00647028">
        <w:rPr>
          <w:highlight w:val="cyan"/>
        </w:rPr>
        <w:t xml:space="preserve"> </w:t>
      </w:r>
      <w:r w:rsidR="00A844CA" w:rsidRPr="00647028">
        <w:rPr>
          <w:highlight w:val="cyan"/>
        </w:rPr>
        <w:t>disparities</w:t>
      </w:r>
      <w:r w:rsidR="00621FC2" w:rsidRPr="00647028">
        <w:rPr>
          <w:highlight w:val="cyan"/>
        </w:rPr>
        <w:t>, redistribution, taxation, and wages</w:t>
      </w:r>
      <w:r w:rsidR="00621FC2" w:rsidRPr="00647028">
        <w:rPr>
          <w:i/>
          <w:iCs/>
          <w:highlight w:val="cyan"/>
        </w:rPr>
        <w:t>.</w:t>
      </w:r>
      <w:r w:rsidR="00621FC2" w:rsidRPr="00647028">
        <w:rPr>
          <w:highlight w:val="cyan"/>
        </w:rPr>
        <w:t xml:space="preserve"> These topics are usually studied</w:t>
      </w:r>
      <w:r w:rsidR="00477962" w:rsidRPr="00647028">
        <w:rPr>
          <w:highlight w:val="cyan"/>
        </w:rPr>
        <w:t xml:space="preserve"> </w:t>
      </w:r>
      <w:r w:rsidRPr="00647028">
        <w:rPr>
          <w:highlight w:val="cyan"/>
        </w:rPr>
        <w:t>with a reductionist approach</w:t>
      </w:r>
      <w:r w:rsidR="00207D43" w:rsidRPr="00647028">
        <w:rPr>
          <w:highlight w:val="cyan"/>
        </w:rPr>
        <w:t xml:space="preserve">, with few attempts to link perceptions, beliefs, and judgments </w:t>
      </w:r>
      <w:r w:rsidR="00B6612C" w:rsidRPr="00647028">
        <w:rPr>
          <w:highlight w:val="cyan"/>
        </w:rPr>
        <w:t>concurrently</w:t>
      </w:r>
      <w:r w:rsidR="00647028" w:rsidRPr="00647028">
        <w:rPr>
          <w:highlight w:val="cyan"/>
        </w:rPr>
        <w:t>,</w:t>
      </w:r>
      <w:r w:rsidR="00B6612C" w:rsidRPr="00647028">
        <w:rPr>
          <w:highlight w:val="cyan"/>
        </w:rPr>
        <w:t xml:space="preserve"> </w:t>
      </w:r>
      <w:r w:rsidR="00477962" w:rsidRPr="00647028">
        <w:rPr>
          <w:highlight w:val="cyan"/>
        </w:rPr>
        <w:t xml:space="preserve">as detailed by Janmaat (2013). </w:t>
      </w:r>
      <w:r w:rsidR="00B6612C" w:rsidRPr="00647028">
        <w:rPr>
          <w:highlight w:val="cyan"/>
        </w:rPr>
        <w:t>One</w:t>
      </w:r>
      <w:r w:rsidR="00477962" w:rsidRPr="00647028">
        <w:rPr>
          <w:highlight w:val="cyan"/>
        </w:rPr>
        <w:t xml:space="preserve"> exception is Redmond et al. </w:t>
      </w:r>
      <w:r w:rsidR="009F2F44" w:rsidRPr="00647028">
        <w:rPr>
          <w:highlight w:val="cyan"/>
        </w:rPr>
        <w:fldChar w:fldCharType="begin"/>
      </w:r>
      <w:r w:rsidR="00E336D9" w:rsidRPr="00647028">
        <w:rPr>
          <w:highlight w:val="cyan"/>
        </w:rPr>
        <w:instrText xml:space="preserve"> ADDIN ZOTERO_ITEM CSL_CITATION {"citationID":"Jnn7VlMH","properties":{"formattedCitation":"(Redmond et al., 2002)","plainCitation":"(Redmond et al., 2002)","dontUpdate":true,"noteIndex":0},"citationItems":[{"id":2469,"uris":["http://zotero.org/groups/5379819/items/VAGMX89K"],"itemData":{"id":2469,"type":"report","number":"Working Paper No. 88.","publisher":"Florence: UNICEF Innocenti Research Centre.","title":"Attitudes to Inequality after Ten Years of Transition","author":[{"family":"Redmond","given":"Gerry"},{"family":"Schnepf","given":"Viola Schnepf"},{"family":"Suhrcke","given":"Marc"}],"issued":{"date-parts":[["2002"]]},"citation-key":"redmondAttitudesInequalityTen2002"}}],"schema":"https://github.com/citation-style-language/schema/raw/master/csl-citation.json"} </w:instrText>
      </w:r>
      <w:r w:rsidR="009F2F44" w:rsidRPr="00647028">
        <w:rPr>
          <w:highlight w:val="cyan"/>
        </w:rPr>
        <w:fldChar w:fldCharType="separate"/>
      </w:r>
      <w:r w:rsidR="009F2F44" w:rsidRPr="00647028">
        <w:rPr>
          <w:noProof/>
          <w:highlight w:val="cyan"/>
        </w:rPr>
        <w:t>(2002)</w:t>
      </w:r>
      <w:r w:rsidR="009F2F44" w:rsidRPr="00647028">
        <w:rPr>
          <w:highlight w:val="cyan"/>
        </w:rPr>
        <w:fldChar w:fldCharType="end"/>
      </w:r>
      <w:r w:rsidR="00477962" w:rsidRPr="00647028">
        <w:rPr>
          <w:highlight w:val="cyan"/>
        </w:rPr>
        <w:t xml:space="preserve">, who compared </w:t>
      </w:r>
      <w:r w:rsidR="00CF623D" w:rsidRPr="00647028">
        <w:rPr>
          <w:highlight w:val="cyan"/>
        </w:rPr>
        <w:t xml:space="preserve">the </w:t>
      </w:r>
      <w:r w:rsidR="00867FF4" w:rsidRPr="00647028">
        <w:rPr>
          <w:highlight w:val="cyan"/>
        </w:rPr>
        <w:t>attitudes of the inhabitants of Eastern and Western countries</w:t>
      </w:r>
      <w:r w:rsidR="00477962" w:rsidRPr="00647028">
        <w:rPr>
          <w:highlight w:val="cyan"/>
        </w:rPr>
        <w:t xml:space="preserve">, finding more critical views on income redistribution in the East, attributed to a larger gap </w:t>
      </w:r>
      <w:r w:rsidRPr="00647028">
        <w:rPr>
          <w:highlight w:val="cyan"/>
        </w:rPr>
        <w:t xml:space="preserve">in </w:t>
      </w:r>
      <w:r w:rsidR="00477962" w:rsidRPr="00647028">
        <w:rPr>
          <w:highlight w:val="cyan"/>
        </w:rPr>
        <w:t>perceptions and beliefs about inequality</w:t>
      </w:r>
      <w:r w:rsidR="00867FF4" w:rsidRPr="00647028">
        <w:rPr>
          <w:highlight w:val="cyan"/>
        </w:rPr>
        <w:t>.</w:t>
      </w:r>
      <w:r w:rsidR="00DD4F27" w:rsidRPr="00647028">
        <w:rPr>
          <w:highlight w:val="cyan"/>
        </w:rPr>
        <w:t xml:space="preserve"> However, this hypothesis was not statistically tested, calling into question the effectiveness of this assertion.</w:t>
      </w:r>
      <w:r w:rsidR="00867FF4" w:rsidRPr="00647028">
        <w:rPr>
          <w:highlight w:val="cyan"/>
        </w:rPr>
        <w:t xml:space="preserve"> </w:t>
      </w:r>
      <w:r w:rsidR="009F6299" w:rsidRPr="00647028">
        <w:rPr>
          <w:highlight w:val="cyan"/>
        </w:rPr>
        <w:t>Additionally,</w:t>
      </w:r>
      <w:r w:rsidR="00867FF4" w:rsidRPr="00647028">
        <w:rPr>
          <w:highlight w:val="cyan"/>
        </w:rPr>
        <w:t xml:space="preserve"> García‐Sánchez et al. </w:t>
      </w:r>
      <w:r w:rsidR="004B7006" w:rsidRPr="00647028">
        <w:rPr>
          <w:highlight w:val="cyan"/>
        </w:rPr>
        <w:fldChar w:fldCharType="begin"/>
      </w:r>
      <w:r w:rsidR="00E336D9" w:rsidRPr="00647028">
        <w:rPr>
          <w:highlight w:val="cyan"/>
        </w:rPr>
        <w:instrText xml:space="preserve"> ADDIN ZOTERO_ITEM CSL_CITATION {"citationID":"x5mmVBbE","properties":{"formattedCitation":"(Garc\\uc0\\u237{}a\\uc0\\u8208{}S\\uc0\\u225{}nchez et al., 2020)","plainCitation":"(García‐Sánchez et al., 2020)","dontUpdate":true,"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4B7006" w:rsidRPr="00647028">
        <w:rPr>
          <w:highlight w:val="cyan"/>
        </w:rPr>
        <w:fldChar w:fldCharType="separate"/>
      </w:r>
      <w:r w:rsidR="004B7006" w:rsidRPr="00647028">
        <w:rPr>
          <w:kern w:val="0"/>
          <w:highlight w:val="cyan"/>
          <w:lang w:val="en-GB"/>
        </w:rPr>
        <w:t>(2020)</w:t>
      </w:r>
      <w:r w:rsidR="004B7006" w:rsidRPr="00647028">
        <w:rPr>
          <w:highlight w:val="cyan"/>
        </w:rPr>
        <w:fldChar w:fldCharType="end"/>
      </w:r>
      <w:r w:rsidR="00867FF4" w:rsidRPr="00647028">
        <w:rPr>
          <w:highlight w:val="cyan"/>
        </w:rPr>
        <w:t xml:space="preserve"> </w:t>
      </w:r>
      <w:r w:rsidRPr="00647028">
        <w:rPr>
          <w:highlight w:val="cyan"/>
        </w:rPr>
        <w:t xml:space="preserve">showed </w:t>
      </w:r>
      <w:r w:rsidR="00867FF4" w:rsidRPr="00647028">
        <w:rPr>
          <w:highlight w:val="cyan"/>
        </w:rPr>
        <w:t>that perceptions and beliefs about inequality are not straightforwardly linked to support for public redistribution, finding that those rejecting merit-based justifications for inequality show greater willingness to redistribute, unlike their counterparts</w:t>
      </w:r>
    </w:p>
    <w:p w14:paraId="3CBAD83E" w14:textId="45CC29B8" w:rsidR="00CF178C" w:rsidRDefault="00CF178C" w:rsidP="001E7009">
      <w:pPr>
        <w:pStyle w:val="Heading3"/>
      </w:pPr>
      <w:r w:rsidRPr="00753F1A">
        <w:t xml:space="preserve">2.2 </w:t>
      </w:r>
      <w:r w:rsidR="00B54D4B">
        <w:rPr>
          <w:highlight w:val="green"/>
        </w:rPr>
        <w:t xml:space="preserve">A network approach to the </w:t>
      </w:r>
      <w:r w:rsidR="00B54D4B" w:rsidRPr="00B54D4B">
        <w:rPr>
          <w:i/>
          <w:iCs/>
          <w:highlight w:val="green"/>
        </w:rPr>
        <w:t>levels</w:t>
      </w:r>
      <w:r w:rsidR="00B54D4B">
        <w:rPr>
          <w:highlight w:val="green"/>
        </w:rPr>
        <w:t xml:space="preserve"> of</w:t>
      </w:r>
      <w:r w:rsidRPr="00FC09A0">
        <w:rPr>
          <w:highlight w:val="green"/>
        </w:rPr>
        <w:t xml:space="preserve"> attitudes </w:t>
      </w:r>
      <w:r w:rsidR="00F85C39">
        <w:rPr>
          <w:highlight w:val="green"/>
        </w:rPr>
        <w:t>towards</w:t>
      </w:r>
      <w:r w:rsidRPr="00FC09A0">
        <w:rPr>
          <w:highlight w:val="green"/>
        </w:rPr>
        <w:t xml:space="preserve"> inequality</w:t>
      </w:r>
    </w:p>
    <w:p w14:paraId="7914D943" w14:textId="59D21C8A" w:rsidR="006C0CB4" w:rsidRPr="00761087" w:rsidRDefault="006C0CB4" w:rsidP="006C0CB4">
      <w:pPr>
        <w:rPr>
          <w:highlight w:val="green"/>
        </w:rPr>
      </w:pPr>
      <w:r w:rsidRPr="006C0CB4">
        <w:rPr>
          <w:highlight w:val="green"/>
        </w:rPr>
        <w:lastRenderedPageBreak/>
        <w:t xml:space="preserve">The study of subjective inequality explores how individuals perceive, understand, and explain </w:t>
      </w:r>
      <w:r w:rsidR="004E0ECE">
        <w:rPr>
          <w:highlight w:val="green"/>
        </w:rPr>
        <w:t>the distribution of resources within a society</w:t>
      </w:r>
      <w:r w:rsidRPr="006C0CB4">
        <w:rPr>
          <w:highlight w:val="green"/>
        </w:rPr>
        <w:t xml:space="preserve">. Within this field, a significant group of scholars have adopted a network approach to understanding attitudes </w:t>
      </w:r>
      <w:r w:rsidR="00F85C39">
        <w:rPr>
          <w:highlight w:val="green"/>
        </w:rPr>
        <w:t>towards</w:t>
      </w:r>
      <w:r w:rsidRPr="006C0CB4">
        <w:rPr>
          <w:highlight w:val="green"/>
        </w:rPr>
        <w:t xml:space="preserve"> inequality</w:t>
      </w:r>
      <w:r w:rsidRPr="00761087">
        <w:rPr>
          <w:highlight w:val="green"/>
        </w:rPr>
        <w:t>.</w:t>
      </w:r>
      <w:r w:rsidRPr="006C0CB4">
        <w:rPr>
          <w:highlight w:val="green"/>
        </w:rPr>
        <w:t xml:space="preserve"> These </w:t>
      </w:r>
      <w:r w:rsidRPr="00761087">
        <w:rPr>
          <w:highlight w:val="green"/>
        </w:rPr>
        <w:t>works</w:t>
      </w:r>
      <w:r w:rsidRPr="006C0CB4">
        <w:rPr>
          <w:highlight w:val="green"/>
        </w:rPr>
        <w:t xml:space="preserve"> can be classified into two main groups</w:t>
      </w:r>
      <w:r w:rsidRPr="00761087">
        <w:rPr>
          <w:highlight w:val="green"/>
        </w:rPr>
        <w:t>, depending on the variant of the network approach they adopt</w:t>
      </w:r>
      <w:r w:rsidRPr="006C0CB4">
        <w:rPr>
          <w:highlight w:val="green"/>
        </w:rPr>
        <w:t xml:space="preserve">. </w:t>
      </w:r>
    </w:p>
    <w:p w14:paraId="31ED1A2D" w14:textId="77777777" w:rsidR="004E0ECE" w:rsidRDefault="006C0CB4" w:rsidP="00312134">
      <w:pPr>
        <w:rPr>
          <w:highlight w:val="green"/>
        </w:rPr>
      </w:pPr>
      <w:r w:rsidRPr="006C0CB4">
        <w:rPr>
          <w:highlight w:val="green"/>
        </w:rPr>
        <w:t xml:space="preserve">The first </w:t>
      </w:r>
      <w:r w:rsidRPr="00761087">
        <w:rPr>
          <w:highlight w:val="green"/>
        </w:rPr>
        <w:t xml:space="preserve">class </w:t>
      </w:r>
      <w:r w:rsidRPr="006C0CB4">
        <w:rPr>
          <w:highlight w:val="green"/>
        </w:rPr>
        <w:t>focuses on how social relationships shape perceptions, beliefs, and judgments about inequality. Scholars in this area examine how network processes, such as homophily, contribute to inequality by segregating individuals into distinct socioeconomic groups. This segregation often limits exposure to diverse economic perspectives, reinforcing class divides and influencing views on inequality</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gPAqr3l5","properties":{"formattedCitation":"(Schulz et al., 2022; T\\uc0\\u243{}th et al., 2021)","plainCitation":"(Schulz et al., 2022; Tóth et al., 2021)","dontUpdate":true,"noteIndex":0},"citationItems":[{"id":2519,"uris":["http://zotero.org/groups/5379819/items/USRQ7PNF"],"itemData":{"id":2519,"type":"article-journal","abstract":"Across income groups and countries, individual citizens perceive economic inequality spectacularly wrong. These misperceptions have far-reaching consequences, as it might be perceived inequality, not actual inequality informing redistributive preferences. The prevalence of this phenomenon is independent of social class and welfare regime, which suggests the existence of a common mechanism behind public perceptions. The literature has identified several stylised facts on how individual perceptions respond to actual inequality and how these biases vary systematically along the income distribution. We propose a network-based explanation of perceived inequality building on recent advances in random geometric graph theory. The generating mechanism can replicate all of aforementioned stylised facts simultaneously. It also produces social networks that exhibit salient features of real-world networks; namely, they cannot be statistically distinguished from small-world networks, testifying to the robustness of our approach. Our results, therefore, suggest that homophilic segregation is a promising candidate to explain inequality perceptions with strong implications for theories of consumption and voting behaviour.","container-title":"Social Networks","DOI":"10.1016/j.socnet.2022.02.007","ISSN":"0378-8733","page":"306–324","title":"A network-based explanation of inequality perceptions","volume":"70","author":[{"family":"Schulz","given":"Jan"},{"family":"Mayerhoffer","given":"Daniel M."},{"family":"Gebhard","given":"Anna"}],"issued":{"date-parts":[["2022"]]},"citation-key":"schulzNetworkbasedExplanationInequality2022"}},{"id":"CgC322zU/C8IQgmL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Schulz et al., 2022)</w:t>
      </w:r>
      <w:r w:rsidR="00761087" w:rsidRPr="00761087">
        <w:rPr>
          <w:highlight w:val="green"/>
        </w:rPr>
        <w:fldChar w:fldCharType="end"/>
      </w:r>
      <w:r w:rsidRPr="006C0CB4">
        <w:rPr>
          <w:highlight w:val="green"/>
        </w:rPr>
        <w:t xml:space="preserve">. For example, in highly unequal societies, individuals may underestimate inequality due to a lack of exposure to varied socioeconomic realities, leading to </w:t>
      </w:r>
      <w:r w:rsidR="00761087" w:rsidRPr="00761087">
        <w:rPr>
          <w:highlight w:val="green"/>
        </w:rPr>
        <w:t>reduced</w:t>
      </w:r>
      <w:r w:rsidRPr="006C0CB4">
        <w:rPr>
          <w:highlight w:val="green"/>
        </w:rPr>
        <w:t xml:space="preserve"> perceptions and </w:t>
      </w:r>
      <w:r w:rsidR="00761087" w:rsidRPr="00761087">
        <w:rPr>
          <w:highlight w:val="green"/>
        </w:rPr>
        <w:t xml:space="preserve">high </w:t>
      </w:r>
      <w:r w:rsidRPr="006C0CB4">
        <w:rPr>
          <w:highlight w:val="green"/>
        </w:rPr>
        <w:t>support for the status quo</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IEo6OEAI","properties":{"formattedCitation":"(Mijs &amp; Usmani, 2024)","plainCitation":"(Mijs &amp; Usmani, 2024)","noteIndex":0},"citationItems":[{"id":"CgC322zU/OZKeszkd","uris":["http://zotero.org/users/10425122/items/3XVCDW9A"],"itemData":{"id":5164,"type":"article-journal","abstract":"Abstract\n            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0037-7732, 1534-7605","issue":"1","language":"en","license":"https://creativecommons.org/licenses/by/4.0/","page":"45-65","source":"DOI.org (Crossref)","title":"How Segregation Ruins Inference: A Sociological Simulation of the Inequality Equilibrium","title-short":"How Segregation Ruins Inference","volume":"103","author":[{"family":"Mijs","given":"Jonathan J B"},{"family":"Usmani","given":"Adaner"}],"issued":{"date-parts":[["2024",7,14]]},"citation-key":"mijs2024"}}],"schema":"https://github.com/citation-style-language/schema/raw/master/csl-citation.json"} </w:instrText>
      </w:r>
      <w:r w:rsidR="00761087" w:rsidRPr="00761087">
        <w:rPr>
          <w:highlight w:val="green"/>
        </w:rPr>
        <w:fldChar w:fldCharType="separate"/>
      </w:r>
      <w:r w:rsidR="00761087" w:rsidRPr="00761087">
        <w:rPr>
          <w:highlight w:val="green"/>
        </w:rPr>
        <w:t>(Mijs &amp; Usmani, 2024)</w:t>
      </w:r>
      <w:r w:rsidR="00761087" w:rsidRPr="00761087">
        <w:rPr>
          <w:highlight w:val="green"/>
        </w:rPr>
        <w:fldChar w:fldCharType="end"/>
      </w:r>
      <w:r w:rsidR="00761087" w:rsidRPr="00761087">
        <w:rPr>
          <w:highlight w:val="green"/>
        </w:rPr>
        <w:t>.</w:t>
      </w:r>
      <w:r w:rsidRPr="00761087">
        <w:rPr>
          <w:highlight w:val="green"/>
        </w:rPr>
        <w:t xml:space="preserve"> </w:t>
      </w:r>
      <w:r w:rsidRPr="006C0CB4">
        <w:rPr>
          <w:highlight w:val="green"/>
        </w:rPr>
        <w:t>On the other hand, network diversity can foster more egalitarian attitudes by connecting individuals across social classes. Studies show that inter-class relationships promote support for redistributive policies and challenge meritocratic beliefs</w:t>
      </w:r>
      <w:r w:rsidR="00761087" w:rsidRPr="00761087">
        <w:rPr>
          <w:highlight w:val="green"/>
        </w:rPr>
        <w:t>; consequently,</w:t>
      </w:r>
      <w:r w:rsidRPr="006C0CB4">
        <w:rPr>
          <w:highlight w:val="green"/>
        </w:rPr>
        <w:t xml:space="preserve"> </w:t>
      </w:r>
      <w:r w:rsidR="00761087" w:rsidRPr="00761087">
        <w:rPr>
          <w:highlight w:val="green"/>
        </w:rPr>
        <w:t>social t</w:t>
      </w:r>
      <w:r w:rsidRPr="006C0CB4">
        <w:rPr>
          <w:highlight w:val="green"/>
        </w:rPr>
        <w:t>i</w:t>
      </w:r>
      <w:r w:rsidR="00761087" w:rsidRPr="00761087">
        <w:rPr>
          <w:highlight w:val="green"/>
        </w:rPr>
        <w:t>e</w:t>
      </w:r>
      <w:r w:rsidRPr="006C0CB4">
        <w:rPr>
          <w:highlight w:val="green"/>
        </w:rPr>
        <w:t>s heighten awareness of structural inequalities</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MORwq42E","properties":{"formattedCitation":"(Garc\\uc0\\u237{}a-Castro et al., 2023; Otero &amp; Mendoza, 2024)","plainCitation":"(García-Castro et al., 2023; Otero &amp; Mendoza, 2024)","noteIndex":0},"citationItems":[{"id":"CgC322zU/T1hkvCiS","uris":["http://zotero.org/users/10425122/items/8KF9RHRB"],"itemData":{"id":5160,"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 1940-1183","issue":"4","journalAbbreviation":"The Journal of Social Psychology","language":"en","page":"566-581","source":"DOI.org (Crossref)","title":"Changing attitudes toward redistribution: The role of perceived economic inequality in everyday life and intolerance of inequality","title-short":"Changing attitudes toward redistribution","volume":"163","author":[{"family":"García-Castro","given":"Juan Diego"},{"family":"González","given":"Roberto"},{"family":"Frigolett","given":"Cristián"},{"family":"Jiménez-Moya","given":"Gloria"},{"family":"Rodríguez-Bailón","given":"Rosa"},{"family":"Willis","given":"Guillermo"}],"issued":{"date-parts":[["2023",7,4]]},"citation-key":"garcia-castro2023"}},{"id":"CgC322zU/fAwR3Nwa","uris":["http://zotero.org/users/10425122/items/GEZMAGCY"],"itemData":{"id":5144,"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 = 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 1469-8684","issue":"4","journalAbbreviation":"Sociology","language":"en","page":"851-876","source":"DOI.org (Crossref)","title":"The Power of Diversity: Class, Networks and Attitudes Towards Inequality","title-short":"The Power of Diversity","volume":"58","author":[{"family":"Otero","given":"Gabriel"},{"family":"Mendoza","given":"Manuela"}],"issued":{"date-parts":[["2024",8]]},"citation-key":"otero2024"}}],"schema":"https://github.com/citation-style-language/schema/raw/master/csl-citation.json"} </w:instrText>
      </w:r>
      <w:r w:rsidR="00761087" w:rsidRPr="00761087">
        <w:rPr>
          <w:highlight w:val="green"/>
        </w:rPr>
        <w:fldChar w:fldCharType="separate"/>
      </w:r>
      <w:r w:rsidR="00761087" w:rsidRPr="00B16681">
        <w:rPr>
          <w:kern w:val="0"/>
          <w:highlight w:val="green"/>
        </w:rPr>
        <w:t>(García-Castro et al., 2023; Otero &amp; Mendoza, 2024)</w:t>
      </w:r>
      <w:r w:rsidR="00761087" w:rsidRPr="00761087">
        <w:rPr>
          <w:highlight w:val="green"/>
        </w:rPr>
        <w:fldChar w:fldCharType="end"/>
      </w:r>
      <w:r w:rsidR="00761087" w:rsidRPr="00B16681">
        <w:rPr>
          <w:highlight w:val="green"/>
        </w:rPr>
        <w:t>.</w:t>
      </w:r>
      <w:r w:rsidRPr="00B16681">
        <w:rPr>
          <w:highlight w:val="green"/>
        </w:rPr>
        <w:t xml:space="preserve"> </w:t>
      </w:r>
      <w:r w:rsidRPr="006C0CB4">
        <w:rPr>
          <w:highlight w:val="green"/>
        </w:rPr>
        <w:t xml:space="preserve">For instance, individuals with ties to both working- and upper-class groups may develop more nuanced views on income distribution, recognizing the inequalities in opportunities and outcomes. </w:t>
      </w:r>
    </w:p>
    <w:p w14:paraId="0DA687AD" w14:textId="530CED01" w:rsidR="00312134" w:rsidRPr="00D132D8" w:rsidRDefault="006C0CB4" w:rsidP="00312134">
      <w:r w:rsidRPr="006C0CB4">
        <w:rPr>
          <w:highlight w:val="green"/>
        </w:rPr>
        <w:t>Additionally, network effects can amplify advantages and disadvantages, as well-connected individuals access more resources, reinforcing cumulative advantage and exacerbating inequality</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Bf5wejzG","properties":{"formattedCitation":"(DiMaggio &amp; Garip, 2012)","plainCitation":"(DiMaggio &amp; Garip, 2012)","noteIndex":0},"citationItems":[{"id":"CgC322zU/13AEw9jV","uris":["http://zotero.org/users/10425122/items/8KX9CFXR"],"itemData":{"id":5166,"type":"article-journal","abstract":"Students of social inequality have noted the presence of mechanisms militating toward cumulative advantage and increasing inequality. Social scientists have established that individuals’ choices are inﬂuenced by those of their network peers in many social domains. We suggest that the ubiquity of network effects and tendencies toward cumulative advantage are related. Inequality is exacerbated when effects of individual differences are multiplied by social networks: when persons must decide whether to adopt beneﬁcial practices; when network externalities, social learning, or normative pressures inﬂuence adoption decisions; and when networks are homophilous with respect to individual characteristics that predict such decisions. We review evidence from literatures on network effects on technology, labor markets, education, demography, and health; identify several mechanisms through which networks may generate higher levels of inequality than one would expect based on differences in initial endowments alone; consider cases in which network effects may ameliorate inequality; and describe research priorities.","container-title":"Annual Review of Sociology","DOI":"10.1146/annurev.soc.012809.102545","ISSN":"0360-0572, 1545-2115","issue":"1","journalAbbreviation":"Annu. Rev. Sociol.","language":"en","page":"93-118","source":"DOI.org (Crossref)","title":"Network Effects and Social Inequality","volume":"38","author":[{"family":"DiMaggio","given":"Paul"},{"family":"Garip","given":"Filiz"}],"issued":{"date-parts":[["2012",8,11]]},"citation-key":"dimaggio2012"}}],"schema":"https://github.com/citation-style-language/schema/raw/master/csl-citation.json"} </w:instrText>
      </w:r>
      <w:r w:rsidR="00761087" w:rsidRPr="00761087">
        <w:rPr>
          <w:highlight w:val="green"/>
        </w:rPr>
        <w:fldChar w:fldCharType="separate"/>
      </w:r>
      <w:r w:rsidR="00761087" w:rsidRPr="00761087">
        <w:rPr>
          <w:highlight w:val="green"/>
        </w:rPr>
        <w:t>(DiMaggio &amp; Garip, 2012)</w:t>
      </w:r>
      <w:r w:rsidR="00761087" w:rsidRPr="00761087">
        <w:rPr>
          <w:highlight w:val="green"/>
        </w:rPr>
        <w:fldChar w:fldCharType="end"/>
      </w:r>
      <w:r w:rsidR="00761087" w:rsidRPr="00761087">
        <w:rPr>
          <w:highlight w:val="green"/>
        </w:rPr>
        <w:t xml:space="preserve">. </w:t>
      </w:r>
      <w:r w:rsidRPr="006C0CB4">
        <w:rPr>
          <w:highlight w:val="green"/>
        </w:rPr>
        <w:t>Geographic factors further intensify these dynamics, as physical boundaries within urban areas limit connections across different socioeconomic neighborhoods, leading to greater social fragmentation and economic divergence</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mbSPCcUP","properties":{"formattedCitation":"(T\\uc0\\u243{}th et al., 2021)","plainCitation":"(Tóth et al., 2021)","noteIndex":0},"citationItems":[{"id":"CgC322zU/C8IQgmL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Tóth et al., 2021)</w:t>
      </w:r>
      <w:r w:rsidR="00761087" w:rsidRPr="00761087">
        <w:rPr>
          <w:highlight w:val="green"/>
        </w:rPr>
        <w:fldChar w:fldCharType="end"/>
      </w:r>
      <w:r w:rsidRPr="006C0CB4">
        <w:rPr>
          <w:highlight w:val="green"/>
        </w:rPr>
        <w:t>.</w:t>
      </w:r>
      <w:r w:rsidRPr="00761087">
        <w:rPr>
          <w:highlight w:val="green"/>
        </w:rPr>
        <w:t xml:space="preserve"> </w:t>
      </w:r>
      <w:r w:rsidR="00135B3B" w:rsidRPr="00761087">
        <w:rPr>
          <w:highlight w:val="green"/>
        </w:rPr>
        <w:t xml:space="preserve">In sum, this type of network approach has shown that social networks have </w:t>
      </w:r>
      <w:r w:rsidRPr="00761087">
        <w:rPr>
          <w:highlight w:val="green"/>
        </w:rPr>
        <w:t xml:space="preserve">long </w:t>
      </w:r>
      <w:r w:rsidR="00135B3B" w:rsidRPr="00761087">
        <w:rPr>
          <w:highlight w:val="green"/>
        </w:rPr>
        <w:t xml:space="preserve">represented a “missing link” in </w:t>
      </w:r>
      <w:r w:rsidRPr="00761087">
        <w:rPr>
          <w:highlight w:val="green"/>
        </w:rPr>
        <w:t xml:space="preserve">subjective inequality research, as the </w:t>
      </w:r>
      <w:r w:rsidRPr="00761087">
        <w:rPr>
          <w:i/>
          <w:iCs/>
          <w:highlight w:val="green"/>
        </w:rPr>
        <w:t>levels</w:t>
      </w:r>
      <w:r w:rsidRPr="00761087">
        <w:rPr>
          <w:highlight w:val="green"/>
        </w:rPr>
        <w:t xml:space="preserve"> of socio-political attitudes (i.e.: the beliefs that people hold on these relevant topics) are importantly shaped by the social relationships they build in a society</w:t>
      </w:r>
      <w:r w:rsidR="00761087" w:rsidRPr="00761087">
        <w:rPr>
          <w:highlight w:val="green"/>
        </w:rPr>
        <w:t xml:space="preserve"> </w:t>
      </w:r>
      <w:r w:rsidR="00761087" w:rsidRPr="00761087">
        <w:rPr>
          <w:highlight w:val="green"/>
        </w:rPr>
        <w:fldChar w:fldCharType="begin"/>
      </w:r>
      <w:r w:rsidR="009B165A">
        <w:rPr>
          <w:highlight w:val="green"/>
        </w:rPr>
        <w:instrText xml:space="preserve"> ADDIN ZOTERO_ITEM CSL_CITATION {"citationID":"ygPyzIDu","properties":{"formattedCitation":"(Lindh et al., 2021)","plainCitation":"(Lindh et al., 2021)","noteIndex":0},"citationItems":[{"id":"CgC322zU/zgVrvxUh","uris":["http://zotero.org/users/10425122/items/MTWZGM28"],"itemData":{"id":151,"type":"article-journal","abstract":"Previous research provides a detailed picture of class differences in political attitudes. Less is however known about the social structures that enforce this political divide across social classes. This article contributes towards ﬁlling this gap by considering how the class proﬁle of personal social networks inﬂ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ﬁ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ﬁle of networks inﬂuences attitudes over and above one’s own class position; (iii) class segregation in networks fortiﬁ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license":"https://creativecommons.org/licenses/by-nc/4.0/","page":"695-712","source":"DOI.org (Crossref)","title":"The Missing Link: Network Influences on Class Divides in Political Attitudes","title-short":"The Missing Link","volume":"37","author":[{"family":"Lindh","given":"Arvid"},{"family":"Andersson","given":"Anton B"},{"family":"Volker","given":"Beate"}],"issued":{"date-parts":[["2021",9,20]]},"citation-key":"lindh2021"}}],"schema":"https://github.com/citation-style-language/schema/raw/master/csl-citation.json"} </w:instrText>
      </w:r>
      <w:r w:rsidR="00761087" w:rsidRPr="00761087">
        <w:rPr>
          <w:highlight w:val="green"/>
        </w:rPr>
        <w:fldChar w:fldCharType="separate"/>
      </w:r>
      <w:r w:rsidR="00761087" w:rsidRPr="00D132D8">
        <w:rPr>
          <w:highlight w:val="green"/>
        </w:rPr>
        <w:t>(Lindh et al., 2021)</w:t>
      </w:r>
      <w:r w:rsidR="00761087" w:rsidRPr="00761087">
        <w:rPr>
          <w:highlight w:val="green"/>
        </w:rPr>
        <w:fldChar w:fldCharType="end"/>
      </w:r>
      <w:r w:rsidRPr="00D132D8">
        <w:rPr>
          <w:highlight w:val="green"/>
        </w:rPr>
        <w:t>.</w:t>
      </w:r>
    </w:p>
    <w:p w14:paraId="091110FC" w14:textId="77777777" w:rsidR="00B16681" w:rsidRPr="00D132D8" w:rsidRDefault="00B16681" w:rsidP="00A150A8">
      <w:pPr>
        <w:rPr>
          <w:highlight w:val="red"/>
        </w:rPr>
      </w:pPr>
    </w:p>
    <w:p w14:paraId="44847741" w14:textId="6F83F3AF" w:rsidR="00B54D4B" w:rsidRDefault="00B54D4B" w:rsidP="00B54D4B">
      <w:pPr>
        <w:pStyle w:val="Heading3"/>
      </w:pPr>
      <w:r w:rsidRPr="00753F1A">
        <w:lastRenderedPageBreak/>
        <w:t>2.</w:t>
      </w:r>
      <w:r>
        <w:t>3</w:t>
      </w:r>
      <w:r w:rsidRPr="00753F1A">
        <w:t xml:space="preserve"> </w:t>
      </w:r>
      <w:r>
        <w:rPr>
          <w:highlight w:val="green"/>
        </w:rPr>
        <w:t xml:space="preserve">A network approach to the </w:t>
      </w:r>
      <w:r>
        <w:rPr>
          <w:i/>
          <w:iCs/>
          <w:highlight w:val="green"/>
        </w:rPr>
        <w:t>structure</w:t>
      </w:r>
      <w:r>
        <w:rPr>
          <w:highlight w:val="green"/>
        </w:rPr>
        <w:t xml:space="preserve"> of</w:t>
      </w:r>
      <w:r w:rsidRPr="00FC09A0">
        <w:rPr>
          <w:highlight w:val="green"/>
        </w:rPr>
        <w:t xml:space="preserve"> attitudes </w:t>
      </w:r>
      <w:r w:rsidR="00F85C39">
        <w:rPr>
          <w:highlight w:val="green"/>
        </w:rPr>
        <w:t>towards</w:t>
      </w:r>
      <w:r w:rsidRPr="00FC09A0">
        <w:rPr>
          <w:highlight w:val="green"/>
        </w:rPr>
        <w:t xml:space="preserve"> inequality</w:t>
      </w:r>
    </w:p>
    <w:p w14:paraId="51F6473E" w14:textId="77777777" w:rsidR="00EF7901" w:rsidRDefault="001B7875" w:rsidP="00B16681">
      <w:pPr>
        <w:rPr>
          <w:highlight w:val="green"/>
        </w:rPr>
      </w:pPr>
      <w:r w:rsidRPr="00126209">
        <w:rPr>
          <w:highlight w:val="green"/>
        </w:rPr>
        <w:t xml:space="preserve">The second type of network approach examines the structure of attitudes </w:t>
      </w:r>
      <w:r w:rsidR="00F85C39">
        <w:rPr>
          <w:highlight w:val="green"/>
        </w:rPr>
        <w:t>towards</w:t>
      </w:r>
      <w:r w:rsidRPr="00126209">
        <w:rPr>
          <w:highlight w:val="green"/>
        </w:rPr>
        <w:t xml:space="preserve"> inequality, focusing on how perceptions, beliefs, and judgments about </w:t>
      </w:r>
      <w:r w:rsidR="002C2F78">
        <w:rPr>
          <w:highlight w:val="green"/>
        </w:rPr>
        <w:t>economic disparities</w:t>
      </w:r>
      <w:r w:rsidRPr="00126209">
        <w:rPr>
          <w:highlight w:val="green"/>
        </w:rPr>
        <w:t xml:space="preserve">, redistribution, taxation </w:t>
      </w:r>
      <w:r w:rsidR="002C2F78">
        <w:rPr>
          <w:highlight w:val="green"/>
        </w:rPr>
        <w:t xml:space="preserve">and wage allocation </w:t>
      </w:r>
      <w:r w:rsidRPr="00126209">
        <w:rPr>
          <w:highlight w:val="green"/>
        </w:rPr>
        <w:t xml:space="preserve">come together to form an interconnected inequality belief system </w:t>
      </w:r>
      <w:r w:rsidRPr="00126209">
        <w:rPr>
          <w:highlight w:val="green"/>
        </w:rPr>
        <w:fldChar w:fldCharType="begin"/>
      </w:r>
      <w:r w:rsidR="009B165A">
        <w:rPr>
          <w:highlight w:val="green"/>
        </w:rPr>
        <w:instrText xml:space="preserve"> ADDIN ZOTERO_ITEM CSL_CITATION {"citationID":"jvHktxRh","properties":{"formattedCitation":"(Bertero et al., 2024)","plainCitation":"(Bertero et al., 2024)","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126209">
        <w:rPr>
          <w:highlight w:val="green"/>
        </w:rPr>
        <w:fldChar w:fldCharType="separate"/>
      </w:r>
      <w:r w:rsidRPr="00126209">
        <w:rPr>
          <w:highlight w:val="green"/>
        </w:rPr>
        <w:t>(Bertero et al., 2024)</w:t>
      </w:r>
      <w:r w:rsidRPr="00126209">
        <w:rPr>
          <w:highlight w:val="green"/>
        </w:rPr>
        <w:fldChar w:fldCharType="end"/>
      </w:r>
      <w:r w:rsidRPr="00126209">
        <w:rPr>
          <w:highlight w:val="green"/>
        </w:rPr>
        <w:t xml:space="preserve">. This approach, rooted in the work of Converse </w:t>
      </w:r>
      <w:r w:rsidRPr="00126209">
        <w:rPr>
          <w:highlight w:val="green"/>
        </w:rPr>
        <w:fldChar w:fldCharType="begin"/>
      </w:r>
      <w:r w:rsidR="009B165A">
        <w:rPr>
          <w:highlight w:val="green"/>
        </w:rPr>
        <w:instrText xml:space="preserve"> ADDIN ZOTERO_ITEM CSL_CITATION {"citationID":"AU5IyUbL","properties":{"formattedCitation":"(Converse, 2006)","plainCitation":"(Converse, 2006)","dontUpdate":true,"noteIndex":0},"citationItems":[{"id":"CgC322zU/ftOEk1Ov","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26209">
        <w:rPr>
          <w:highlight w:val="green"/>
        </w:rPr>
        <w:fldChar w:fldCharType="separate"/>
      </w:r>
      <w:r w:rsidRPr="00126209">
        <w:rPr>
          <w:highlight w:val="green"/>
        </w:rPr>
        <w:t>(2006)</w:t>
      </w:r>
      <w:r w:rsidRPr="00126209">
        <w:rPr>
          <w:highlight w:val="green"/>
        </w:rPr>
        <w:fldChar w:fldCharType="end"/>
      </w:r>
      <w:r w:rsidRPr="00126209">
        <w:rPr>
          <w:highlight w:val="green"/>
        </w:rPr>
        <w:t xml:space="preserve">, complements the traditional latent variable model commonly used in attitude research. Latent models conceptualize attitudes as unobservable constructs that are reflected in observable evaluations of attitude objects </w:t>
      </w:r>
      <w:r w:rsidRPr="00126209">
        <w:rPr>
          <w:highlight w:val="green"/>
        </w:rPr>
        <w:fldChar w:fldCharType="begin"/>
      </w:r>
      <w:r w:rsidR="00E336D9">
        <w:rPr>
          <w:highlight w:val="green"/>
        </w:rPr>
        <w:instrText xml:space="preserve"> ADDIN ZOTERO_ITEM CSL_CITATION {"citationID":"0X1Y0BBU","properties":{"formattedCitation":"(Eagly &amp; Chaiken, 1993; Rosenberg, 1960)","plainCitation":"(Eagly &amp; Chaiken, 1993; Rosenberg, 1960)","noteIndex":0},"citationItems":[{"id":2468,"uris":["http://zotero.org/groups/5379819/items/HF5LHR4J"],"itemData":{"id":2468,"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2467,"uris":["http://zotero.org/groups/5379819/items/5ASG4AWP"],"itemData":{"id":246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Pr="00126209">
        <w:rPr>
          <w:highlight w:val="green"/>
        </w:rPr>
        <w:fldChar w:fldCharType="separate"/>
      </w:r>
      <w:r w:rsidR="00126209" w:rsidRPr="00126209">
        <w:rPr>
          <w:highlight w:val="green"/>
        </w:rPr>
        <w:t>(Eagly &amp; Chaiken, 1993; Rosenberg, 1960)</w:t>
      </w:r>
      <w:r w:rsidRPr="00126209">
        <w:rPr>
          <w:highlight w:val="green"/>
        </w:rPr>
        <w:fldChar w:fldCharType="end"/>
      </w:r>
      <w:r w:rsidRPr="00126209">
        <w:rPr>
          <w:highlight w:val="green"/>
        </w:rPr>
        <w:t>. They rely on assumptions of local independence—where observed indicators are thought not to influence each other once the latent attitude is accounted for—and exchangeability</w:t>
      </w:r>
      <w:r w:rsidR="00EF7901">
        <w:rPr>
          <w:highlight w:val="green"/>
        </w:rPr>
        <w:t>—</w:t>
      </w:r>
      <w:r w:rsidRPr="00126209">
        <w:rPr>
          <w:highlight w:val="green"/>
        </w:rPr>
        <w:t>where adding more items only enhances reliability without contributing new information</w:t>
      </w:r>
      <w:r w:rsidR="00126209" w:rsidRPr="00126209">
        <w:rPr>
          <w:highlight w:val="green"/>
        </w:rPr>
        <w:t xml:space="preserve"> </w:t>
      </w:r>
      <w:r w:rsidR="00126209" w:rsidRPr="00126209">
        <w:rPr>
          <w:highlight w:val="green"/>
        </w:rPr>
        <w:fldChar w:fldCharType="begin"/>
      </w:r>
      <w:r w:rsidR="00E336D9">
        <w:rPr>
          <w:highlight w:val="green"/>
        </w:rPr>
        <w:instrText xml:space="preserve"> ADDIN ZOTERO_ITEM CSL_CITATION {"citationID":"FFLtPre4","properties":{"formattedCitation":"(Bagozzi, 1981, p. 198; K. A. Bollen, 1989; K. Bollen &amp; Lennox, 1991)","plainCitation":"(Bagozzi, 1981, p. 198; K. A. Bollen, 1989; K. Bollen &amp; Lennox, 1991)","dontUpdate":true,"noteIndex":0},"citationItems":[{"id":2465,"uris":["http://zotero.org/groups/5379819/items/TXSLL2BQ"],"itemData":{"id":2465,"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2462,"uris":["http://zotero.org/groups/5379819/items/GD2TWTM9"],"itemData":{"id":2462,"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2459,"uris":["http://zotero.org/groups/5379819/items/LAJ7RHAR"],"itemData":{"id":2459,"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126209">
        <w:rPr>
          <w:highlight w:val="green"/>
        </w:rPr>
        <w:fldChar w:fldCharType="separate"/>
      </w:r>
      <w:r w:rsidR="00126209" w:rsidRPr="00126209">
        <w:rPr>
          <w:highlight w:val="green"/>
        </w:rPr>
        <w:t>(Bagozzi, 1981; K. A. Bollen, 1989; K. Bollen &amp; Lennox, 1991)</w:t>
      </w:r>
      <w:r w:rsidR="00126209" w:rsidRPr="00126209">
        <w:rPr>
          <w:highlight w:val="green"/>
        </w:rPr>
        <w:fldChar w:fldCharType="end"/>
      </w:r>
      <w:r w:rsidR="00126209" w:rsidRPr="00126209">
        <w:rPr>
          <w:highlight w:val="green"/>
        </w:rPr>
        <w:t xml:space="preserve">. </w:t>
      </w:r>
    </w:p>
    <w:p w14:paraId="7351ED21" w14:textId="18C17D72" w:rsidR="00E31F2F" w:rsidRPr="00126209" w:rsidRDefault="001B7875" w:rsidP="00B16681">
      <w:r w:rsidRPr="00126209">
        <w:rPr>
          <w:highlight w:val="green"/>
        </w:rPr>
        <w:t>However, these assumptions are challenged by the interdependent nature of socio-political attitudes</w:t>
      </w:r>
      <w:r w:rsidR="00126209" w:rsidRPr="00126209">
        <w:rPr>
          <w:highlight w:val="green"/>
        </w:rPr>
        <w:t xml:space="preserve"> </w:t>
      </w:r>
      <w:r w:rsidR="00126209" w:rsidRPr="00126209">
        <w:rPr>
          <w:highlight w:val="green"/>
        </w:rPr>
        <w:fldChar w:fldCharType="begin"/>
      </w:r>
      <w:r w:rsidR="009B165A">
        <w:rPr>
          <w:highlight w:val="green"/>
        </w:rPr>
        <w:instrText xml:space="preserve"> ADDIN ZOTERO_ITEM CSL_CITATION {"citationID":"luHX6Rgc","properties":{"formattedCitation":"(Dalege et al., 2016, 2018)","plainCitation":"(Dalege et al., 2016, 2018)","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CgC322zU/EgCJLjXj","uris":["http://zotero.org/users/10425122/items/VWKWQV78"],"itemData":{"id":"xcRTLEPd/ypXiz0Ml","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126209" w:rsidRPr="00126209">
        <w:rPr>
          <w:highlight w:val="green"/>
        </w:rPr>
        <w:fldChar w:fldCharType="separate"/>
      </w:r>
      <w:r w:rsidR="00126209" w:rsidRPr="00126209">
        <w:rPr>
          <w:highlight w:val="green"/>
        </w:rPr>
        <w:t>(Dalege et al., 2016, 2018)</w:t>
      </w:r>
      <w:r w:rsidR="00126209" w:rsidRPr="00126209">
        <w:rPr>
          <w:highlight w:val="green"/>
        </w:rPr>
        <w:fldChar w:fldCharType="end"/>
      </w:r>
      <w:r w:rsidRPr="00126209">
        <w:rPr>
          <w:highlight w:val="green"/>
        </w:rPr>
        <w:t xml:space="preserve">. Indeed, as highlighted in Section 2.1, perceptions, beliefs, and judgments about </w:t>
      </w:r>
      <w:r w:rsidR="00EF7901">
        <w:rPr>
          <w:highlight w:val="green"/>
        </w:rPr>
        <w:t>economic</w:t>
      </w:r>
      <w:r w:rsidR="00126209" w:rsidRPr="00126209">
        <w:rPr>
          <w:highlight w:val="green"/>
        </w:rPr>
        <w:t xml:space="preserve"> inequalities, redistribution, taxation</w:t>
      </w:r>
      <w:r w:rsidR="00EF7901">
        <w:rPr>
          <w:highlight w:val="green"/>
        </w:rPr>
        <w:t>, and wages</w:t>
      </w:r>
      <w:r w:rsidRPr="00126209">
        <w:rPr>
          <w:highlight w:val="green"/>
        </w:rPr>
        <w:t xml:space="preserve"> are deeply interconnected.</w:t>
      </w:r>
      <w:r>
        <w:t xml:space="preserve"> </w:t>
      </w:r>
      <w:r w:rsidR="00734F31" w:rsidRPr="00126209">
        <w:t>More broadly, theories of cognitive consistency</w:t>
      </w:r>
      <w:r w:rsidR="00126209" w:rsidRPr="00126209">
        <w:t xml:space="preserve"> </w:t>
      </w:r>
      <w:r w:rsidR="00734F31" w:rsidRPr="00126209">
        <w:t xml:space="preserve"> </w:t>
      </w:r>
      <w:r w:rsidR="00734F31" w:rsidRPr="00126209">
        <w:fldChar w:fldCharType="begin"/>
      </w:r>
      <w:r w:rsidR="00E336D9">
        <w:instrText xml:space="preserve"> ADDIN ZOTERO_ITEM CSL_CITATION {"citationID":"6k5yj71b","properties":{"formattedCitation":"(Festinger, 1957; Heider, 1946)","plainCitation":"(Festinger, 1957; Heider, 1946)","noteIndex":0},"citationItems":[{"id":2460,"uris":["http://zotero.org/groups/5379819/items/F56L8BQ8"],"itemData":{"id":2460,"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citation-key":"festingerTheoryCognitiveDissonance1957"}},{"id":2461,"uris":["http://zotero.org/groups/5379819/items/J265B2N2"],"itemData":{"id":2461,"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citation-key":"heiderAttitudesCognitiveOrganization1946"}}],"schema":"https://github.com/citation-style-language/schema/raw/master/csl-citation.json"} </w:instrText>
      </w:r>
      <w:r w:rsidR="00734F31" w:rsidRPr="00126209">
        <w:fldChar w:fldCharType="separate"/>
      </w:r>
      <w:r w:rsidR="00734F31" w:rsidRPr="00126209">
        <w:rPr>
          <w:noProof/>
        </w:rPr>
        <w:t>(Festinger, 1957; Heider, 1946)</w:t>
      </w:r>
      <w:r w:rsidR="00734F31" w:rsidRPr="00126209">
        <w:fldChar w:fldCharType="end"/>
      </w:r>
      <w:r w:rsidR="00734F31" w:rsidRPr="00126209">
        <w:t xml:space="preserve">, underline that attitudes are not expressed in isolation as they are part of a broader, interdependent set of cognitions, which humans would desire to be coherent. Secondly, individuals often harbor complex, and sometimes contradictory, beliefs and perceptions about inequality, thus challenging the exchangeability of survey items. </w:t>
      </w:r>
      <w:r w:rsidR="00734F31" w:rsidRPr="00A25691">
        <w:rPr>
          <w:highlight w:val="cyan"/>
        </w:rPr>
        <w:t xml:space="preserve">Individuals often perceive inequality as caused by both individualist and structuralist factors </w:t>
      </w:r>
      <w:r w:rsidR="00734F31" w:rsidRPr="00A25691">
        <w:rPr>
          <w:highlight w:val="cyan"/>
        </w:rPr>
        <w:fldChar w:fldCharType="begin"/>
      </w:r>
      <w:r w:rsidR="004674AE" w:rsidRPr="00A25691">
        <w:rPr>
          <w:highlight w:val="cyan"/>
        </w:rPr>
        <w:instrText xml:space="preserve"> ADDIN ZOTERO_ITEM CSL_CITATION {"citationID":"sTGDZ7ej","properties":{"formattedCitation":"(Kluegel &amp; Smith, 1981; Mijs, 2018a)","plainCitation":"(Kluegel &amp; Smith, 1981; Mijs, 2018a)","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734F31" w:rsidRPr="00A25691">
        <w:rPr>
          <w:highlight w:val="cyan"/>
        </w:rPr>
        <w:fldChar w:fldCharType="separate"/>
      </w:r>
      <w:r w:rsidR="004674AE" w:rsidRPr="00A25691">
        <w:rPr>
          <w:highlight w:val="cyan"/>
        </w:rPr>
        <w:t>(Kluegel &amp; Smith, 1981; Mijs, 2018a)</w:t>
      </w:r>
      <w:r w:rsidR="00734F31" w:rsidRPr="00A25691">
        <w:rPr>
          <w:highlight w:val="cyan"/>
        </w:rPr>
        <w:fldChar w:fldCharType="end"/>
      </w:r>
      <w:r w:rsidR="00734F31" w:rsidRPr="00A25691">
        <w:rPr>
          <w:highlight w:val="cyan"/>
        </w:rPr>
        <w:t xml:space="preserve">, and perceptions of income and wage inequalities correlate poorly when measured with different research strategies </w:t>
      </w:r>
      <w:r w:rsidR="00734F31" w:rsidRPr="00A25691">
        <w:rPr>
          <w:highlight w:val="cyan"/>
        </w:rPr>
        <w:fldChar w:fldCharType="begin"/>
      </w:r>
      <w:r w:rsidR="00E336D9" w:rsidRPr="00A25691">
        <w:rPr>
          <w:highlight w:val="cyan"/>
        </w:rPr>
        <w:instrText xml:space="preserve"> ADDIN ZOTERO_ITEM CSL_CITATION {"citationID":"UtRAXRH7","properties":{"formattedCitation":"(Chambers et al., 2014; Heiserman &amp; Simpson, 2021)","plainCitation":"(Chambers et al., 2014; Heiserman &amp; Simpson, 2021)","noteIndex":0},"citationItems":[{"id":2458,"uris":["http://zotero.org/groups/5379819/items/RX849JW9"],"itemData":{"id":2458,"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2489,"uris":["http://zotero.org/groups/5379819/items/KRDD3NUB"],"itemData":{"id":2489,"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00734F31" w:rsidRPr="00A25691">
        <w:rPr>
          <w:highlight w:val="cyan"/>
        </w:rPr>
        <w:fldChar w:fldCharType="separate"/>
      </w:r>
      <w:r w:rsidR="00734F31" w:rsidRPr="00A25691">
        <w:rPr>
          <w:noProof/>
          <w:highlight w:val="cyan"/>
        </w:rPr>
        <w:t>(Chambers et al., 2014; Heiserman &amp; Simpson, 2021)</w:t>
      </w:r>
      <w:r w:rsidR="00734F31" w:rsidRPr="00A25691">
        <w:rPr>
          <w:highlight w:val="cyan"/>
        </w:rPr>
        <w:fldChar w:fldCharType="end"/>
      </w:r>
      <w:r w:rsidR="00734F31" w:rsidRPr="00A25691">
        <w:rPr>
          <w:highlight w:val="cyan"/>
        </w:rPr>
        <w:t xml:space="preserve">. Attitudes’ misalignment might result from an underlying psychological process that opposes the need for consistency. Indeed, individuals are also motivated to build </w:t>
      </w:r>
      <w:r w:rsidR="00734F31" w:rsidRPr="00A25691">
        <w:rPr>
          <w:i/>
          <w:highlight w:val="cyan"/>
        </w:rPr>
        <w:t>accurate</w:t>
      </w:r>
      <w:r w:rsidR="00734F31" w:rsidRPr="00A25691">
        <w:rPr>
          <w:highlight w:val="cyan"/>
        </w:rPr>
        <w:t xml:space="preserve"> attitudes </w:t>
      </w:r>
      <w:r w:rsidR="00734F31" w:rsidRPr="00A25691">
        <w:rPr>
          <w:highlight w:val="cyan"/>
        </w:rPr>
        <w:fldChar w:fldCharType="begin"/>
      </w:r>
      <w:r w:rsidR="00E336D9" w:rsidRPr="00A25691">
        <w:rPr>
          <w:highlight w:val="cyan"/>
        </w:rPr>
        <w:instrText xml:space="preserve"> ADDIN ZOTERO_ITEM CSL_CITATION {"citationID":"dmRagqSi","properties":{"formattedCitation":"(Chaiken et al., 1989)","plainCitation":"(Chaiken et al., 1989)","noteIndex":0},"citationItems":[{"id":2456,"uris":["http://zotero.org/groups/5379819/items/S9J3M4QY"],"itemData":{"id":2456,"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citation-key":"chaikenHeuristicSystematicInformation1989"}}],"schema":"https://github.com/citation-style-language/schema/raw/master/csl-citation.json"} </w:instrText>
      </w:r>
      <w:r w:rsidR="00734F31" w:rsidRPr="00A25691">
        <w:rPr>
          <w:highlight w:val="cyan"/>
        </w:rPr>
        <w:fldChar w:fldCharType="separate"/>
      </w:r>
      <w:r w:rsidR="00734F31" w:rsidRPr="00A25691">
        <w:rPr>
          <w:noProof/>
          <w:highlight w:val="cyan"/>
        </w:rPr>
        <w:t>(Chaiken et al., 1989)</w:t>
      </w:r>
      <w:r w:rsidR="00734F31" w:rsidRPr="00A25691">
        <w:rPr>
          <w:highlight w:val="cyan"/>
        </w:rPr>
        <w:fldChar w:fldCharType="end"/>
      </w:r>
      <w:r w:rsidR="00734F31" w:rsidRPr="00A25691">
        <w:rPr>
          <w:highlight w:val="cyan"/>
        </w:rPr>
        <w:t>, and this can lead them to express conflictual views on a public issue.</w:t>
      </w:r>
      <w:r w:rsidR="00126209">
        <w:t xml:space="preserve"> </w:t>
      </w:r>
    </w:p>
    <w:p w14:paraId="66DB9884" w14:textId="77777777" w:rsidR="005F283A" w:rsidRDefault="00734F31" w:rsidP="00AA1CE9">
      <w:r w:rsidRPr="00AA1CE9">
        <w:rPr>
          <w:highlight w:val="green"/>
        </w:rPr>
        <w:t xml:space="preserve">The belief system </w:t>
      </w:r>
      <w:r w:rsidR="00126209" w:rsidRPr="00AA1CE9">
        <w:rPr>
          <w:highlight w:val="green"/>
        </w:rPr>
        <w:t>literature</w:t>
      </w:r>
      <w:r w:rsidR="00801F5B" w:rsidRPr="00AA1CE9">
        <w:rPr>
          <w:highlight w:val="green"/>
        </w:rPr>
        <w:t xml:space="preserve"> incorporates cognitive consistency and accuracy as core mechanisms, where attitudes develop incrementally through associations with related beliefs</w:t>
      </w:r>
      <w:r w:rsidR="00AA1CE9" w:rsidRPr="00AA1CE9">
        <w:rPr>
          <w:highlight w:val="green"/>
        </w:rPr>
        <w:t xml:space="preserve"> </w:t>
      </w:r>
      <w:r w:rsidR="00AA1CE9" w:rsidRPr="00AA1CE9">
        <w:rPr>
          <w:highlight w:val="green"/>
        </w:rPr>
        <w:fldChar w:fldCharType="begin"/>
      </w:r>
      <w:r w:rsidR="00E336D9">
        <w:rPr>
          <w:highlight w:val="green"/>
        </w:rPr>
        <w:instrText xml:space="preserve"> ADDIN ZOTERO_ITEM CSL_CITATION {"citationID":"FprfmMpA","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rPr>
          <w:highlight w:val="green"/>
        </w:rPr>
        <w:fldChar w:fldCharType="separate"/>
      </w:r>
      <w:r w:rsidR="00AA1CE9" w:rsidRPr="00AA1CE9">
        <w:rPr>
          <w:highlight w:val="green"/>
        </w:rPr>
        <w:t>(Dalege et al., 2016)</w:t>
      </w:r>
      <w:r w:rsidR="00AA1CE9" w:rsidRPr="00AA1CE9">
        <w:rPr>
          <w:highlight w:val="green"/>
        </w:rPr>
        <w:fldChar w:fldCharType="end"/>
      </w:r>
      <w:r w:rsidR="00801F5B" w:rsidRPr="00AA1CE9">
        <w:rPr>
          <w:highlight w:val="green"/>
        </w:rPr>
        <w:t>.</w:t>
      </w:r>
      <w:r w:rsidR="00801F5B" w:rsidRPr="00801F5B">
        <w:t xml:space="preserve"> </w:t>
      </w:r>
      <w:r w:rsidR="00AA1CE9" w:rsidRPr="00AA1CE9">
        <w:t xml:space="preserve">For example, individuals may </w:t>
      </w:r>
      <w:r w:rsidR="005F283A">
        <w:t>perceive large</w:t>
      </w:r>
      <w:r w:rsidR="00AA1CE9" w:rsidRPr="00AA1CE9">
        <w:t xml:space="preserve"> levels of income inequality in their </w:t>
      </w:r>
      <w:proofErr w:type="gramStart"/>
      <w:r w:rsidR="00AA1CE9" w:rsidRPr="00AA1CE9">
        <w:t>country, and</w:t>
      </w:r>
      <w:proofErr w:type="gramEnd"/>
      <w:r w:rsidR="00AA1CE9" w:rsidRPr="00AA1CE9">
        <w:t xml:space="preserve"> feel the need </w:t>
      </w:r>
      <w:r w:rsidR="00AA1CE9" w:rsidRPr="00AA1CE9">
        <w:lastRenderedPageBreak/>
        <w:t xml:space="preserve">to judge them as fair or unfair (Time 1). </w:t>
      </w:r>
      <w:proofErr w:type="gramStart"/>
      <w:r w:rsidR="00AA1CE9" w:rsidRPr="00AA1CE9">
        <w:t>Later on</w:t>
      </w:r>
      <w:proofErr w:type="gramEnd"/>
      <w:r w:rsidR="00AA1CE9" w:rsidRPr="00AA1CE9">
        <w:t>, they could start to associate this judgment with their belief that differences in income are high because men are advantaged in a patriarchal society (T2). Gradually, they could associate a broader number of concepts to these two, for example by thinking that if inequality is very high, this is due to politicians’ uninterest in fighting social disparities (T3), and that if sex is important in determining personal success, other characteristics such as race (T4</w:t>
      </w:r>
      <w:proofErr w:type="gramStart"/>
      <w:r w:rsidR="00AA1CE9" w:rsidRPr="00AA1CE9">
        <w:t>)</w:t>
      </w:r>
      <w:proofErr w:type="gramEnd"/>
      <w:r w:rsidR="00AA1CE9" w:rsidRPr="00AA1CE9">
        <w:t xml:space="preserve"> and religion (T5) could be important as well. While doing so, individuals would feel the need to minimize cognitive inconsistency, hence assuming coherent stances on indicators of subjective inequality </w:t>
      </w:r>
      <w:r w:rsidR="00AA1CE9" w:rsidRPr="00AA1CE9">
        <w:fldChar w:fldCharType="begin"/>
      </w:r>
      <w:r w:rsidR="00E336D9">
        <w:instrText xml:space="preserve"> ADDIN ZOTERO_ITEM CSL_CITATION {"citationID":"MQMJfdTE","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noProof/>
        </w:rPr>
        <w:t>(Dalege et al., 2016)</w:t>
      </w:r>
      <w:r w:rsidR="00AA1CE9" w:rsidRPr="00AA1CE9">
        <w:fldChar w:fldCharType="end"/>
      </w:r>
      <w:r w:rsidR="00AA1CE9" w:rsidRPr="00AA1CE9">
        <w:t xml:space="preserve">. </w:t>
      </w:r>
    </w:p>
    <w:p w14:paraId="56CAB2A4" w14:textId="7937A5AB" w:rsidR="00AA1CE9" w:rsidRPr="00936FD3" w:rsidRDefault="00AA1CE9" w:rsidP="00AA1CE9">
      <w:pPr>
        <w:rPr>
          <w:highlight w:val="yellow"/>
        </w:rPr>
      </w:pPr>
      <w:r w:rsidRPr="00AA1CE9">
        <w:t xml:space="preserve">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Pr="00AA1CE9">
        <w:t>yet,</w:t>
      </w:r>
      <w:proofErr w:type="gramEnd"/>
      <w:r w:rsidRPr="00AA1CE9">
        <w:t xml:space="preserve"> they could think personal race and religion are irrelevant in the inequality equation. This process generates two distinct patterns. First, an expansion of the attitude network involves network nodes differently. Similar to what has been observed for preferential attachment </w:t>
      </w:r>
      <w:r w:rsidRPr="00AA1CE9">
        <w:fldChar w:fldCharType="begin"/>
      </w:r>
      <w:r w:rsidR="00E336D9">
        <w:instrText xml:space="preserve"> ADDIN ZOTERO_ITEM CSL_CITATION {"citationID":"kxHuN8Ua","properties":{"formattedCitation":"(Barab\\uc0\\u225{}si &amp; Albert, 1999; Dalege et al., 2016)","plainCitation":"(Barabási &amp; Albert, 1999; Dalege et al., 2016)","noteIndex":0},"citationItems":[{"id":2455,"uris":["http://zotero.org/groups/5379819/items/AEHTJMWB"],"itemData":{"id":2455,"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Pr="00AA1CE9">
        <w:fldChar w:fldCharType="separate"/>
      </w:r>
      <w:r w:rsidRPr="00AA1CE9">
        <w:rPr>
          <w:kern w:val="0"/>
        </w:rPr>
        <w:t>(Barabási &amp; Albert, 1999; Dalege et al., 2016)</w:t>
      </w:r>
      <w:r w:rsidRPr="00AA1CE9">
        <w:fldChar w:fldCharType="end"/>
      </w:r>
      <w:r w:rsidRPr="00AA1CE9">
        <w:t xml:space="preserve">, attitude components that already have strong associations with other nodes will have the highest likelihood of developing connections with newer perceptions, beliefs, and judgments about inequality </w:t>
      </w:r>
      <w:r w:rsidRPr="00AA1CE9">
        <w:fldChar w:fldCharType="begin"/>
      </w:r>
      <w:r w:rsidR="009B165A">
        <w:instrText xml:space="preserve"> ADDIN ZOTERO_ITEM CSL_CITATION {"citationID":"YuUhiwzo","properties":{"formattedCitation":"(Dalege et al., 2018)","plainCitation":"(Dalege et al., 2018)","noteIndex":0},"citationItems":[{"id":"CgC322zU/EgCJLjXj","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Pr="00AA1CE9">
        <w:fldChar w:fldCharType="separate"/>
      </w:r>
      <w:r w:rsidRPr="00AA1CE9">
        <w:rPr>
          <w:noProof/>
        </w:rPr>
        <w:t>(Dalege et al., 2018)</w:t>
      </w:r>
      <w:r w:rsidRPr="00AA1CE9">
        <w:fldChar w:fldCharType="end"/>
      </w:r>
      <w:r w:rsidRPr="00AA1CE9">
        <w:t xml:space="preserve">. Therefore, indicators differ in centrality. Secondly, misaligned and aligned evaluations must be organized to co-exist without psychological distress. Attitude networks are proposed to show high clustering to organize coherent evaluations in the same network substructure, and mismatching ones in different network areas </w:t>
      </w:r>
      <w:r w:rsidRPr="00AA1CE9">
        <w:fldChar w:fldCharType="begin"/>
      </w:r>
      <w:r w:rsidR="009B165A">
        <w:instrText xml:space="preserve"> ADDIN ZOTERO_ITEM CSL_CITATION {"citationID":"YqvP6sYO","properties":{"formattedCitation":"(Dalege et al., 2019)","plainCitation":"(Dalege et al., 2019)","noteIndex":0},"citationItems":[{"id":"CgC322zU/eMkJs3r2","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Pr="00AA1CE9">
        <w:fldChar w:fldCharType="separate"/>
      </w:r>
      <w:r w:rsidRPr="00AA1CE9">
        <w:rPr>
          <w:noProof/>
        </w:rPr>
        <w:t>(Dalege et al., 2019)</w:t>
      </w:r>
      <w:r w:rsidRPr="00AA1CE9">
        <w:fldChar w:fldCharType="end"/>
      </w:r>
      <w:r w:rsidRPr="00AA1CE9">
        <w:t>.</w:t>
      </w:r>
    </w:p>
    <w:p w14:paraId="53016E35" w14:textId="16892F6A" w:rsidR="00AA1CE9" w:rsidRPr="00F87186" w:rsidRDefault="00AA1CE9" w:rsidP="00AA1CE9">
      <w:pPr>
        <w:rPr>
          <w:highlight w:val="green"/>
        </w:rPr>
      </w:pPr>
      <w:r w:rsidRPr="00F87186">
        <w:rPr>
          <w:highlight w:val="green"/>
        </w:rPr>
        <w:t xml:space="preserve">Researchers in this second stream of research have primarily employed two methodologies. First, scholars have used Correlational </w:t>
      </w:r>
      <w:r w:rsidRPr="00F87186">
        <w:rPr>
          <w:highlight w:val="green"/>
        </w:rPr>
        <w:fldChar w:fldCharType="begin"/>
      </w:r>
      <w:r w:rsidR="009B165A">
        <w:rPr>
          <w:highlight w:val="green"/>
        </w:rPr>
        <w:instrText xml:space="preserve"> ADDIN ZOTERO_ITEM CSL_CITATION {"citationID":"T08ofek8","properties":{"formattedCitation":"(Boutyline, 2017)","plainCitation":"(Boutyline, 2017)","dontUpdate":true,"noteIndex":0},"citationItems":[{"id":"CgC322zU/IROix9Hw","uris":["http://zotero.org/users/10425122/items/FJSTXH2N"],"itemData":{"id":"xcRTLEPd/iEPHgIZE","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Pr="00F87186">
        <w:rPr>
          <w:highlight w:val="green"/>
        </w:rPr>
        <w:fldChar w:fldCharType="separate"/>
      </w:r>
      <w:r w:rsidRPr="00F87186">
        <w:rPr>
          <w:highlight w:val="green"/>
        </w:rPr>
        <w:t>([CCA]; Boutyline, 2017)</w:t>
      </w:r>
      <w:r w:rsidRPr="00F87186">
        <w:rPr>
          <w:highlight w:val="green"/>
        </w:rPr>
        <w:fldChar w:fldCharType="end"/>
      </w:r>
      <w:r w:rsidRPr="00F87186">
        <w:rPr>
          <w:highlight w:val="green"/>
        </w:rPr>
        <w:t xml:space="preserve"> or Relational Class Analysis </w:t>
      </w:r>
      <w:r w:rsidRPr="00F87186">
        <w:rPr>
          <w:highlight w:val="green"/>
        </w:rPr>
        <w:fldChar w:fldCharType="begin"/>
      </w:r>
      <w:r w:rsidR="009B165A">
        <w:rPr>
          <w:highlight w:val="green"/>
        </w:rPr>
        <w:instrText xml:space="preserve"> ADDIN ZOTERO_ITEM CSL_CITATION {"citationID":"ZS7NXzYH","properties":{"formattedCitation":"(Goldberg, 2011)","plainCitation":"(Goldberg, 2011)","dontUpdate":true,"noteIndex":0},"citationItems":[{"id":"CgC322zU/luzJzheU","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Pr="00F87186">
        <w:rPr>
          <w:highlight w:val="green"/>
        </w:rPr>
        <w:fldChar w:fldCharType="separate"/>
      </w:r>
      <w:r w:rsidRPr="00F87186">
        <w:rPr>
          <w:highlight w:val="green"/>
        </w:rPr>
        <w:t>([RCA]; Goldberg, 2011)</w:t>
      </w:r>
      <w:r w:rsidRPr="00F87186">
        <w:rPr>
          <w:highlight w:val="green"/>
        </w:rPr>
        <w:fldChar w:fldCharType="end"/>
      </w:r>
      <w:r w:rsidRPr="00F87186">
        <w:rPr>
          <w:highlight w:val="green"/>
        </w:rPr>
        <w:t xml:space="preserve"> to examine variations in attitudinal structures. These techniques identify clusters of individuals who display similar correlational patterns among their beliefs, grouping people who organize associations between their views in similar ways, though not necessarily sharing the same normative positions on these topics. By analyzing the correlations between individuals’ attitudes, these algorithms investigate the similarity of their belief systems, mapping the associations between attitudes </w:t>
      </w:r>
      <w:r w:rsidRPr="00F87186">
        <w:rPr>
          <w:highlight w:val="green"/>
        </w:rPr>
        <w:lastRenderedPageBreak/>
        <w:t xml:space="preserve">as correlational networks. For example, </w:t>
      </w:r>
      <w:proofErr w:type="spellStart"/>
      <w:r w:rsidRPr="00F87186">
        <w:rPr>
          <w:highlight w:val="green"/>
        </w:rPr>
        <w:t>Kesberg</w:t>
      </w:r>
      <w:proofErr w:type="spellEnd"/>
      <w:r w:rsidRPr="00F87186">
        <w:rPr>
          <w:highlight w:val="green"/>
        </w:rPr>
        <w:t xml:space="preserve"> and colleagues </w:t>
      </w:r>
      <w:r w:rsidRPr="00F87186">
        <w:rPr>
          <w:highlight w:val="green"/>
        </w:rPr>
        <w:fldChar w:fldCharType="begin"/>
      </w:r>
      <w:r w:rsidR="009B165A">
        <w:rPr>
          <w:highlight w:val="green"/>
        </w:rPr>
        <w:instrText xml:space="preserve"> ADDIN ZOTERO_ITEM CSL_CITATION {"citationID":"VFQaO0rP","properties":{"formattedCitation":"(Kesberg et al., 2024)","plainCitation":"(Kesberg et al., 2024)","dontUpdate":true,"noteIndex":0},"citationItems":[{"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F87186">
        <w:rPr>
          <w:highlight w:val="green"/>
        </w:rPr>
        <w:fldChar w:fldCharType="separate"/>
      </w:r>
      <w:r w:rsidRPr="00F87186">
        <w:rPr>
          <w:highlight w:val="green"/>
        </w:rPr>
        <w:t>(2024)</w:t>
      </w:r>
      <w:r w:rsidRPr="00F87186">
        <w:rPr>
          <w:highlight w:val="green"/>
        </w:rPr>
        <w:fldChar w:fldCharType="end"/>
      </w:r>
      <w:r w:rsidRPr="00F87186">
        <w:rPr>
          <w:highlight w:val="green"/>
        </w:rPr>
        <w:t xml:space="preserve"> applied CCA to explore individuals</w:t>
      </w:r>
      <w:r w:rsidR="00AE0E3E" w:rsidRPr="00F87186">
        <w:rPr>
          <w:highlight w:val="green"/>
        </w:rPr>
        <w:t>’</w:t>
      </w:r>
      <w:r w:rsidRPr="00F87186">
        <w:rPr>
          <w:highlight w:val="green"/>
        </w:rPr>
        <w:t xml:space="preserve"> levels of justification for political and social inequalities. System justification theory predicts that social status negatively correlates with apologism for the status quo </w:t>
      </w:r>
      <w:r w:rsidR="00757DB1" w:rsidRPr="00F87186">
        <w:rPr>
          <w:highlight w:val="green"/>
        </w:rPr>
        <w:fldChar w:fldCharType="begin"/>
      </w:r>
      <w:r w:rsidR="009B165A">
        <w:rPr>
          <w:highlight w:val="green"/>
        </w:rPr>
        <w:instrText xml:space="preserve"> ADDIN ZOTERO_ITEM CSL_CITATION {"citationID":"e2ya07VQ","properties":{"formattedCitation":"(Jost &amp; Van der Toorn, 2012)","plainCitation":"(Jost &amp; Van der Toorn, 2012)","noteIndex":0},"citationItems":[{"id":"CgC322zU/aU7Is9XH","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rsidR="00757DB1" w:rsidRPr="00F87186">
        <w:rPr>
          <w:highlight w:val="green"/>
        </w:rPr>
        <w:fldChar w:fldCharType="separate"/>
      </w:r>
      <w:r w:rsidR="00757DB1" w:rsidRPr="00F87186">
        <w:rPr>
          <w:highlight w:val="green"/>
        </w:rPr>
        <w:t>(Jost &amp; Van der Toorn, 2012)</w:t>
      </w:r>
      <w:r w:rsidR="00757DB1" w:rsidRPr="00F87186">
        <w:rPr>
          <w:highlight w:val="green"/>
        </w:rPr>
        <w:fldChar w:fldCharType="end"/>
      </w:r>
      <w:r w:rsidRPr="00F87186">
        <w:rPr>
          <w:highlight w:val="green"/>
        </w:rPr>
        <w:t xml:space="preserve">. </w:t>
      </w:r>
      <w:r w:rsidRPr="001D4DFE">
        <w:rPr>
          <w:highlight w:val="green"/>
        </w:rPr>
        <w:t xml:space="preserve">However, </w:t>
      </w:r>
      <w:proofErr w:type="spellStart"/>
      <w:r w:rsidRPr="001D4DFE">
        <w:rPr>
          <w:highlight w:val="green"/>
        </w:rPr>
        <w:t>Kesberg</w:t>
      </w:r>
      <w:proofErr w:type="spellEnd"/>
      <w:r w:rsidRPr="001D4DFE">
        <w:rPr>
          <w:highlight w:val="green"/>
        </w:rPr>
        <w:t xml:space="preserve"> and colleagues </w:t>
      </w:r>
      <w:r w:rsidR="001D4DFE" w:rsidRPr="001D4DFE">
        <w:rPr>
          <w:highlight w:val="green"/>
        </w:rPr>
        <w:fldChar w:fldCharType="begin"/>
      </w:r>
      <w:r w:rsidR="00B111E7">
        <w:rPr>
          <w:highlight w:val="green"/>
        </w:rPr>
        <w:instrText xml:space="preserve"> ADDIN ZOTERO_ITEM CSL_CITATION {"citationID":"K5My1AyE","properties":{"formattedCitation":"(Kesberg et al., 2024)","plainCitation":"(Kesberg et al., 2024)","dontUpdate":true,"noteIndex":0},"citationItems":[{"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1D4DFE" w:rsidRPr="001D4DFE">
        <w:rPr>
          <w:highlight w:val="green"/>
        </w:rPr>
        <w:fldChar w:fldCharType="separate"/>
      </w:r>
      <w:r w:rsidR="001D4DFE" w:rsidRPr="001D4DFE">
        <w:rPr>
          <w:highlight w:val="green"/>
        </w:rPr>
        <w:t>(2024)</w:t>
      </w:r>
      <w:r w:rsidR="001D4DFE" w:rsidRPr="001D4DFE">
        <w:rPr>
          <w:highlight w:val="green"/>
        </w:rPr>
        <w:fldChar w:fldCharType="end"/>
      </w:r>
      <w:r w:rsidR="001D4DFE">
        <w:rPr>
          <w:highlight w:val="green"/>
        </w:rPr>
        <w:t xml:space="preserve"> </w:t>
      </w:r>
      <w:r w:rsidRPr="00F87186">
        <w:rPr>
          <w:highlight w:val="green"/>
        </w:rPr>
        <w:t xml:space="preserve">found that this relationship held only within one </w:t>
      </w:r>
      <w:r w:rsidR="00757DB1" w:rsidRPr="00F87186">
        <w:rPr>
          <w:highlight w:val="green"/>
        </w:rPr>
        <w:t>sample partition</w:t>
      </w:r>
      <w:r w:rsidRPr="00F87186">
        <w:rPr>
          <w:highlight w:val="green"/>
        </w:rPr>
        <w:t xml:space="preserve">, not across the entire sample. Using RCA, DiMaggio and Goldberg </w:t>
      </w:r>
      <w:r w:rsidR="00757DB1" w:rsidRPr="00F87186">
        <w:rPr>
          <w:highlight w:val="green"/>
        </w:rPr>
        <w:fldChar w:fldCharType="begin"/>
      </w:r>
      <w:r w:rsidR="009B165A">
        <w:rPr>
          <w:highlight w:val="green"/>
        </w:rPr>
        <w:instrText xml:space="preserve"> ADDIN ZOTERO_ITEM CSL_CITATION {"citationID":"Wdz7uVfQ","properties":{"formattedCitation":"(DiMaggio &amp; Goldberg, 2018)","plainCitation":"(DiMaggio &amp; Goldberg, 2018)","dontUpdate":true,"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757DB1" w:rsidRPr="00F87186">
        <w:rPr>
          <w:highlight w:val="green"/>
        </w:rPr>
        <w:fldChar w:fldCharType="separate"/>
      </w:r>
      <w:r w:rsidR="00757DB1" w:rsidRPr="00F87186">
        <w:rPr>
          <w:highlight w:val="green"/>
        </w:rPr>
        <w:t>(2018)</w:t>
      </w:r>
      <w:r w:rsidR="00757DB1" w:rsidRPr="00F87186">
        <w:rPr>
          <w:highlight w:val="green"/>
        </w:rPr>
        <w:fldChar w:fldCharType="end"/>
      </w:r>
      <w:r w:rsidR="00757DB1" w:rsidRPr="00F87186">
        <w:rPr>
          <w:highlight w:val="green"/>
        </w:rPr>
        <w:t xml:space="preserve"> </w:t>
      </w:r>
      <w:r w:rsidRPr="00F87186">
        <w:rPr>
          <w:highlight w:val="green"/>
        </w:rPr>
        <w:t xml:space="preserve">demonstrated that the U.S. public organizes its attitudes </w:t>
      </w:r>
      <w:r w:rsidR="00F85C39">
        <w:rPr>
          <w:highlight w:val="green"/>
        </w:rPr>
        <w:t>towards</w:t>
      </w:r>
      <w:r w:rsidRPr="00F87186">
        <w:rPr>
          <w:highlight w:val="green"/>
        </w:rPr>
        <w:t xml:space="preserve"> the economic market in three main ways: the </w:t>
      </w:r>
      <w:r w:rsidR="00757DB1" w:rsidRPr="00F87186">
        <w:rPr>
          <w:highlight w:val="green"/>
        </w:rPr>
        <w:t>“</w:t>
      </w:r>
      <w:r w:rsidRPr="00F87186">
        <w:rPr>
          <w:highlight w:val="green"/>
        </w:rPr>
        <w:t>economistic</w:t>
      </w:r>
      <w:r w:rsidR="00757DB1" w:rsidRPr="00F87186">
        <w:rPr>
          <w:highlight w:val="green"/>
        </w:rPr>
        <w:t>”</w:t>
      </w:r>
      <w:r w:rsidRPr="00F87186">
        <w:rPr>
          <w:highlight w:val="green"/>
        </w:rPr>
        <w:t xml:space="preserve"> class, which aligns with neoclassical economics and views markets as beneficial; the </w:t>
      </w:r>
      <w:r w:rsidR="00757DB1" w:rsidRPr="00F87186">
        <w:rPr>
          <w:highlight w:val="green"/>
        </w:rPr>
        <w:t>“</w:t>
      </w:r>
      <w:r w:rsidRPr="00F87186">
        <w:rPr>
          <w:highlight w:val="green"/>
        </w:rPr>
        <w:t>hostile worlds</w:t>
      </w:r>
      <w:r w:rsidR="00757DB1" w:rsidRPr="00F87186">
        <w:rPr>
          <w:highlight w:val="green"/>
        </w:rPr>
        <w:t>”</w:t>
      </w:r>
      <w:r w:rsidRPr="00F87186">
        <w:rPr>
          <w:highlight w:val="green"/>
        </w:rPr>
        <w:t xml:space="preserve"> class, which supports markets but restricts certain morally contentious transactions (e.g., organ sales); and the </w:t>
      </w:r>
      <w:r w:rsidR="00757DB1" w:rsidRPr="00F87186">
        <w:rPr>
          <w:highlight w:val="green"/>
        </w:rPr>
        <w:t>“</w:t>
      </w:r>
      <w:r w:rsidRPr="00F87186">
        <w:rPr>
          <w:highlight w:val="green"/>
        </w:rPr>
        <w:t>progressive</w:t>
      </w:r>
      <w:r w:rsidR="00757DB1" w:rsidRPr="00F87186">
        <w:rPr>
          <w:highlight w:val="green"/>
        </w:rPr>
        <w:t>”</w:t>
      </w:r>
      <w:r w:rsidRPr="00F87186">
        <w:rPr>
          <w:highlight w:val="green"/>
        </w:rPr>
        <w:t xml:space="preserve"> class, which endorses markets but advocates for regulatory interventions to protect public welfare and address market failures.</w:t>
      </w:r>
    </w:p>
    <w:p w14:paraId="37C29417" w14:textId="454EE667" w:rsidR="00F87186" w:rsidRDefault="00AA1CE9" w:rsidP="00AA1CE9">
      <w:r w:rsidRPr="00F87186">
        <w:rPr>
          <w:highlight w:val="green"/>
        </w:rPr>
        <w:t xml:space="preserve">The second class of network methods for analyzing attitudinal structures was originally developed by </w:t>
      </w:r>
      <w:proofErr w:type="spellStart"/>
      <w:r w:rsidRPr="00F87186">
        <w:rPr>
          <w:highlight w:val="green"/>
        </w:rPr>
        <w:t>Boutyline</w:t>
      </w:r>
      <w:proofErr w:type="spellEnd"/>
      <w:r w:rsidRPr="00F87186">
        <w:rPr>
          <w:highlight w:val="green"/>
        </w:rPr>
        <w:t xml:space="preserve"> and Vaisey </w:t>
      </w:r>
      <w:r w:rsidR="00AE0E3E" w:rsidRPr="00F87186">
        <w:rPr>
          <w:highlight w:val="green"/>
        </w:rPr>
        <w:fldChar w:fldCharType="begin"/>
      </w:r>
      <w:r w:rsidR="00E336D9">
        <w:rPr>
          <w:highlight w:val="green"/>
        </w:rPr>
        <w:instrText xml:space="preserve"> ADDIN ZOTERO_ITEM CSL_CITATION {"citationID":"v6rhQud4","properties":{"formattedCitation":"(Boutyline &amp; Vaisey, 2017)","plainCitation":"(Boutyline &amp; Vaisey, 2017)","dontUpdate":true,"noteIndex":0},"citationItems":[{"id":2401,"uris":["http://zotero.org/groups/5379819/items/7CTJ35G9"],"itemData":{"id":2401,"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F87186">
        <w:rPr>
          <w:highlight w:val="green"/>
        </w:rPr>
        <w:fldChar w:fldCharType="separate"/>
      </w:r>
      <w:r w:rsidR="00AE0E3E" w:rsidRPr="00F87186">
        <w:rPr>
          <w:highlight w:val="green"/>
        </w:rPr>
        <w:t>(2017)</w:t>
      </w:r>
      <w:r w:rsidR="00AE0E3E" w:rsidRPr="00F87186">
        <w:rPr>
          <w:highlight w:val="green"/>
        </w:rPr>
        <w:fldChar w:fldCharType="end"/>
      </w:r>
      <w:r w:rsidRPr="00F87186">
        <w:rPr>
          <w:highlight w:val="green"/>
        </w:rPr>
        <w:t xml:space="preserve"> and has since been refined by advancements in network psychometrics </w:t>
      </w:r>
      <w:r w:rsidR="00AE0E3E" w:rsidRPr="00F87186">
        <w:rPr>
          <w:highlight w:val="green"/>
        </w:rPr>
        <w:fldChar w:fldCharType="begin"/>
      </w:r>
      <w:r w:rsidR="00E336D9">
        <w:rPr>
          <w:highlight w:val="green"/>
        </w:rPr>
        <w:instrText xml:space="preserve"> ADDIN ZOTERO_ITEM CSL_CITATION {"citationID":"mqtyZ8zl","properties":{"formattedCitation":"(Borsboom et al., 2021)","plainCitation":"(Borsboom et al., 2021)","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F87186">
        <w:rPr>
          <w:highlight w:val="green"/>
        </w:rPr>
        <w:fldChar w:fldCharType="separate"/>
      </w:r>
      <w:r w:rsidR="00AE0E3E" w:rsidRPr="00F87186">
        <w:rPr>
          <w:highlight w:val="green"/>
        </w:rPr>
        <w:t>(Borsboom et al., 2021)</w:t>
      </w:r>
      <w:r w:rsidR="00AE0E3E" w:rsidRPr="00F87186">
        <w:rPr>
          <w:highlight w:val="green"/>
        </w:rPr>
        <w:fldChar w:fldCharType="end"/>
      </w:r>
      <w:r w:rsidRPr="00F87186">
        <w:rPr>
          <w:highlight w:val="green"/>
        </w:rPr>
        <w:t xml:space="preserve"> and political psychology</w:t>
      </w:r>
      <w:r w:rsidR="00AE0E3E" w:rsidRPr="00F87186">
        <w:rPr>
          <w:highlight w:val="green"/>
        </w:rPr>
        <w:t xml:space="preserve"> </w:t>
      </w:r>
      <w:r w:rsidR="00AE0E3E" w:rsidRPr="00F87186">
        <w:rPr>
          <w:highlight w:val="green"/>
        </w:rPr>
        <w:fldChar w:fldCharType="begin"/>
      </w:r>
      <w:r w:rsidR="009B165A">
        <w:rPr>
          <w:highlight w:val="green"/>
        </w:rPr>
        <w:instrText xml:space="preserve"> ADDIN ZOTERO_ITEM CSL_CITATION {"citationID":"8OI6ZXFa","properties":{"formattedCitation":"(Brandt, 2022; Brandt et al., 2019)","plainCitation":"(Brandt, 2022; Brandt et al., 2019)","noteIndex":0},"citationItems":[{"id":"CgC322zU/tjvM1k4B","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CgC322zU/PSeQlomr","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F87186">
        <w:rPr>
          <w:highlight w:val="green"/>
        </w:rPr>
        <w:fldChar w:fldCharType="separate"/>
      </w:r>
      <w:r w:rsidR="00AE0E3E" w:rsidRPr="00F87186">
        <w:rPr>
          <w:highlight w:val="green"/>
        </w:rPr>
        <w:t>(Brandt, 2022; Brandt et al., 2019)</w:t>
      </w:r>
      <w:r w:rsidR="00AE0E3E" w:rsidRPr="00F87186">
        <w:rPr>
          <w:highlight w:val="green"/>
        </w:rPr>
        <w:fldChar w:fldCharType="end"/>
      </w:r>
      <w:r w:rsidRPr="00F87186">
        <w:rPr>
          <w:highlight w:val="green"/>
        </w:rPr>
        <w:t xml:space="preserve">. In this approach, attitudes are represented as nodes within weighted and signed networks, where edges indicate partial correlations between survey items (see Methods section). Franetovic and Bertero </w:t>
      </w:r>
      <w:r w:rsidR="00AE0E3E" w:rsidRPr="00F87186">
        <w:rPr>
          <w:highlight w:val="green"/>
        </w:rPr>
        <w:fldChar w:fldCharType="begin"/>
      </w:r>
      <w:r w:rsidR="00E336D9">
        <w:rPr>
          <w:highlight w:val="green"/>
        </w:rPr>
        <w:instrText xml:space="preserve"> ADDIN ZOTERO_ITEM CSL_CITATION {"citationID":"I7ttP7tt","properties":{"formattedCitation":"(Franetovic &amp; Bertero, 2023)","plainCitation":"(Franetovic &amp; Bertero, 2023)","dontUpdate":true,"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F87186">
        <w:rPr>
          <w:highlight w:val="green"/>
        </w:rPr>
        <w:fldChar w:fldCharType="separate"/>
      </w:r>
      <w:r w:rsidR="00AE0E3E" w:rsidRPr="00F87186">
        <w:rPr>
          <w:highlight w:val="green"/>
        </w:rPr>
        <w:t>(2023)</w:t>
      </w:r>
      <w:r w:rsidR="00AE0E3E" w:rsidRPr="00F87186">
        <w:rPr>
          <w:highlight w:val="green"/>
        </w:rPr>
        <w:fldChar w:fldCharType="end"/>
      </w:r>
      <w:r w:rsidR="00AE0E3E" w:rsidRPr="00F87186">
        <w:rPr>
          <w:highlight w:val="green"/>
        </w:rPr>
        <w:t xml:space="preserve"> </w:t>
      </w:r>
      <w:r w:rsidRPr="00F87186">
        <w:rPr>
          <w:highlight w:val="green"/>
        </w:rPr>
        <w:t xml:space="preserve">used this method to analyze attitudes </w:t>
      </w:r>
      <w:r w:rsidR="00F85C39">
        <w:rPr>
          <w:highlight w:val="green"/>
        </w:rPr>
        <w:t>towards</w:t>
      </w:r>
      <w:r w:rsidRPr="00F87186">
        <w:rPr>
          <w:highlight w:val="green"/>
        </w:rPr>
        <w:t xml:space="preserve"> inequality in Chile</w:t>
      </w:r>
      <w:r w:rsidR="00AE0E3E" w:rsidRPr="00F87186">
        <w:rPr>
          <w:highlight w:val="green"/>
        </w:rPr>
        <w:t xml:space="preserve">. Their results show </w:t>
      </w:r>
      <w:r w:rsidR="001D4DFE">
        <w:rPr>
          <w:highlight w:val="green"/>
        </w:rPr>
        <w:t xml:space="preserve">that </w:t>
      </w:r>
      <w:r w:rsidR="00AE0E3E" w:rsidRPr="00F87186">
        <w:rPr>
          <w:highlight w:val="green"/>
        </w:rPr>
        <w:t xml:space="preserve">perceptions, </w:t>
      </w:r>
      <w:r w:rsidR="00F87186" w:rsidRPr="00F87186">
        <w:rPr>
          <w:highlight w:val="green"/>
        </w:rPr>
        <w:t>beliefs,</w:t>
      </w:r>
      <w:r w:rsidR="00AE0E3E" w:rsidRPr="00F87186">
        <w:rPr>
          <w:highlight w:val="green"/>
        </w:rPr>
        <w:t xml:space="preserve"> and judgments </w:t>
      </w:r>
      <w:r w:rsidR="00F85C39">
        <w:rPr>
          <w:highlight w:val="green"/>
        </w:rPr>
        <w:t>towards</w:t>
      </w:r>
      <w:r w:rsidR="00AE0E3E" w:rsidRPr="00F87186">
        <w:rPr>
          <w:highlight w:val="green"/>
        </w:rPr>
        <w:t xml:space="preserve"> inequality form an integrated belief system characterized by a small-world structure. Moreover, the belief system of people </w:t>
      </w:r>
      <w:r w:rsidRPr="00F87186">
        <w:rPr>
          <w:highlight w:val="green"/>
        </w:rPr>
        <w:t xml:space="preserve">from lower social </w:t>
      </w:r>
      <w:r w:rsidR="00AE0E3E" w:rsidRPr="00F87186">
        <w:rPr>
          <w:highlight w:val="green"/>
        </w:rPr>
        <w:t xml:space="preserve">exhibits higher connectivity, a network feature that predicts attitude strength </w:t>
      </w:r>
      <w:r w:rsidR="00AE0E3E" w:rsidRPr="00F87186">
        <w:rPr>
          <w:highlight w:val="green"/>
        </w:rPr>
        <w:fldChar w:fldCharType="begin"/>
      </w:r>
      <w:r w:rsidR="009B165A">
        <w:rPr>
          <w:highlight w:val="green"/>
        </w:rPr>
        <w:instrText xml:space="preserve"> ADDIN ZOTERO_ITEM CSL_CITATION {"citationID":"P5DMSSlQ","properties":{"formattedCitation":"(Dalege et al., 2019)","plainCitation":"(Dalege et al., 2019)","noteIndex":0},"citationItems":[{"id":"CgC322zU/eMkJs3r2","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F87186">
        <w:rPr>
          <w:highlight w:val="green"/>
        </w:rPr>
        <w:fldChar w:fldCharType="separate"/>
      </w:r>
      <w:r w:rsidR="00AE0E3E" w:rsidRPr="00F87186">
        <w:rPr>
          <w:highlight w:val="green"/>
        </w:rPr>
        <w:t>(Dalege et al., 2019)</w:t>
      </w:r>
      <w:r w:rsidR="00AE0E3E" w:rsidRPr="00F87186">
        <w:rPr>
          <w:highlight w:val="green"/>
        </w:rPr>
        <w:fldChar w:fldCharType="end"/>
      </w:r>
      <w:r w:rsidRPr="00F87186">
        <w:rPr>
          <w:highlight w:val="green"/>
        </w:rPr>
        <w:t>.</w:t>
      </w:r>
      <w:r w:rsidR="00F87186" w:rsidRPr="00F87186">
        <w:rPr>
          <w:highlight w:val="green"/>
        </w:rPr>
        <w:t xml:space="preserve"> Last, by </w:t>
      </w:r>
      <w:r w:rsidRPr="00F87186">
        <w:rPr>
          <w:highlight w:val="green"/>
        </w:rPr>
        <w:t xml:space="preserve">combining CCA with partial correlation networks, recent work by Bertero et al. </w:t>
      </w:r>
      <w:r w:rsidR="00F87186" w:rsidRPr="00F87186">
        <w:rPr>
          <w:highlight w:val="green"/>
        </w:rPr>
        <w:fldChar w:fldCharType="begin"/>
      </w:r>
      <w:r w:rsidR="009B165A">
        <w:rPr>
          <w:highlight w:val="green"/>
        </w:rPr>
        <w:instrText xml:space="preserve"> ADDIN ZOTERO_ITEM CSL_CITATION {"citationID":"YZAMTjfh","properties":{"formattedCitation":"(Bertero et al., 2024)","plainCitation":"(Bertero et al., 2024)","dontUpdate":true,"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F87186">
        <w:rPr>
          <w:highlight w:val="green"/>
        </w:rPr>
        <w:fldChar w:fldCharType="separate"/>
      </w:r>
      <w:r w:rsidR="00F87186" w:rsidRPr="00F87186">
        <w:rPr>
          <w:highlight w:val="green"/>
        </w:rPr>
        <w:t>(2024)</w:t>
      </w:r>
      <w:r w:rsidR="00F87186" w:rsidRPr="00F87186">
        <w:rPr>
          <w:highlight w:val="green"/>
        </w:rPr>
        <w:fldChar w:fldCharType="end"/>
      </w:r>
      <w:r w:rsidR="00F87186" w:rsidRPr="00F87186">
        <w:rPr>
          <w:highlight w:val="green"/>
        </w:rPr>
        <w:t xml:space="preserve"> demonstrates an effective approach for addressing variations in attitudinal structures when investigating inequality belief systems. Their findings reveal that attitudes </w:t>
      </w:r>
      <w:r w:rsidR="00F85C39">
        <w:rPr>
          <w:highlight w:val="green"/>
        </w:rPr>
        <w:t>towards</w:t>
      </w:r>
      <w:r w:rsidR="00F87186" w:rsidRPr="00F87186">
        <w:rPr>
          <w:highlight w:val="green"/>
        </w:rPr>
        <w:t xml:space="preserve"> inequality are organized into two distinct types of belief systems in both the United States and the Netherlands. Crucially, the study shows that the organization of these attitudes significantly predicts the level of support for </w:t>
      </w:r>
      <w:r w:rsidR="001D4DFE" w:rsidRPr="00F87186">
        <w:rPr>
          <w:highlight w:val="green"/>
        </w:rPr>
        <w:t xml:space="preserve">public </w:t>
      </w:r>
      <w:r w:rsidR="00F87186" w:rsidRPr="00F87186">
        <w:rPr>
          <w:highlight w:val="green"/>
        </w:rPr>
        <w:t>redistribution.</w:t>
      </w:r>
    </w:p>
    <w:p w14:paraId="370D4EBC" w14:textId="6B4B8750" w:rsidR="00B16681" w:rsidRPr="00F87186" w:rsidRDefault="00F87186" w:rsidP="00A150A8">
      <w:pPr>
        <w:rPr>
          <w:highlight w:val="green"/>
        </w:rPr>
      </w:pPr>
      <w:r w:rsidRPr="00F87186">
        <w:rPr>
          <w:highlight w:val="green"/>
        </w:rPr>
        <w:t xml:space="preserve">In sum, this second strand of research has provided two key insights. First, individuals’ evaluations of issues like </w:t>
      </w:r>
      <w:r w:rsidR="00EC56CC">
        <w:rPr>
          <w:highlight w:val="green"/>
        </w:rPr>
        <w:t>economic</w:t>
      </w:r>
      <w:r w:rsidRPr="00F87186">
        <w:rPr>
          <w:highlight w:val="green"/>
        </w:rPr>
        <w:t xml:space="preserve"> </w:t>
      </w:r>
      <w:r w:rsidR="00EC56CC">
        <w:rPr>
          <w:highlight w:val="green"/>
        </w:rPr>
        <w:t>disparities</w:t>
      </w:r>
      <w:r w:rsidRPr="00F87186">
        <w:rPr>
          <w:highlight w:val="green"/>
        </w:rPr>
        <w:t xml:space="preserve">, </w:t>
      </w:r>
      <w:r w:rsidR="00EC56CC">
        <w:rPr>
          <w:highlight w:val="green"/>
        </w:rPr>
        <w:t xml:space="preserve">redistribution, </w:t>
      </w:r>
      <w:r w:rsidRPr="00F87186">
        <w:rPr>
          <w:highlight w:val="green"/>
        </w:rPr>
        <w:t xml:space="preserve">taxation, and wages are organized within structured inequality belief systems. Second, these belief systems vary across social subgroups, with their network </w:t>
      </w:r>
      <w:r w:rsidRPr="00F87186">
        <w:rPr>
          <w:highlight w:val="green"/>
        </w:rPr>
        <w:lastRenderedPageBreak/>
        <w:t xml:space="preserve">structures influenced by factors such as social </w:t>
      </w:r>
      <w:r w:rsidR="00EC56CC">
        <w:rPr>
          <w:highlight w:val="green"/>
        </w:rPr>
        <w:t>position</w:t>
      </w:r>
      <w:r w:rsidRPr="00F87186">
        <w:rPr>
          <w:highlight w:val="green"/>
        </w:rPr>
        <w:t xml:space="preserve"> and cultural context. Despite this progress, the field faces two main limitations. Methodologically, researchers often rely on split-sample comparisons, which limits the ability to analyze network structures across social strata comprehensively. Additionally, there is limited understanding of how inequality belief systems might change over time, leaving important questions about their stability and evolution in response to societal shifts.</w:t>
      </w:r>
      <w:r w:rsidR="00AB3B39">
        <w:rPr>
          <w:highlight w:val="green"/>
        </w:rPr>
        <w:t xml:space="preserve"> </w:t>
      </w:r>
      <w:r w:rsidR="00AB3B39" w:rsidRPr="00AB3B39">
        <w:rPr>
          <w:highlight w:val="yellow"/>
        </w:rPr>
        <w:t xml:space="preserve">Our tripartite analytical strategy attempts to address both </w:t>
      </w:r>
      <w:r w:rsidR="00AB3B39">
        <w:rPr>
          <w:highlight w:val="yellow"/>
        </w:rPr>
        <w:t>gaps</w:t>
      </w:r>
      <w:r w:rsidR="00AB3B39" w:rsidRPr="00AB3B39">
        <w:rPr>
          <w:highlight w:val="yellow"/>
        </w:rPr>
        <w:t>.</w:t>
      </w:r>
    </w:p>
    <w:p w14:paraId="64927009" w14:textId="13289576" w:rsidR="007E7B00" w:rsidRPr="00753F1A" w:rsidRDefault="00BE4F34" w:rsidP="001E7009">
      <w:pPr>
        <w:pStyle w:val="Heading3"/>
      </w:pPr>
      <w:r w:rsidRPr="00753F1A">
        <w:t>2.3 Research hypotheses</w:t>
      </w:r>
    </w:p>
    <w:p w14:paraId="72B648B4" w14:textId="5F33437A"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00E336D9">
        <w:instrText xml:space="preserve"> ADDIN ZOTERO_ITEM CSL_CITATION {"citationID":"ZsdFdmZL","properties":{"formattedCitation":"(Watts &amp; Strogatz, 1998)","plainCitation":"(Watts &amp; Strogatz, 1998)","noteIndex":0},"citationItems":[{"id":2506,"uris":["http://zotero.org/groups/5379819/items/879MBW8M"],"itemData":{"id":2506,"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F85C39">
        <w:t>towards</w:t>
      </w:r>
      <w:r w:rsidRPr="00753F1A">
        <w:t xml:space="preserve"> political candidates </w:t>
      </w:r>
      <w:r w:rsidR="0097755A" w:rsidRPr="00753F1A">
        <w:fldChar w:fldCharType="begin"/>
      </w:r>
      <w:r w:rsidR="009B165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iawSecvF","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B165A">
        <w:instrText xml:space="preserve"> ADDIN ZOTERO_ITEM CSL_CITATION {"citationID":"ucYnQMhz","properties":{"formattedCitation":"(Schlicht-Schm\\uc0\\u228{}lzle et al., 2018)","plainCitation":"(Schlicht-Schmälzle et al., 2018)","noteIndex":0},"citationItems":[{"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B165A">
        <w:instrText xml:space="preserve"> ADDIN ZOTERO_ITEM CSL_CITATION {"citationID":"ibuEUhrA","properties":{"formattedCitation":"(Carter et al., 2020)","plainCitation":"(Carter et al., 2020)","noteIndex":0},"citationItems":[{"id":"CgC322zU/LQuVPuWh","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E336D9">
        <w:instrText xml:space="preserve"> ADDIN ZOTERO_ITEM CSL_CITATION {"citationID":"7hgLh8g1","properties":{"formattedCitation":"(Zwicker et al., 2020)","plainCitation":"(Zwicker et al., 2020)","noteIndex":0},"citationItems":[{"id":2389,"uris":["http://zotero.org/groups/5379819/items/9CRJWQ7M"],"itemData":{"id":2389,"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B165A">
        <w:instrText xml:space="preserve"> ADDIN ZOTERO_ITEM CSL_CITATION {"citationID":"P0NEObJD","properties":{"formattedCitation":"(Turner-Zwinkels et al., 2020)","plainCitation":"(Turner-Zwinkels et al., 2020)","noteIndex":0},"citationItems":[{"id":"CgC322zU/0gTdhMqe","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F85C39">
        <w:t>towards</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E336D9">
        <w:instrText xml:space="preserve"> ADDIN ZOTERO_ITEM CSL_CITATION {"citationID":"ENtLUWT7","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56574401"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 xml:space="preserve">he network of attitudes </w:t>
      </w:r>
      <w:r w:rsidR="00F85C39" w:rsidRPr="00B111E7">
        <w:rPr>
          <w:i/>
          <w:iCs/>
        </w:rPr>
        <w:t>towards</w:t>
      </w:r>
      <w:r w:rsidR="0097755A" w:rsidRPr="00B111E7">
        <w:rPr>
          <w:i/>
          <w:iCs/>
        </w:rPr>
        <w:t xml:space="preserve"> inequality, redistribution,</w:t>
      </w:r>
      <w:r w:rsidR="00C75C0B" w:rsidRPr="00B111E7">
        <w:rPr>
          <w:i/>
          <w:iCs/>
        </w:rPr>
        <w:t xml:space="preserve"> </w:t>
      </w:r>
      <w:r w:rsidR="0097755A" w:rsidRPr="00B111E7">
        <w:rPr>
          <w:i/>
          <w:iCs/>
        </w:rPr>
        <w:t>taxation</w:t>
      </w:r>
      <w:r w:rsidR="00C75C0B" w:rsidRPr="00B111E7">
        <w:rPr>
          <w:i/>
          <w:iCs/>
        </w:rPr>
        <w:t xml:space="preserve">, and </w:t>
      </w:r>
      <w:r w:rsidR="004B6A10" w:rsidRPr="00B111E7">
        <w:rPr>
          <w:i/>
          <w:iCs/>
        </w:rPr>
        <w:t>wages</w:t>
      </w:r>
      <w:r w:rsidR="0097755A" w:rsidRPr="00B111E7">
        <w:rPr>
          <w:i/>
          <w:iCs/>
        </w:rPr>
        <w:t xml:space="preserve"> </w:t>
      </w:r>
      <w:r w:rsidR="00B111E7" w:rsidRPr="00B111E7">
        <w:rPr>
          <w:i/>
          <w:iCs/>
        </w:rPr>
        <w:t xml:space="preserve">in the U.S.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14B4E7B7" w:rsidR="009D495C" w:rsidRPr="00753F1A" w:rsidRDefault="00A72E2D" w:rsidP="00822482">
      <w:r w:rsidRPr="00057CC1">
        <w:t>Attitudinal</w:t>
      </w:r>
      <w:r w:rsidR="00EB5228" w:rsidRPr="00057CC1">
        <w:t xml:space="preserve"> nodes will differ in importance. In social network analysis, </w:t>
      </w:r>
      <w:r w:rsidRPr="00057CC1">
        <w:t>this</w:t>
      </w:r>
      <w:r w:rsidR="00EB5228" w:rsidRPr="00057CC1">
        <w:t xml:space="preserve"> is often captured by measures of centrality. In a network model estimated with cross-sectional survey data, centrality measures the </w:t>
      </w:r>
      <w:r w:rsidR="00EB5228" w:rsidRPr="00057CC1">
        <w:lastRenderedPageBreak/>
        <w:t>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057CC1">
        <w:t xml:space="preserve"> </w:t>
      </w:r>
      <w:r w:rsidR="00F77955" w:rsidRPr="00057CC1">
        <w:fldChar w:fldCharType="begin"/>
      </w:r>
      <w:r w:rsidR="00E336D9">
        <w:instrText xml:space="preserve"> ADDIN ZOTERO_ITEM CSL_CITATION {"citationID":"voo5YDYM","properties":{"formattedCitation":"(Bringmann et al., 2019)","plainCitation":"(Bringmann et al., 2019)","noteIndex":0},"citationItems":[{"id":2504,"uris":["http://zotero.org/groups/5379819/items/L6NIEPQD"],"itemData":{"id":250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008A0782" w:rsidRPr="00057CC1">
        <w:t>Within social justice research</w:t>
      </w:r>
      <w:r w:rsidR="008A72D2" w:rsidRPr="00057CC1">
        <w:t>, t</w:t>
      </w:r>
      <w:r w:rsidRPr="00057CC1">
        <w:t xml:space="preserve">he perception of </w:t>
      </w:r>
      <w:r w:rsidR="00C75C0B" w:rsidRPr="00057CC1">
        <w:t xml:space="preserve">large </w:t>
      </w:r>
      <w:r w:rsidRPr="00057CC1">
        <w:t>income inequality is often considered an independent variable shaping the level</w:t>
      </w:r>
      <w:r w:rsidR="005411B8" w:rsidRPr="00057CC1">
        <w:t xml:space="preserve">s of other components of attitudes </w:t>
      </w:r>
      <w:r w:rsidR="00F85C39">
        <w:t>towards</w:t>
      </w:r>
      <w:r w:rsidR="005411B8" w:rsidRPr="00057CC1">
        <w:t xml:space="preserve"> inequality. </w:t>
      </w:r>
      <w:r w:rsidR="008A72D2" w:rsidRPr="00B111E7">
        <w:rPr>
          <w:highlight w:val="yellow"/>
        </w:rPr>
        <w:t xml:space="preserve">For example, this perception </w:t>
      </w:r>
      <w:r w:rsidR="00B111E7" w:rsidRPr="00B111E7">
        <w:rPr>
          <w:highlight w:val="yellow"/>
        </w:rPr>
        <w:t xml:space="preserve">influences support for redistribution </w:t>
      </w:r>
      <w:r w:rsidR="00B111E7" w:rsidRPr="00B111E7">
        <w:rPr>
          <w:highlight w:val="yellow"/>
        </w:rPr>
        <w:fldChar w:fldCharType="begin"/>
      </w:r>
      <w:r w:rsidR="00B111E7">
        <w:rPr>
          <w:highlight w:val="yellow"/>
        </w:rPr>
        <w:instrText xml:space="preserve"> ADDIN ZOTERO_ITEM CSL_CITATION {"citationID":"tYEeRBR4","properties":{"formattedCitation":"(Gimpelson &amp; Treisman, 2018; Trump, 2023)","plainCitation":"(Gimpelson &amp; Treisman, 2018;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B111E7">
        <w:rPr>
          <w:highlight w:val="yellow"/>
        </w:rPr>
        <w:fldChar w:fldCharType="separate"/>
      </w:r>
      <w:r w:rsidR="00B111E7" w:rsidRPr="00B111E7">
        <w:rPr>
          <w:highlight w:val="yellow"/>
        </w:rPr>
        <w:t>(Gimpelson &amp; Treisman, 2018; Trump, 2023)</w:t>
      </w:r>
      <w:r w:rsidR="00B111E7" w:rsidRPr="00B111E7">
        <w:rPr>
          <w:highlight w:val="yellow"/>
        </w:rPr>
        <w:fldChar w:fldCharType="end"/>
      </w:r>
      <w:r w:rsidR="00B111E7" w:rsidRPr="00B111E7">
        <w:rPr>
          <w:highlight w:val="yellow"/>
        </w:rPr>
        <w:t xml:space="preserve">, beliefs about ideal distributions </w:t>
      </w:r>
      <w:r w:rsidR="00B111E7" w:rsidRPr="00B111E7">
        <w:rPr>
          <w:highlight w:val="yellow"/>
        </w:rPr>
        <w:fldChar w:fldCharType="begin"/>
      </w:r>
      <w:r w:rsidR="00B111E7">
        <w:rPr>
          <w:highlight w:val="yellow"/>
        </w:rPr>
        <w:instrText xml:space="preserve"> ADDIN ZOTERO_ITEM CSL_CITATION {"citationID":"CyCq43jk","properties":{"formattedCitation":"(Pedersen &amp; Mutz, 2019)","plainCitation":"(Pedersen &amp; Mutz, 2019)","noteIndex":0},"citationItems":[{"id":2395,"uris":["http://zotero.org/groups/5379819/items/RZZSJP24"],"itemData":{"id":2395,"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B111E7">
        <w:rPr>
          <w:highlight w:val="yellow"/>
        </w:rPr>
        <w:fldChar w:fldCharType="separate"/>
      </w:r>
      <w:r w:rsidR="00B111E7" w:rsidRPr="00B111E7">
        <w:rPr>
          <w:noProof/>
          <w:highlight w:val="yellow"/>
        </w:rPr>
        <w:t>(Pedersen &amp; Mutz, 2019)</w:t>
      </w:r>
      <w:r w:rsidR="00B111E7" w:rsidRPr="00B111E7">
        <w:rPr>
          <w:highlight w:val="yellow"/>
        </w:rPr>
        <w:fldChar w:fldCharType="end"/>
      </w:r>
      <w:r w:rsidR="00B111E7" w:rsidRPr="00B111E7">
        <w:rPr>
          <w:highlight w:val="yellow"/>
        </w:rPr>
        <w:t xml:space="preserve">, and </w:t>
      </w:r>
      <w:r w:rsidR="00B111E7">
        <w:rPr>
          <w:highlight w:val="yellow"/>
        </w:rPr>
        <w:t xml:space="preserve">agreement with </w:t>
      </w:r>
      <w:r w:rsidR="00B111E7" w:rsidRPr="00B111E7">
        <w:rPr>
          <w:highlight w:val="yellow"/>
        </w:rPr>
        <w:t xml:space="preserve">progressive taxation </w:t>
      </w:r>
      <w:r w:rsidR="00B111E7" w:rsidRPr="00B111E7">
        <w:rPr>
          <w:highlight w:val="yellow"/>
        </w:rPr>
        <w:fldChar w:fldCharType="begin"/>
      </w:r>
      <w:r w:rsidR="00B111E7">
        <w:rPr>
          <w:highlight w:val="yellow"/>
        </w:rPr>
        <w:instrText xml:space="preserve"> ADDIN ZOTERO_ITEM CSL_CITATION {"citationID":"cfCixgFE","properties":{"formattedCitation":"(Garc\\uc0\\u237{}a\\uc0\\u8208{}S\\uc0\\u225{}nchez et al., 2020)","plainCitation":"(García‐Sánchez et al., 2020)","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B111E7">
        <w:rPr>
          <w:highlight w:val="yellow"/>
        </w:rPr>
        <w:fldChar w:fldCharType="separate"/>
      </w:r>
      <w:r w:rsidR="00B111E7" w:rsidRPr="00B111E7">
        <w:rPr>
          <w:kern w:val="0"/>
          <w:highlight w:val="yellow"/>
        </w:rPr>
        <w:t>(García‐Sánchez et al., 2020)</w:t>
      </w:r>
      <w:r w:rsidR="00B111E7" w:rsidRPr="00B111E7">
        <w:rPr>
          <w:highlight w:val="yellow"/>
        </w:rPr>
        <w:fldChar w:fldCharType="end"/>
      </w:r>
      <w:r w:rsidR="00B111E7" w:rsidRPr="00B111E7">
        <w:rPr>
          <w:highlight w:val="yellow"/>
        </w:rPr>
        <w:t>.</w:t>
      </w:r>
      <w:r w:rsidR="008A72D2" w:rsidRPr="00057CC1">
        <w:t xml:space="preserve"> </w:t>
      </w:r>
      <w:r w:rsidR="008A0782" w:rsidRPr="00057CC1">
        <w:t>Complementary</w:t>
      </w:r>
      <w:r w:rsidR="008A72D2" w:rsidRPr="00057CC1">
        <w:t xml:space="preserve">, </w:t>
      </w:r>
      <w:r w:rsidR="00F77955" w:rsidRPr="00057CC1">
        <w:t xml:space="preserve">scholars focusing on subjective inequality often consider </w:t>
      </w:r>
      <w:r w:rsidR="008A0782" w:rsidRPr="00057CC1">
        <w:t xml:space="preserve">the belief in public redistribution as a dependent variable. Indeed, this belief is shaped by </w:t>
      </w:r>
      <w:r w:rsidR="00346552" w:rsidRPr="00057CC1">
        <w:t>social class</w:t>
      </w:r>
      <w:r w:rsidR="00AF4171" w:rsidRPr="00057CC1">
        <w:t xml:space="preserve"> </w:t>
      </w:r>
      <w:r w:rsidR="00AF4171" w:rsidRPr="00057CC1">
        <w:fldChar w:fldCharType="begin"/>
      </w:r>
      <w:r w:rsidR="00E336D9">
        <w:instrText xml:space="preserve"> ADDIN ZOTERO_ITEM CSL_CITATION {"citationID":"BIPFn4MR","properties":{"formattedCitation":"(Langs\\uc0\\u230{}ther &amp; Evans, 2020)","plainCitation":"(Langsæther &amp; Evans, 2020)","noteIndex":0},"citationItems":[{"id":3192,"uris":["http://zotero.org/groups/5379819/items/E5PZTITG"],"itemData":{"id":3192,"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_2020"}}],"schema":"https://github.com/citation-style-language/schema/raw/master/csl-citation.json"} </w:instrText>
      </w:r>
      <w:r w:rsidR="00AF4171" w:rsidRPr="00057CC1">
        <w:fldChar w:fldCharType="separate"/>
      </w:r>
      <w:r w:rsidR="00AF4171" w:rsidRPr="00057CC1">
        <w:rPr>
          <w:kern w:val="0"/>
          <w:lang w:val="en-GB"/>
        </w:rPr>
        <w:t>(Langsæther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E336D9">
        <w:instrText xml:space="preserve"> ADDIN ZOTERO_ITEM CSL_CITATION {"citationID":"YgUQMce7","properties":{"formattedCitation":"(Choi, 2021)","plainCitation":"(Choi, 2021)","noteIndex":0},"citationItems":[{"id":2394,"uris":["http://zotero.org/groups/5379819/items/FYSRDGYC"],"itemData":{"id":2394,"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E336D9">
        <w:instrText xml:space="preserve"> ADDIN ZOTERO_ITEM CSL_CITATION {"citationID":"1FsthQJH","properties":{"formattedCitation":"(A. Alesina et al., 2018)","plainCitation":"(A. Alesina et al., 2018)","dontUpdate":true,"noteIndex":0},"citationItems":[{"id":2438,"uris":["http://zotero.org/groups/5379819/items/H3KSCAV2"],"itemData":{"id":2438,"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057CC1">
        <w:rPr>
          <w:noProof/>
        </w:rPr>
        <w:t>(Alesina et al., 2018)</w:t>
      </w:r>
      <w:r w:rsidR="00F77955" w:rsidRPr="00057CC1">
        <w:fldChar w:fldCharType="end"/>
      </w:r>
      <w:r w:rsidR="00F77955" w:rsidRPr="00057CC1">
        <w:t>,</w:t>
      </w:r>
      <w:r w:rsidR="009A2D7A" w:rsidRPr="00057CC1">
        <w:t xml:space="preserve"> social comparison processes </w:t>
      </w:r>
      <w:r w:rsidR="004B7006" w:rsidRPr="00057CC1">
        <w:fldChar w:fldCharType="begin"/>
      </w:r>
      <w:r w:rsidR="00E336D9">
        <w:instrText xml:space="preserve"> ADDIN ZOTERO_ITEM CSL_CITATION {"citationID":"6fRq93CM","properties":{"formattedCitation":"(Garc\\uc0\\u237{}a\\uc0\\u8208{}Castro et al., 2022)","plainCitation":"(García‐Castro et al., 2022)","noteIndex":0},"citationItems":[{"id":3196,"uris":["http://zotero.org/groups/5379819/items/IB93IQAD"],"itemData":{"id":3196,"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_2022"}}],"schema":"https://github.com/citation-style-language/schema/raw/master/csl-citation.json"} </w:instrText>
      </w:r>
      <w:r w:rsidR="004B7006" w:rsidRPr="00057CC1">
        <w:fldChar w:fldCharType="separate"/>
      </w:r>
      <w:r w:rsidR="004B7006" w:rsidRPr="00057CC1">
        <w:rPr>
          <w:kern w:val="0"/>
        </w:rPr>
        <w:t>(García‐Castro et al., 2022)</w:t>
      </w:r>
      <w:r w:rsidR="004B7006" w:rsidRPr="00057CC1">
        <w:fldChar w:fldCharType="end"/>
      </w:r>
      <w:r w:rsidR="009A2D7A" w:rsidRPr="00057CC1">
        <w:t>,</w:t>
      </w:r>
      <w:r w:rsidR="008A0782" w:rsidRPr="00057CC1">
        <w:t xml:space="preserve"> </w:t>
      </w:r>
      <w:r w:rsidR="00C75C0B" w:rsidRPr="00057CC1">
        <w:t>trust in the political system</w:t>
      </w:r>
      <w:r w:rsidR="004B7006" w:rsidRPr="00057CC1">
        <w:t xml:space="preserve"> </w:t>
      </w:r>
      <w:r w:rsidR="004B7006" w:rsidRPr="00057CC1">
        <w:fldChar w:fldCharType="begin"/>
      </w:r>
      <w:r w:rsidR="00E336D9">
        <w:instrText xml:space="preserve"> ADDIN ZOTERO_ITEM CSL_CITATION {"citationID":"hKuG2lJ4","properties":{"formattedCitation":"(Franetovic &amp; Castillo, 2022)","plainCitation":"(Franetovic &amp; Castillo, 2022)","noteIndex":0},"citationItems":[{"id":3197,"uris":["http://zotero.org/groups/5379819/items/KTJKXTMU"],"itemData":{"id":3197,"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_2022"}}],"schema":"https://github.com/citation-style-language/schema/raw/master/csl-citation.json"} </w:instrText>
      </w:r>
      <w:r w:rsidR="004B7006" w:rsidRPr="00057CC1">
        <w:fldChar w:fldCharType="separate"/>
      </w:r>
      <w:r w:rsidR="004B7006" w:rsidRPr="00057CC1">
        <w:rPr>
          <w:noProof/>
        </w:rPr>
        <w:t>(Franetovic &amp; Castillo, 2022)</w:t>
      </w:r>
      <w:r w:rsidR="004B7006" w:rsidRPr="00057CC1">
        <w:fldChar w:fldCharType="end"/>
      </w:r>
      <w:r w:rsidR="00D20ED9" w:rsidRPr="00057CC1">
        <w:t>,</w:t>
      </w:r>
      <w:r w:rsidR="00F77955" w:rsidRPr="00057CC1">
        <w:t xml:space="preserve"> </w:t>
      </w:r>
      <w:r w:rsidR="00346552" w:rsidRPr="00057CC1">
        <w:t xml:space="preserve">subjective national identity </w:t>
      </w:r>
      <w:r w:rsidR="004B7006" w:rsidRPr="00057CC1">
        <w:fldChar w:fldCharType="begin"/>
      </w:r>
      <w:r w:rsidR="00E336D9">
        <w:instrText xml:space="preserve"> ADDIN ZOTERO_ITEM CSL_CITATION {"citationID":"wWKGJTZL","properties":{"formattedCitation":"(Hjerm &amp; Schnabel, 2012)","plainCitation":"(Hjerm &amp; Schnabel, 2012)","noteIndex":0},"citationItems":[{"id":3194,"uris":["http://zotero.org/groups/5379819/items/7XQRKIFP"],"itemData":{"id":319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citation-key":"Hjerm_2012"}}],"schema":"https://github.com/citation-style-language/schema/raw/master/csl-citation.json"} </w:instrText>
      </w:r>
      <w:r w:rsidR="004B7006" w:rsidRPr="00057CC1">
        <w:fldChar w:fldCharType="separate"/>
      </w:r>
      <w:r w:rsidR="004B7006" w:rsidRPr="00057CC1">
        <w:rPr>
          <w:noProof/>
        </w:rPr>
        <w:t>(Hjerm &amp; Schnabel, 2012)</w:t>
      </w:r>
      <w:r w:rsidR="004B7006" w:rsidRPr="00057CC1">
        <w:fldChar w:fldCharType="end"/>
      </w:r>
      <w:r w:rsidR="00346552" w:rsidRPr="00057CC1">
        <w:t xml:space="preserve">, </w:t>
      </w:r>
      <w:r w:rsidR="00A07EF1" w:rsidRPr="00057CC1">
        <w:t xml:space="preserve">and </w:t>
      </w:r>
      <w:r w:rsidR="00D20ED9" w:rsidRPr="00057CC1">
        <w:t xml:space="preserve">meritocratic beliefs </w:t>
      </w:r>
      <w:r w:rsidR="00D20ED9" w:rsidRPr="00057CC1">
        <w:fldChar w:fldCharType="begin"/>
      </w:r>
      <w:r w:rsidR="00E336D9">
        <w:instrText xml:space="preserve"> ADDIN ZOTERO_ITEM CSL_CITATION {"citationID":"le5BOd0A","properties":{"formattedCitation":"(Mengel &amp; Weidenholzer, 2023)","plainCitation":"(Mengel &amp; Weidenholzer, 2023)","noteIndex":0},"citationItems":[{"id":2437,"uris":["http://zotero.org/groups/5379819/items/U53Z8RW7"],"itemData":{"id":2437,"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citation-key":"mengelPreferencesRedistribution2023"}}],"schema":"https://github.com/citation-style-language/schema/raw/master/csl-citation.json"} </w:instrText>
      </w:r>
      <w:r w:rsidR="00D20ED9" w:rsidRPr="00057CC1">
        <w:fldChar w:fldCharType="separate"/>
      </w:r>
      <w:r w:rsidR="00D20ED9" w:rsidRPr="00057CC1">
        <w:rPr>
          <w:noProof/>
        </w:rPr>
        <w:t>(Mengel &amp; Weidenholzer, 2023)</w:t>
      </w:r>
      <w:r w:rsidR="00D20ED9" w:rsidRPr="00057CC1">
        <w:fldChar w:fldCharType="end"/>
      </w:r>
      <w:r w:rsidR="00346552" w:rsidRPr="00057CC1">
        <w:t>, among others</w:t>
      </w:r>
      <w:r w:rsidR="00D20ED9" w:rsidRPr="00057CC1">
        <w:t xml:space="preserve">. </w:t>
      </w:r>
      <w:r w:rsidR="008A0782" w:rsidRPr="00057CC1">
        <w:t xml:space="preserve">Moreover, </w:t>
      </w:r>
      <w:r w:rsidR="00F77955" w:rsidRPr="00057CC1">
        <w:t xml:space="preserve">the perception of inequality and the belief in public redistribution </w:t>
      </w:r>
      <w:r w:rsidR="00A07EF1" w:rsidRPr="00057CC1">
        <w:t>tend to correlate</w:t>
      </w:r>
      <w:r w:rsidR="00EB6030" w:rsidRPr="00057CC1">
        <w:t xml:space="preserve"> positively </w:t>
      </w:r>
      <w:r w:rsidR="00EB6030" w:rsidRPr="00057CC1">
        <w:fldChar w:fldCharType="begin"/>
      </w:r>
      <w:r w:rsidR="00B111E7">
        <w:instrText xml:space="preserve"> ADDIN ZOTERO_ITEM CSL_CITATION {"citationID":"BK7bUwSX","properties":{"formattedCitation":"(Gimpelson &amp; Treisman, 2018; Kuhn, 2011; Kuziemko et al., 2015; Trump, 2023)","plainCitation":"(Gimpelson &amp; Treisman, 2018; Kuhn, 2011; Kuziemko et al., 2015;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476,"uris":["http://zotero.org/groups/5379819/items/4IPVBL9G"],"itemData":{"id":2476,"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Gimpelson &amp; Treisman, 2018; Kuhn, 2011; Kuziemko et al., 2015; Trump, 2023)</w:t>
      </w:r>
      <w:r w:rsidR="00EB6030" w:rsidRPr="00057CC1">
        <w:fldChar w:fldCharType="end"/>
      </w:r>
      <w:r w:rsidR="00EB6030" w:rsidRPr="00057CC1">
        <w:t xml:space="preserve"> and </w:t>
      </w:r>
      <w:r w:rsidR="00753F1A" w:rsidRPr="00057CC1">
        <w:t xml:space="preserve">have </w:t>
      </w:r>
      <w:r w:rsidR="00EB6030" w:rsidRPr="00057CC1">
        <w:t xml:space="preserve">received large attention in </w:t>
      </w:r>
      <w:r w:rsidR="00A07EF1" w:rsidRPr="00057CC1">
        <w:t xml:space="preserve">the </w:t>
      </w:r>
      <w:r w:rsidR="00EB6030" w:rsidRPr="00057CC1">
        <w:t xml:space="preserve">distributive justice realm due to their importance in </w:t>
      </w:r>
      <w:r w:rsidR="00D37B73" w:rsidRPr="00057CC1">
        <w:t>individuals</w:t>
      </w:r>
      <w:r w:rsidR="003B44D6" w:rsidRPr="00057CC1">
        <w:t>’</w:t>
      </w:r>
      <w:r w:rsidR="00EB6030" w:rsidRPr="00057CC1">
        <w:t xml:space="preserve"> understandings of inequality. Indeed, Franetovic &amp; Bertero (2023) found that in Chile, both </w:t>
      </w:r>
      <w:r w:rsidR="00D37B73" w:rsidRPr="00057CC1">
        <w:t>conceptions</w:t>
      </w:r>
      <w:r w:rsidR="00EB6030" w:rsidRPr="00057CC1">
        <w:t xml:space="preserve"> were the most central ones in the network of </w:t>
      </w:r>
      <w:r w:rsidR="00D37B73" w:rsidRPr="00057CC1">
        <w:t>peoples</w:t>
      </w:r>
      <w:r w:rsidR="003B44D6" w:rsidRPr="00057CC1">
        <w:t>’</w:t>
      </w:r>
      <w:r w:rsidR="00D37B73" w:rsidRPr="00057CC1">
        <w:t xml:space="preserve"> </w:t>
      </w:r>
      <w:r w:rsidR="00EB6030" w:rsidRPr="00057CC1">
        <w:t xml:space="preserve">attitudes </w:t>
      </w:r>
      <w:r w:rsidR="00F85C39">
        <w:t>towards</w:t>
      </w:r>
      <w:r w:rsidR="00EB6030" w:rsidRPr="00057CC1">
        <w:t xml:space="preserve"> inequality.</w:t>
      </w:r>
      <w:r w:rsidR="00F77955" w:rsidRPr="00753F1A">
        <w:t xml:space="preserve"> </w:t>
      </w:r>
      <w:r w:rsidR="00D20ED9" w:rsidRPr="00753F1A">
        <w:t>Therefore</w:t>
      </w:r>
      <w:r w:rsidR="00F77955" w:rsidRPr="00753F1A">
        <w:t xml:space="preserve">, the </w:t>
      </w:r>
      <w:r w:rsidR="00B111E7">
        <w:t>perception</w:t>
      </w:r>
      <w:r w:rsidR="00F77955" w:rsidRPr="00753F1A">
        <w:t xml:space="preserve"> of income disparities and the </w:t>
      </w:r>
      <w:r w:rsidR="00B111E7">
        <w:t xml:space="preserve">support for redistribution </w:t>
      </w:r>
      <w:r w:rsidR="00F77955" w:rsidRPr="00753F1A">
        <w:t xml:space="preserve">are expected to emerge as central nodes of the network: </w:t>
      </w:r>
    </w:p>
    <w:p w14:paraId="71E5F3AB" w14:textId="11258E1E"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 xml:space="preserve">nodes in the network of attitudes </w:t>
      </w:r>
      <w:r w:rsidR="00F85C39">
        <w:rPr>
          <w:i/>
          <w:iCs/>
        </w:rPr>
        <w:t>towards</w:t>
      </w:r>
      <w:r w:rsidR="00D20ED9" w:rsidRPr="00EA6C09">
        <w:rPr>
          <w:i/>
          <w:iCs/>
        </w:rPr>
        <w:t xml:space="preserve"> inequality, redistribution, taxation</w:t>
      </w:r>
      <w:r w:rsidR="00D37B73" w:rsidRPr="00EA6C09">
        <w:rPr>
          <w:i/>
          <w:iCs/>
        </w:rPr>
        <w:t xml:space="preserve">, and </w:t>
      </w:r>
      <w:r w:rsidR="004B6A10" w:rsidRPr="00EA6C09">
        <w:rPr>
          <w:i/>
          <w:iCs/>
        </w:rPr>
        <w:t>wages</w:t>
      </w:r>
      <w:r w:rsidR="00D20ED9" w:rsidRPr="00EA6C09">
        <w:rPr>
          <w:i/>
          <w:iCs/>
        </w:rPr>
        <w:t>.</w:t>
      </w:r>
    </w:p>
    <w:p w14:paraId="276FB9B3" w14:textId="77777777" w:rsidR="003F3498" w:rsidRDefault="009D495C" w:rsidP="00822482">
      <w:r w:rsidRPr="00057CC1">
        <w:t xml:space="preserve">The first two hypotheses investigate the </w:t>
      </w:r>
      <w:r w:rsidR="00D20ED9" w:rsidRPr="00057CC1">
        <w:t xml:space="preserve">attitudinal </w:t>
      </w:r>
      <w:r w:rsidRPr="00057CC1">
        <w:t xml:space="preserve">structure at the population level. However, full sample data might obscure </w:t>
      </w:r>
      <w:r w:rsidR="00D20ED9" w:rsidRPr="00057CC1">
        <w:t xml:space="preserve">structural </w:t>
      </w:r>
      <w:r w:rsidRPr="00057CC1">
        <w:t>heterogeneities</w:t>
      </w:r>
      <w:r w:rsidR="00057CC1" w:rsidRPr="00057CC1">
        <w:t xml:space="preserve"> </w:t>
      </w:r>
      <w:r w:rsidR="00057CC1" w:rsidRPr="00155302">
        <w:rPr>
          <w:highlight w:val="green"/>
        </w:rPr>
        <w:fldChar w:fldCharType="begin"/>
      </w:r>
      <w:r w:rsidR="009B165A">
        <w:rPr>
          <w:highlight w:val="green"/>
        </w:rPr>
        <w:instrText xml:space="preserve"> ADDIN ZOTERO_ITEM CSL_CITATION {"citationID":"VC5s2Ciz","properties":{"formattedCitation":"(DiMaggio et al., 2018)","plainCitation":"(DiMaggio et al., 2018)","noteIndex":0},"citationItems":[{"id":"CgC322zU/g50uCYQ2","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rsidR="00057CC1" w:rsidRPr="00155302">
        <w:rPr>
          <w:highlight w:val="green"/>
        </w:rPr>
        <w:fldChar w:fldCharType="separate"/>
      </w:r>
      <w:r w:rsidR="00057CC1" w:rsidRPr="00155302">
        <w:rPr>
          <w:highlight w:val="green"/>
        </w:rPr>
        <w:t>(DiMaggio et al., 2018)</w:t>
      </w:r>
      <w:r w:rsidR="00057CC1" w:rsidRPr="00155302">
        <w:rPr>
          <w:highlight w:val="green"/>
        </w:rPr>
        <w:fldChar w:fldCharType="end"/>
      </w:r>
      <w:r w:rsidR="00D20ED9" w:rsidRPr="00155302">
        <w:t>.</w:t>
      </w:r>
      <w:r w:rsidRPr="00155302">
        <w:t xml:space="preserve"> Indeed</w:t>
      </w:r>
      <w:r w:rsidRPr="00057CC1">
        <w:t xml:space="preserve">, scholars have shown that the levels of </w:t>
      </w:r>
      <w:r w:rsidR="00D44259" w:rsidRPr="00057CC1">
        <w:t xml:space="preserve">attitudes </w:t>
      </w:r>
      <w:r w:rsidR="00F85C39">
        <w:t>towards</w:t>
      </w:r>
      <w:r w:rsidR="00D44259" w:rsidRPr="00057CC1">
        <w:t xml:space="preserve"> inequality</w:t>
      </w:r>
      <w:r w:rsidRPr="00057CC1">
        <w:t xml:space="preserve"> vary according to sociodemographic characteristics </w:t>
      </w:r>
      <w:r w:rsidR="00D44259" w:rsidRPr="00057CC1">
        <w:fldChar w:fldCharType="begin"/>
      </w:r>
      <w:r w:rsidR="00E336D9">
        <w:instrText xml:space="preserve"> ADDIN ZOTERO_ITEM CSL_CITATION {"citationID":"ogv1KnmU","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44259" w:rsidRPr="00057CC1">
        <w:fldChar w:fldCharType="separate"/>
      </w:r>
      <w:r w:rsidR="00D44259" w:rsidRPr="00057CC1">
        <w:rPr>
          <w:noProof/>
        </w:rPr>
        <w:t>(Bobzien &amp; Kalleitner, 2021; Lindh &amp; McCall, 2020)</w:t>
      </w:r>
      <w:r w:rsidR="00D44259" w:rsidRPr="00057CC1">
        <w:fldChar w:fldCharType="end"/>
      </w:r>
      <w:r w:rsidR="00D44259" w:rsidRPr="00057CC1">
        <w:t xml:space="preserve">. Additionally, </w:t>
      </w:r>
      <w:r w:rsidR="003F3498">
        <w:t xml:space="preserve">individuals’ </w:t>
      </w:r>
      <w:r w:rsidR="00D44259" w:rsidRPr="00057CC1">
        <w:t xml:space="preserve">social </w:t>
      </w:r>
      <w:r w:rsidR="003F3498">
        <w:t>position</w:t>
      </w:r>
      <w:r w:rsidR="00D44259" w:rsidRPr="00057CC1">
        <w:t xml:space="preserve"> also </w:t>
      </w:r>
      <w:r w:rsidR="00D44259" w:rsidRPr="00057CC1">
        <w:lastRenderedPageBreak/>
        <w:t xml:space="preserve">influences their relational structure, as the network of attitudes of people with lower levels of education, income, and social class is more densely connected </w:t>
      </w:r>
      <w:r w:rsidR="00D44259" w:rsidRPr="00057CC1">
        <w:fldChar w:fldCharType="begin"/>
      </w:r>
      <w:r w:rsidR="00E336D9">
        <w:instrText xml:space="preserve"> ADDIN ZOTERO_ITEM CSL_CITATION {"citationID":"QepqglGL","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44259" w:rsidRPr="00057CC1">
        <w:fldChar w:fldCharType="separate"/>
      </w:r>
      <w:r w:rsidR="00D44259" w:rsidRPr="00057CC1">
        <w:rPr>
          <w:noProof/>
        </w:rPr>
        <w:t>(Franetovic &amp; Bertero, 2023)</w:t>
      </w:r>
      <w:r w:rsidR="00D44259" w:rsidRPr="00057CC1">
        <w:fldChar w:fldCharType="end"/>
      </w:r>
      <w:r w:rsidR="00D44259" w:rsidRPr="00057CC1">
        <w:t xml:space="preserve">. </w:t>
      </w:r>
    </w:p>
    <w:p w14:paraId="50314F96" w14:textId="77777777" w:rsidR="003F3498" w:rsidRDefault="008A637C" w:rsidP="00822482">
      <w:r w:rsidRPr="00057CC1">
        <w:t xml:space="preserve">A </w:t>
      </w:r>
      <w:r w:rsidR="009C7A18" w:rsidRPr="00057CC1">
        <w:t>logical</w:t>
      </w:r>
      <w:r w:rsidRPr="00057CC1">
        <w:t xml:space="preserve"> extension of these findings is to investigate whether cognitive and emotional variables</w:t>
      </w:r>
      <w:r w:rsidR="00C55595" w:rsidRPr="00057CC1">
        <w:t xml:space="preserve"> </w:t>
      </w:r>
      <w:r w:rsidRPr="00057CC1">
        <w:t xml:space="preserve">influence network structure. </w:t>
      </w:r>
      <w:r w:rsidR="00D20ED9" w:rsidRPr="00057CC1">
        <w:t xml:space="preserve">One contribution analyzed anti-Roma bias, finding that the corresponding network is highly connected for individuals with high attitude strength, and more loosely connected for individuals with lesser attitude strength </w:t>
      </w:r>
      <w:r w:rsidRPr="00057CC1">
        <w:fldChar w:fldCharType="begin"/>
      </w:r>
      <w:r w:rsidR="009B165A">
        <w:instrText xml:space="preserve"> ADDIN ZOTERO_ITEM CSL_CITATION {"citationID":"FrdAKQ96","properties":{"formattedCitation":"(Nariman et al., 2020)","plainCitation":"(Nariman et al., 2020)","noteIndex":0},"citationItems":[{"id":"CgC322zU/34Albc4m","uris":["http://zotero.org/groups/5373452/items/RIRENHH6"],"itemData":{"id":4446,"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citation-key":"narimanRomaBiasStereotypes2020"}}],"schema":"https://github.com/citation-style-language/schema/raw/master/csl-citation.json"} </w:instrText>
      </w:r>
      <w:r w:rsidRPr="00057CC1">
        <w:fldChar w:fldCharType="separate"/>
      </w:r>
      <w:r w:rsidRPr="00057CC1">
        <w:rPr>
          <w:noProof/>
        </w:rPr>
        <w:t>(Nariman et al., 2020)</w:t>
      </w:r>
      <w:r w:rsidRPr="00057CC1">
        <w:fldChar w:fldCharType="end"/>
      </w:r>
      <w:r w:rsidRPr="00057CC1">
        <w:t xml:space="preserve">. </w:t>
      </w:r>
      <w:r w:rsidR="009C7A18" w:rsidRPr="00057CC1">
        <w:t>This</w:t>
      </w:r>
      <w:r w:rsidRPr="00057CC1">
        <w:t xml:space="preserve"> implies network connectivity </w:t>
      </w:r>
      <w:r w:rsidR="00D20ED9" w:rsidRPr="00057CC1">
        <w:t>relates</w:t>
      </w:r>
      <w:r w:rsidRPr="00057CC1">
        <w:t xml:space="preserve"> </w:t>
      </w:r>
      <w:r w:rsidR="00D20ED9" w:rsidRPr="00057CC1">
        <w:t>to</w:t>
      </w:r>
      <w:r w:rsidRPr="00057CC1">
        <w:t xml:space="preserve"> attitude strength </w:t>
      </w:r>
      <w:r w:rsidRPr="00057CC1">
        <w:fldChar w:fldCharType="begin"/>
      </w:r>
      <w:r w:rsidR="009B165A">
        <w:instrText xml:space="preserve"> ADDIN ZOTERO_ITEM CSL_CITATION {"citationID":"TuK8aZq4","properties":{"formattedCitation":"(Dalege et al., 2019)","plainCitation":"(Dalege et al., 2019)","noteIndex":0},"citationItems":[{"id":"CgC322zU/eMkJs3r2","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Pr="00057CC1">
        <w:fldChar w:fldCharType="separate"/>
      </w:r>
      <w:r w:rsidRPr="00057CC1">
        <w:rPr>
          <w:noProof/>
        </w:rPr>
        <w:t>(Dalege et al., 2019)</w:t>
      </w:r>
      <w:r w:rsidRPr="00057CC1">
        <w:fldChar w:fldCharType="end"/>
      </w:r>
      <w:r w:rsidRPr="00057CC1">
        <w:t xml:space="preserve">, and that attitude strength moderates the relationships between the network components </w:t>
      </w:r>
      <w:r w:rsidRPr="00057CC1">
        <w:fldChar w:fldCharType="begin"/>
      </w:r>
      <w:r w:rsidR="009B165A">
        <w:instrText xml:space="preserve"> ADDIN ZOTERO_ITEM CSL_CITATION {"citationID":"Kd1fZVfj","properties":{"formattedCitation":"(Haslbeck et al., 2021)","plainCitation":"(Haslbeck et al., 2021)","noteIndex":0},"citationItems":[{"id":"CgC322zU/Zdr5OIOk","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Pr="00057CC1">
        <w:fldChar w:fldCharType="separate"/>
      </w:r>
      <w:r w:rsidRPr="00057CC1">
        <w:rPr>
          <w:noProof/>
        </w:rPr>
        <w:t>(Haslbeck et al., 2021)</w:t>
      </w:r>
      <w:r w:rsidRPr="00057CC1">
        <w:fldChar w:fldCharType="end"/>
      </w:r>
      <w:r w:rsidRPr="00057CC1">
        <w:t xml:space="preserve">. </w:t>
      </w:r>
    </w:p>
    <w:p w14:paraId="500021D6" w14:textId="676E3923" w:rsidR="0078524A" w:rsidRPr="00753F1A" w:rsidRDefault="008A637C" w:rsidP="00822482">
      <w:r w:rsidRPr="00057CC1">
        <w:t>In the realm of attitude</w:t>
      </w:r>
      <w:r w:rsidR="00C55595" w:rsidRPr="00057CC1">
        <w:t>s</w:t>
      </w:r>
      <w:r w:rsidRPr="00057CC1">
        <w:t xml:space="preserve"> </w:t>
      </w:r>
      <w:r w:rsidR="00F85C39">
        <w:t>towards</w:t>
      </w:r>
      <w:r w:rsidRPr="00057CC1">
        <w:t xml:space="preserve"> inequality, </w:t>
      </w:r>
      <w:r w:rsidR="00C55595" w:rsidRPr="00057CC1">
        <w:t>scholars extensively examined the role of anger.</w:t>
      </w:r>
      <w:r w:rsidRPr="00057CC1">
        <w:t xml:space="preserve"> </w:t>
      </w:r>
      <w:r w:rsidR="009C7A18" w:rsidRPr="00057CC1">
        <w:t xml:space="preserve">Researchers have explored its determinants, finding </w:t>
      </w:r>
      <w:r w:rsidR="00C55595" w:rsidRPr="00057CC1">
        <w:t xml:space="preserve">U.S. citizens </w:t>
      </w:r>
      <w:r w:rsidR="009C7A18" w:rsidRPr="00057CC1">
        <w:t xml:space="preserve">with lower social status tend to express higher levels of anger </w:t>
      </w:r>
      <w:r w:rsidR="009C7A18" w:rsidRPr="00057CC1">
        <w:fldChar w:fldCharType="begin"/>
      </w:r>
      <w:r w:rsidR="00E336D9">
        <w:instrText xml:space="preserve"> ADDIN ZOTERO_ITEM CSL_CITATION {"citationID":"BMQt9SUW","properties":{"formattedCitation":"(Park et al., 2013)","plainCitation":"(Park et al., 2013)","noteIndex":0},"citationItems":[{"id":2451,"uris":["http://zotero.org/groups/5379819/items/B7DB8497"],"itemData":{"id":2451,"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9C7A18" w:rsidRPr="00057CC1">
        <w:fldChar w:fldCharType="separate"/>
      </w:r>
      <w:r w:rsidR="009C7A18" w:rsidRPr="00057CC1">
        <w:rPr>
          <w:noProof/>
        </w:rPr>
        <w:t>(Park et al., 2013)</w:t>
      </w:r>
      <w:r w:rsidR="009C7A18" w:rsidRPr="00057CC1">
        <w:fldChar w:fldCharType="end"/>
      </w:r>
      <w:r w:rsidR="009C7A18" w:rsidRPr="00057CC1">
        <w:t xml:space="preserve">. Anger is often rooted in feelings of frustration, inferiority, and injustice </w:t>
      </w:r>
      <w:r w:rsidR="009C7A18" w:rsidRPr="00057CC1">
        <w:fldChar w:fldCharType="begin"/>
      </w:r>
      <w:r w:rsidR="00E336D9">
        <w:instrText xml:space="preserve"> ADDIN ZOTERO_ITEM CSL_CITATION {"citationID":"DZY4CgcF","properties":{"formattedCitation":"(Smith, 2008)","plainCitation":"(Smith, 2008)","noteIndex":0},"citationItems":[{"id":2450,"uris":["http://zotero.org/groups/5379819/items/9Q77SUVU"],"itemData":{"id":245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citation-key":"smithEnvy2008"}}],"schema":"https://github.com/citation-style-language/schema/raw/master/csl-citation.json"} </w:instrText>
      </w:r>
      <w:r w:rsidR="009C7A18" w:rsidRPr="00057CC1">
        <w:fldChar w:fldCharType="separate"/>
      </w:r>
      <w:r w:rsidR="009C7A18" w:rsidRPr="00057CC1">
        <w:rPr>
          <w:noProof/>
        </w:rPr>
        <w:t>(Smith, 2008)</w:t>
      </w:r>
      <w:r w:rsidR="009C7A18" w:rsidRPr="00057CC1">
        <w:fldChar w:fldCharType="end"/>
      </w:r>
      <w:r w:rsidR="009C7A18" w:rsidRPr="00057CC1">
        <w:t xml:space="preserve">. </w:t>
      </w:r>
      <w:r w:rsidR="00A64E6A" w:rsidRPr="00057CC1">
        <w:t xml:space="preserve">Moreover, anger </w:t>
      </w:r>
      <w:r w:rsidR="00F85C39">
        <w:t>towards</w:t>
      </w:r>
      <w:r w:rsidR="00A64E6A" w:rsidRPr="00057CC1">
        <w:t xml:space="preserve"> inequality also has important societal outcomes. </w:t>
      </w:r>
      <w:r w:rsidR="00F463B5" w:rsidRPr="00057CC1">
        <w:t xml:space="preserve">Comparative research shows that angry individuals are unlikely to vote for parties adopting conservative stances on economic issues and express high support for economically progressive parties </w:t>
      </w:r>
      <w:r w:rsidR="00F463B5" w:rsidRPr="00057CC1">
        <w:fldChar w:fldCharType="begin"/>
      </w:r>
      <w:r w:rsidR="00E336D9">
        <w:instrText xml:space="preserve"> ADDIN ZOTERO_ITEM CSL_CITATION {"citationID":"Z2yulORo","properties":{"formattedCitation":"(Gonthier, 2023)","plainCitation":"(Gonthier, 2023)","noteIndex":0},"citationItems":[{"id":2447,"uris":["http://zotero.org/groups/5379819/items/WBI4U7SJ"],"itemData":{"id":2447,"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MoralEconomy2023"}}],"schema":"https://github.com/citation-style-language/schema/raw/master/csl-citation.json"} </w:instrText>
      </w:r>
      <w:r w:rsidR="00F463B5" w:rsidRPr="00057CC1">
        <w:fldChar w:fldCharType="separate"/>
      </w:r>
      <w:r w:rsidR="00F463B5" w:rsidRPr="00057CC1">
        <w:rPr>
          <w:noProof/>
        </w:rPr>
        <w:t>(Gonthier, 2023)</w:t>
      </w:r>
      <w:r w:rsidR="00F463B5" w:rsidRPr="00057CC1">
        <w:fldChar w:fldCharType="end"/>
      </w:r>
      <w:r w:rsidR="00F463B5" w:rsidRPr="00057CC1">
        <w:t>. More importantly, t</w:t>
      </w:r>
      <w:r w:rsidR="00A64E6A" w:rsidRPr="00057CC1">
        <w:t xml:space="preserve">he link between the perceptions of existing inequalities and the willingness to engage in political action to reduce them is stronger for angry individuals </w:t>
      </w:r>
      <w:r w:rsidR="00A64E6A" w:rsidRPr="00057CC1">
        <w:fldChar w:fldCharType="begin"/>
      </w:r>
      <w:r w:rsidR="00E336D9">
        <w:instrText xml:space="preserve"> ADDIN ZOTERO_ITEM CSL_CITATION {"citationID":"JwsnayMA","properties":{"formattedCitation":"(Leach et al., 2006)","plainCitation":"(Leach et al., 2006)","noteIndex":0},"citationItems":[{"id":2449,"uris":["http://zotero.org/groups/5379819/items/B6ZMCRXQ"],"itemData":{"id":2449,"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A64E6A" w:rsidRPr="00057CC1">
        <w:fldChar w:fldCharType="separate"/>
      </w:r>
      <w:r w:rsidR="00A64E6A" w:rsidRPr="00057CC1">
        <w:rPr>
          <w:noProof/>
        </w:rPr>
        <w:t>(Leach et al., 2006)</w:t>
      </w:r>
      <w:r w:rsidR="00A64E6A" w:rsidRPr="00057CC1">
        <w:fldChar w:fldCharType="end"/>
      </w:r>
      <w:r w:rsidR="00A64E6A" w:rsidRPr="00057CC1">
        <w:t xml:space="preserve">. Anger also </w:t>
      </w:r>
      <w:r w:rsidR="00F463B5" w:rsidRPr="00057CC1">
        <w:t>mediates</w:t>
      </w:r>
      <w:r w:rsidR="00A64E6A" w:rsidRPr="00057CC1">
        <w:t xml:space="preserve"> the relationships between perceived inequalities and psychological </w:t>
      </w:r>
      <w:r w:rsidR="00F463B5" w:rsidRPr="00057CC1">
        <w:t xml:space="preserve">subjective well‐being </w:t>
      </w:r>
      <w:r w:rsidR="00F463B5" w:rsidRPr="00057CC1">
        <w:fldChar w:fldCharType="begin"/>
      </w:r>
      <w:r w:rsidR="00E336D9">
        <w:instrText xml:space="preserve"> ADDIN ZOTERO_ITEM CSL_CITATION {"citationID":"mQqGpXyE","properties":{"formattedCitation":"(Vezzoli et al., 2023)","plainCitation":"(Vezzoli et al., 2023)","noteIndex":0},"citationItems":[{"id":2448,"uris":["http://zotero.org/groups/5379819/items/YNS3LEYK"],"itemData":{"id":2448,"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F463B5" w:rsidRPr="00057CC1">
        <w:fldChar w:fldCharType="separate"/>
      </w:r>
      <w:r w:rsidR="00F463B5" w:rsidRPr="00057CC1">
        <w:rPr>
          <w:noProof/>
        </w:rPr>
        <w:t>(Vezzoli et al., 2023)</w:t>
      </w:r>
      <w:r w:rsidR="00F463B5" w:rsidRPr="00057CC1">
        <w:fldChar w:fldCharType="end"/>
      </w:r>
      <w:r w:rsidR="00F463B5" w:rsidRPr="00057CC1">
        <w:t xml:space="preserve">. This research extends these investigations by </w:t>
      </w:r>
      <w:r w:rsidR="0078524A" w:rsidRPr="00057CC1">
        <w:t>assessing</w:t>
      </w:r>
      <w:r w:rsidR="00F463B5" w:rsidRPr="00057CC1">
        <w:t xml:space="preserve"> whe</w:t>
      </w:r>
      <w:r w:rsidR="0078524A" w:rsidRPr="00057CC1">
        <w:t>th</w:t>
      </w:r>
      <w:r w:rsidR="00F463B5" w:rsidRPr="00057CC1">
        <w:t xml:space="preserve">er </w:t>
      </w:r>
      <w:r w:rsidR="00D01E70" w:rsidRPr="00057CC1">
        <w:t xml:space="preserve">anger moderates </w:t>
      </w:r>
      <w:r w:rsidR="00F463B5" w:rsidRPr="00057CC1">
        <w:t xml:space="preserve">the relationships between </w:t>
      </w:r>
      <w:r w:rsidR="003F3498" w:rsidRPr="003F3498">
        <w:rPr>
          <w:highlight w:val="yellow"/>
        </w:rPr>
        <w:t>people’s distributive evaluations</w:t>
      </w:r>
      <w:r w:rsidR="00D01E70" w:rsidRPr="003F3498">
        <w:rPr>
          <w:highlight w:val="yellow"/>
        </w:rPr>
        <w:t>:</w:t>
      </w:r>
    </w:p>
    <w:p w14:paraId="33255668" w14:textId="5231359B" w:rsidR="00BC14B5" w:rsidRPr="00753F1A" w:rsidRDefault="00822482" w:rsidP="00822482">
      <w:r w:rsidRPr="00EA6C09">
        <w:rPr>
          <w:i/>
          <w:iCs/>
        </w:rPr>
        <w:t>H3</w:t>
      </w:r>
      <w:r w:rsidR="00057CC1" w:rsidRPr="00EA6C09">
        <w:rPr>
          <w:i/>
          <w:iCs/>
        </w:rPr>
        <w:t>: The</w:t>
      </w:r>
      <w:r w:rsidR="0078524A" w:rsidRPr="00EA6C09">
        <w:rPr>
          <w:i/>
          <w:iCs/>
        </w:rPr>
        <w:t xml:space="preserve"> structure of the network of attitudes </w:t>
      </w:r>
      <w:r w:rsidR="00F85C39">
        <w:rPr>
          <w:i/>
          <w:iCs/>
        </w:rPr>
        <w:t>towards</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F85C39">
        <w:rPr>
          <w:i/>
          <w:iCs/>
        </w:rPr>
        <w:t>towards</w:t>
      </w:r>
      <w:r w:rsidR="0078524A" w:rsidRPr="00EA6C09">
        <w:rPr>
          <w:i/>
          <w:iCs/>
        </w:rPr>
        <w:t xml:space="preserve"> inequality.</w:t>
      </w:r>
    </w:p>
    <w:p w14:paraId="25D450DB" w14:textId="00D53CF4" w:rsidR="000753A5" w:rsidRPr="00753F1A" w:rsidRDefault="0078524A" w:rsidP="00822482">
      <w:r w:rsidRPr="00057CC1">
        <w:t xml:space="preserve">Network approaches to belief systems produced a formalized theory of attitude change. Attitudes form a network </w:t>
      </w:r>
      <w:r w:rsidR="00D01E70" w:rsidRPr="00057CC1">
        <w:t>where nodes differ in centrality, which measures the degree to which a node is predicted and/or predicts every other</w:t>
      </w:r>
      <w:r w:rsidRPr="00057CC1">
        <w:t xml:space="preserve">. </w:t>
      </w:r>
      <w:r w:rsidR="00D01E70" w:rsidRPr="00057CC1">
        <w:t>I</w:t>
      </w:r>
      <w:r w:rsidR="002F67E5" w:rsidRPr="00057CC1">
        <w:t>f a change occurs in a central</w:t>
      </w:r>
      <w:r w:rsidR="003A1B13">
        <w:t>—</w:t>
      </w:r>
      <w:r w:rsidR="002F67E5" w:rsidRPr="00057CC1">
        <w:t>rather than peripheral</w:t>
      </w:r>
      <w:r w:rsidR="003A1B13">
        <w:t>—</w:t>
      </w:r>
      <w:r w:rsidR="002F67E5" w:rsidRPr="00057CC1">
        <w:t>node</w:t>
      </w:r>
      <w:r w:rsidR="00D01E70" w:rsidRPr="00057CC1">
        <w:t>,</w:t>
      </w:r>
      <w:r w:rsidR="002F67E5" w:rsidRPr="00057CC1">
        <w:t xml:space="preserve"> the </w:t>
      </w:r>
      <w:r w:rsidR="00D01E70" w:rsidRPr="00057CC1">
        <w:t>network of attitudes</w:t>
      </w:r>
      <w:r w:rsidR="002F67E5" w:rsidRPr="00057CC1">
        <w:t xml:space="preserve"> should vary to a greater extent. This </w:t>
      </w:r>
      <w:r w:rsidRPr="00057CC1">
        <w:t>has been</w:t>
      </w:r>
      <w:r w:rsidR="002F67E5" w:rsidRPr="00057CC1">
        <w:t xml:space="preserve"> confirmed by simulation and longitudinal studies. In simulated data, changes in central nodes </w:t>
      </w:r>
      <w:r w:rsidR="00D01E70" w:rsidRPr="00057CC1">
        <w:t>ha</w:t>
      </w:r>
      <w:r w:rsidR="00A07EF1" w:rsidRPr="00057CC1">
        <w:t>ve</w:t>
      </w:r>
      <w:r w:rsidR="00D01E70" w:rsidRPr="00057CC1">
        <w:t xml:space="preserve"> been</w:t>
      </w:r>
      <w:r w:rsidR="002F67E5" w:rsidRPr="00057CC1">
        <w:t xml:space="preserve"> associated with a downstream effect </w:t>
      </w:r>
      <w:r w:rsidRPr="00057CC1">
        <w:lastRenderedPageBreak/>
        <w:fldChar w:fldCharType="begin"/>
      </w:r>
      <w:r w:rsidR="009B165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iawSecvF","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057CC1">
        <w:fldChar w:fldCharType="separate"/>
      </w:r>
      <w:r w:rsidR="0081649E" w:rsidRPr="00057CC1">
        <w:rPr>
          <w:noProof/>
        </w:rPr>
        <w:t>(Dalege, Borsboom, Harreveld, &amp; Maas, 2017; Dalege, Borsboom, Harreveld, Waldorp, et al., 2017)</w:t>
      </w:r>
      <w:r w:rsidRPr="00057CC1">
        <w:fldChar w:fldCharType="end"/>
      </w:r>
      <w:r w:rsidR="002F67E5" w:rsidRPr="00057CC1">
        <w:t xml:space="preserve">. </w:t>
      </w:r>
      <w:r w:rsidR="00057CC1" w:rsidRPr="00057CC1">
        <w:rPr>
          <w:highlight w:val="green"/>
        </w:rPr>
        <w:t xml:space="preserve">This </w:t>
      </w:r>
      <w:r w:rsidR="002F67E5" w:rsidRPr="00057CC1">
        <w:t xml:space="preserve">occurs when a change in the state of a node (i.e.: from “not endorsed” to “endorsed”) produces </w:t>
      </w:r>
      <w:r w:rsidR="00D01E70" w:rsidRPr="00057CC1">
        <w:t xml:space="preserve">consistent </w:t>
      </w:r>
      <w:r w:rsidR="002F67E5" w:rsidRPr="00057CC1">
        <w:t xml:space="preserve">adaptations in the </w:t>
      </w:r>
      <w:r w:rsidR="00057CC1" w:rsidRPr="00057CC1">
        <w:rPr>
          <w:highlight w:val="green"/>
        </w:rPr>
        <w:t>belief system</w:t>
      </w:r>
      <w:r w:rsidR="002F67E5" w:rsidRPr="00057CC1">
        <w:t xml:space="preserve">, leading other neighboring nodes to change their state. This phenomenon </w:t>
      </w:r>
      <w:r w:rsidR="00D01E70" w:rsidRPr="00057CC1">
        <w:t>has</w:t>
      </w:r>
      <w:r w:rsidR="002F67E5" w:rsidRPr="00057CC1">
        <w:t xml:space="preserve"> also </w:t>
      </w:r>
      <w:r w:rsidR="00D01E70" w:rsidRPr="00057CC1">
        <w:t xml:space="preserve">been </w:t>
      </w:r>
      <w:r w:rsidR="002F67E5" w:rsidRPr="00057CC1">
        <w:t>observed, even if with lesser intensity, with longitudinal data in the field of job satisfaction</w:t>
      </w:r>
      <w:r w:rsidR="0081649E" w:rsidRPr="00057CC1">
        <w:t xml:space="preserve"> </w:t>
      </w:r>
      <w:r w:rsidR="0081649E" w:rsidRPr="00057CC1">
        <w:fldChar w:fldCharType="begin"/>
      </w:r>
      <w:r w:rsidR="009B165A">
        <w:instrText xml:space="preserve"> ADDIN ZOTERO_ITEM CSL_CITATION {"citationID":"CsL8Hn4Q","properties":{"formattedCitation":"(Carter et al., 2020)","plainCitation":"(Carter et al., 2020)","noteIndex":0},"citationItems":[{"id":"CgC322zU/LQuVPuWh","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E336D9">
        <w:instrText xml:space="preserve"> ADDIN ZOTERO_ITEM CSL_CITATION {"citationID":"sKEQeybB","properties":{"formattedCitation":"(Chambon et al., 2022)","plainCitation":"(Chambon et al., 2022)","noteIndex":0},"citationItems":[{"id":2446,"uris":["http://zotero.org/groups/5379819/items/EPZRW2QR"],"itemData":{"id":2446,"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9B165A">
        <w:instrText xml:space="preserve"> ADDIN ZOTERO_ITEM CSL_CITATION {"citationID":"aKULEgq3","properties":{"formattedCitation":"(Turner-Zwinkels &amp; Brandt, 2022)","plainCitation":"(Turner-Zwinkels &amp; Brandt, 2022)","noteIndex":0},"citationItems":[{"id":"CgC322zU/gM1xMcsz","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81649E" w:rsidRPr="00057CC1">
        <w:t xml:space="preserve">Given the </w:t>
      </w:r>
      <w:r w:rsidR="00510087" w:rsidRPr="00057CC1">
        <w:t xml:space="preserve">lack </w:t>
      </w:r>
      <w:r w:rsidR="0081649E" w:rsidRPr="00057CC1">
        <w:t xml:space="preserve">of </w:t>
      </w:r>
      <w:r w:rsidR="00510087" w:rsidRPr="00057CC1">
        <w:t xml:space="preserve">panel </w:t>
      </w:r>
      <w:r w:rsidR="0081649E" w:rsidRPr="00057CC1">
        <w:t xml:space="preserve">data measuring a wide set of </w:t>
      </w:r>
      <w:r w:rsidR="00A07EF1" w:rsidRPr="00057CC1">
        <w:t xml:space="preserve">individual-level </w:t>
      </w:r>
      <w:r w:rsidR="0081649E" w:rsidRPr="00057CC1">
        <w:t>subjective inequality indicators, this article</w:t>
      </w:r>
      <w:r w:rsidR="002F67E5" w:rsidRPr="00057CC1">
        <w:t xml:space="preserve"> simulate</w:t>
      </w:r>
      <w:r w:rsidR="0081649E" w:rsidRPr="00057CC1">
        <w:t>s</w:t>
      </w:r>
      <w:r w:rsidR="002F67E5" w:rsidRPr="00057CC1">
        <w:t xml:space="preserve"> a manipulation attempt targeting each node in the network</w:t>
      </w:r>
      <w:r w:rsidR="0081649E" w:rsidRPr="00057CC1">
        <w:t>. Building on H2, this study</w:t>
      </w:r>
      <w:r w:rsidR="002F67E5" w:rsidRPr="00057CC1">
        <w:t xml:space="preserve"> test</w:t>
      </w:r>
      <w:r w:rsidR="0081649E" w:rsidRPr="00057CC1">
        <w:t>s</w:t>
      </w:r>
      <w:r w:rsidR="002F67E5" w:rsidRPr="00057CC1">
        <w:t xml:space="preserve"> whether:</w:t>
      </w:r>
      <w:r w:rsidR="002F67E5" w:rsidRPr="00753F1A">
        <w:rPr>
          <w:sz w:val="24"/>
          <w:szCs w:val="24"/>
        </w:rPr>
        <w:t xml:space="preserve">  </w:t>
      </w:r>
    </w:p>
    <w:p w14:paraId="556B4079" w14:textId="4369B8F9"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r w:rsidR="0092375E">
        <w:rPr>
          <w:i/>
          <w:iCs/>
        </w:rPr>
        <w:t xml:space="preserve"> </w:t>
      </w:r>
      <w:r w:rsidR="0092375E" w:rsidRPr="00334B2F">
        <w:rPr>
          <w:i/>
          <w:iCs/>
          <w:highlight w:val="yellow"/>
        </w:rPr>
        <w:t>in the network of attitudes towards inequality.</w:t>
      </w:r>
    </w:p>
    <w:p w14:paraId="2F5890A1" w14:textId="42812C91" w:rsidR="007E7B00" w:rsidRPr="00753F1A" w:rsidRDefault="00CF178C" w:rsidP="006E7D90">
      <w:pPr>
        <w:pStyle w:val="Heading2"/>
      </w:pPr>
      <w:r w:rsidRPr="00753F1A">
        <w:t>3. Method</w:t>
      </w:r>
      <w:r w:rsidR="00DF6730">
        <w:t>s</w:t>
      </w:r>
    </w:p>
    <w:p w14:paraId="2D484DCF" w14:textId="60E0E907" w:rsidR="00CF178C" w:rsidRPr="00753F1A" w:rsidRDefault="00CF178C" w:rsidP="001E7009">
      <w:pPr>
        <w:pStyle w:val="Heading3"/>
      </w:pPr>
      <w:r w:rsidRPr="00753F1A">
        <w:t>3.1 Data and variables</w:t>
      </w:r>
    </w:p>
    <w:p w14:paraId="66679469" w14:textId="6D351928" w:rsidR="007E7B00" w:rsidRPr="00753F1A" w:rsidRDefault="006E7D90" w:rsidP="00A6659E">
      <w:r w:rsidRPr="00753F1A">
        <w:t>The ISSP 2019</w:t>
      </w:r>
      <w:r w:rsidR="00334B2F">
        <w:t>—</w:t>
      </w:r>
      <w:r w:rsidRPr="00753F1A">
        <w:t xml:space="preserve">Social Inequality V module </w:t>
      </w:r>
      <w:r w:rsidR="009F5C9A" w:rsidRPr="00753F1A">
        <w:fldChar w:fldCharType="begin"/>
      </w:r>
      <w:r w:rsidR="00E336D9">
        <w:instrText xml:space="preserve"> ADDIN ZOTERO_ITEM CSL_CITATION {"citationID":"DHm28thH","properties":{"formattedCitation":"(ISSP Research Group, 2022)","plainCitation":"(ISSP Research Group, 2022)","noteIndex":0},"citationItems":[{"id":2511,"uris":["http://zotero.org/groups/5379819/items/LCZXKEM3"],"itemData":{"id":2511,"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F85C39">
        <w:t>towards</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E336D9">
        <w:instrText xml:space="preserve"> ADDIN ZOTERO_ITEM CSL_CITATION {"citationID":"uSvUXCgz","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w:t>
      </w:r>
      <w:r w:rsidR="00334B2F" w:rsidRPr="00334B2F">
        <w:rPr>
          <w:highlight w:val="yellow"/>
        </w:rPr>
        <w:t>oscillate</w:t>
      </w:r>
      <w:r w:rsidR="00334B2F">
        <w:t xml:space="preserve"> </w:t>
      </w:r>
      <w:r w:rsidRPr="00753F1A">
        <w:t xml:space="preserve">between 2% (e.g.: </w:t>
      </w:r>
      <w:r w:rsidR="00A6659E" w:rsidRPr="00FC2B01">
        <w:rPr>
          <w:i/>
          <w:iCs/>
          <w:highlight w:val="green"/>
        </w:rPr>
        <w:t>Perception of large income inequality</w:t>
      </w:r>
      <w:r w:rsidR="00544CDC" w:rsidRPr="00753F1A">
        <w:rPr>
          <w:rStyle w:val="FootnoteReference"/>
          <w:i/>
          <w:iCs/>
        </w:rPr>
        <w:footnoteReference w:id="1"/>
      </w:r>
      <w:r w:rsidRPr="00753F1A">
        <w:t>) and 11% (</w:t>
      </w:r>
      <w:r w:rsidR="00A6659E" w:rsidRPr="00FC2B01">
        <w:rPr>
          <w:i/>
          <w:iCs/>
          <w:highlight w:val="green"/>
        </w:rPr>
        <w:t>Judgment of unfair distribution</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w:t>
      </w:r>
      <w:r w:rsidRPr="00753F1A">
        <w:lastRenderedPageBreak/>
        <w:t xml:space="preserve">original sample and the reduced one. </w:t>
      </w:r>
      <w:r w:rsidR="007E7B00" w:rsidRPr="00753F1A">
        <w:t xml:space="preserve">Table 1 shows the </w:t>
      </w:r>
      <w:r w:rsidR="000F3694">
        <w:t xml:space="preserve">22 </w:t>
      </w:r>
      <w:r w:rsidR="007E7B00" w:rsidRPr="00753F1A">
        <w:t>selected variable</w:t>
      </w:r>
      <w:r w:rsidR="007B0AAE" w:rsidRPr="00753F1A">
        <w:t>s</w:t>
      </w:r>
      <w:r w:rsidR="007E7B00" w:rsidRPr="00753F1A">
        <w:t xml:space="preserve"> and their corresponding ISSP question</w:t>
      </w:r>
      <w:r w:rsidR="00334B2F">
        <w:t>s</w:t>
      </w:r>
      <w:r w:rsidR="007E7B00" w:rsidRPr="00753F1A">
        <w:t xml:space="preserve">. </w:t>
      </w:r>
      <w:r w:rsidR="00D01E70" w:rsidRPr="00753F1A">
        <w:t>High scores</w:t>
      </w:r>
      <w:r w:rsidR="007E7B00" w:rsidRPr="00753F1A">
        <w:t xml:space="preserve"> </w:t>
      </w:r>
      <w:r w:rsidR="00D01E70" w:rsidRPr="00753F1A">
        <w:t>indicate</w:t>
      </w:r>
      <w:r w:rsidR="007E7B00" w:rsidRPr="00753F1A">
        <w:t xml:space="preserve"> </w:t>
      </w:r>
      <w:r w:rsidR="00334B2F" w:rsidRPr="00334B2F">
        <w:rPr>
          <w:highlight w:val="yellow"/>
        </w:rPr>
        <w:t>less tolerant</w:t>
      </w:r>
      <w:r w:rsidR="00FC2B01" w:rsidRPr="00334B2F">
        <w:rPr>
          <w:highlight w:val="yellow"/>
        </w:rPr>
        <w:t xml:space="preserve"> attitudes</w:t>
      </w:r>
      <w:r w:rsidR="00334B2F" w:rsidRPr="00334B2F">
        <w:rPr>
          <w:highlight w:val="yellow"/>
        </w:rPr>
        <w:t xml:space="preserve"> towards inequality</w:t>
      </w:r>
      <w:r w:rsidR="00FC2B01" w:rsidRPr="00334B2F">
        <w:rPr>
          <w:highlight w:val="yellow"/>
        </w:rPr>
        <w:t xml:space="preserve"> (</w:t>
      </w:r>
      <w:r w:rsidR="00D01E70" w:rsidRPr="00334B2F">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FC2B01" w:rsidRPr="00FC2B01">
        <w:rPr>
          <w:highlight w:val="green"/>
        </w:rPr>
        <w:t>)</w:t>
      </w:r>
      <w:r w:rsidR="007E7B00" w:rsidRPr="00753F1A">
        <w:t xml:space="preserve">. </w:t>
      </w:r>
      <w:r w:rsidR="00E44484" w:rsidRPr="00753F1A">
        <w:t xml:space="preserve">All variables are measured on a 1 to 5 scale, with the exceptions of </w:t>
      </w:r>
      <w:r w:rsidR="00A6659E" w:rsidRPr="00FC2B01">
        <w:rPr>
          <w:i/>
          <w:iCs/>
          <w:highlight w:val="green"/>
        </w:rPr>
        <w:t>Judgment of unfair distribution</w:t>
      </w:r>
      <w:r w:rsidR="00E44484" w:rsidRPr="00753F1A">
        <w:t xml:space="preserve"> (1-4) and anger </w:t>
      </w:r>
      <w:r w:rsidR="00F85C39">
        <w:t>towards</w:t>
      </w:r>
      <w:r w:rsidR="00E44484" w:rsidRPr="00753F1A">
        <w:t xml:space="preserve"> inequality (0-10). </w:t>
      </w:r>
    </w:p>
    <w:p w14:paraId="16A52974" w14:textId="417A246C" w:rsidR="00CF178C" w:rsidRDefault="007B0AAE" w:rsidP="007E7B00">
      <w:r w:rsidRPr="00FC2B01">
        <w:t xml:space="preserve">To cumulate with past research adopting a network approach to the study of attitudes </w:t>
      </w:r>
      <w:r w:rsidR="00F85C39">
        <w:t>towards</w:t>
      </w:r>
      <w:r w:rsidRPr="00FC2B01">
        <w:t xml:space="preserve"> inequality,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E336D9">
        <w:instrText xml:space="preserve"> ADDIN ZOTERO_ITEM CSL_CITATION {"citationID":"ZmRx6Xv3","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report their </w:t>
      </w:r>
      <w:r w:rsidR="00A6659E" w:rsidRPr="00FC2B01">
        <w:rPr>
          <w:i/>
          <w:iCs/>
          <w:highlight w:val="green"/>
        </w:rPr>
        <w:t>Perception of large income inequality</w:t>
      </w:r>
      <w:r w:rsidR="00485F20" w:rsidRPr="00753F1A">
        <w:t xml:space="preserve"> and </w:t>
      </w:r>
      <w:r w:rsidR="00FC2B01">
        <w:t xml:space="preserve">their </w:t>
      </w:r>
      <w:r w:rsidR="00A6659E" w:rsidRPr="00FC2B01">
        <w:rPr>
          <w:i/>
          <w:iCs/>
          <w:highlight w:val="green"/>
        </w:rPr>
        <w:t>Perception of tax regressivity</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674AE">
        <w:instrText xml:space="preserve"> ADDIN ZOTERO_ITEM CSL_CITATION {"citationID":"5KuuVJAO","properties":{"formattedCitation":"(Mijs, 2018a)","plainCitation":"(Mijs, 2018a)","noteIndex":0},"citationItems":[{"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753F1A">
        <w:fldChar w:fldCharType="separate"/>
      </w:r>
      <w:r w:rsidR="004674AE" w:rsidRPr="004674AE">
        <w:t>(Mijs, 2018a)</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A6659E" w:rsidRPr="00FD2FB8">
        <w:rPr>
          <w:i/>
          <w:iCs/>
          <w:highlight w:val="green"/>
        </w:rPr>
        <w:t>Importance of wealthy family</w:t>
      </w:r>
      <w:r w:rsidR="00FC2B01" w:rsidRPr="00FD2FB8">
        <w:rPr>
          <w:i/>
          <w:iCs/>
          <w:highlight w:val="green"/>
        </w:rPr>
        <w:t xml:space="preserve">, parental education, own education, hard work, knowing the right people, political connections, giving bribes, race, religion, </w:t>
      </w:r>
      <w:r w:rsidR="00FC2B01" w:rsidRPr="00FD2FB8">
        <w:rPr>
          <w:highlight w:val="green"/>
        </w:rPr>
        <w:t xml:space="preserve">and </w:t>
      </w:r>
      <w:r w:rsidR="006C2345" w:rsidRPr="00FD2FB8">
        <w:rPr>
          <w:i/>
          <w:iCs/>
          <w:highlight w:val="green"/>
        </w:rPr>
        <w:t>sex</w:t>
      </w:r>
      <w:r w:rsidR="00D42117" w:rsidRPr="00753F1A">
        <w:t>)</w:t>
      </w:r>
      <w:r w:rsidR="00485F20" w:rsidRPr="00753F1A">
        <w:t xml:space="preserve">. </w:t>
      </w:r>
      <w:r w:rsidR="00D42117" w:rsidRPr="00753F1A">
        <w:t xml:space="preserve">Belief items ask respondents to express normative judgments on how they would desire society to be organized. The questionnaire included the </w:t>
      </w:r>
      <w:r w:rsidR="00A6659E" w:rsidRPr="00FD2FB8">
        <w:rPr>
          <w:i/>
          <w:iCs/>
          <w:highlight w:val="green"/>
        </w:rPr>
        <w:t>Belief in progressive taxation</w:t>
      </w:r>
      <w:r w:rsidR="00D42117" w:rsidRPr="00FD2FB8">
        <w:rPr>
          <w:highlight w:val="green"/>
        </w:rPr>
        <w:t xml:space="preserve">, </w:t>
      </w:r>
      <w:r w:rsidR="006C2345" w:rsidRPr="00FD2FB8">
        <w:rPr>
          <w:i/>
          <w:iCs/>
          <w:highlight w:val="green"/>
        </w:rPr>
        <w:t>Belief in public redistribution</w:t>
      </w:r>
      <w:r w:rsidR="00D42117" w:rsidRPr="00FD2FB8">
        <w:rPr>
          <w:i/>
          <w:iCs/>
          <w:highlight w:val="green"/>
        </w:rPr>
        <w:t>,</w:t>
      </w:r>
      <w:r w:rsidR="00FD2FB8" w:rsidRPr="00FD2FB8">
        <w:rPr>
          <w:i/>
          <w:iCs/>
          <w:highlight w:val="green"/>
        </w:rPr>
        <w:t xml:space="preserve"> </w:t>
      </w:r>
      <w:r w:rsidR="00FD2FB8" w:rsidRPr="00FD2FB8">
        <w:rPr>
          <w:highlight w:val="green"/>
        </w:rPr>
        <w:t xml:space="preserve">and </w:t>
      </w:r>
      <w:r w:rsidR="006C2345" w:rsidRPr="00FD2FB8">
        <w:rPr>
          <w:i/>
          <w:iCs/>
          <w:highlight w:val="green"/>
        </w:rPr>
        <w:t>Belief in market redistribution</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6C2345" w:rsidRPr="00FD2FB8">
        <w:rPr>
          <w:i/>
          <w:iCs/>
          <w:highlight w:val="green"/>
        </w:rPr>
        <w:t>Pay criteria responsibility</w:t>
      </w:r>
      <w:r w:rsidR="00547EC8" w:rsidRPr="00753F1A">
        <w:t>), or on workers</w:t>
      </w:r>
      <w:r w:rsidR="003B44D6">
        <w:t>’</w:t>
      </w:r>
      <w:r w:rsidR="00547EC8" w:rsidRPr="00753F1A">
        <w:t xml:space="preserve"> training levels, needs, and merits (</w:t>
      </w:r>
      <w:r w:rsidR="006C2345" w:rsidRPr="00FD2FB8">
        <w:rPr>
          <w:i/>
          <w:iCs/>
          <w:highlight w:val="green"/>
        </w:rPr>
        <w:t>Pay criteria training</w:t>
      </w:r>
      <w:r w:rsidR="00547EC8" w:rsidRPr="00FD2FB8">
        <w:rPr>
          <w:i/>
          <w:iCs/>
          <w:highlight w:val="green"/>
        </w:rPr>
        <w:t xml:space="preserve">, </w:t>
      </w:r>
      <w:r w:rsidR="006C2345" w:rsidRPr="00FD2FB8">
        <w:rPr>
          <w:i/>
          <w:iCs/>
          <w:highlight w:val="green"/>
        </w:rPr>
        <w:t>Pay criteria need</w:t>
      </w:r>
      <w:r w:rsidR="000E74B5" w:rsidRPr="00FD2FB8">
        <w:rPr>
          <w:i/>
          <w:iCs/>
          <w:highlight w:val="green"/>
        </w:rPr>
        <w:t xml:space="preserve">, </w:t>
      </w:r>
      <w:r w:rsidR="006C2345" w:rsidRPr="00FD2FB8">
        <w:rPr>
          <w:i/>
          <w:iCs/>
          <w:highlight w:val="green"/>
        </w:rPr>
        <w:t>Pay criteria merit</w:t>
      </w:r>
      <w:r w:rsidR="00547EC8" w:rsidRPr="00753F1A">
        <w:t xml:space="preserve">). </w:t>
      </w:r>
      <w:r w:rsidR="00D42117" w:rsidRPr="00753F1A">
        <w:t xml:space="preserve"> </w:t>
      </w:r>
      <w:r w:rsidR="00547EC8" w:rsidRPr="00753F1A">
        <w:t>Finally, respondents judged the fairness of the existing income distribution in the U.S. (</w:t>
      </w:r>
      <w:r w:rsidR="00A6659E" w:rsidRPr="00FD2FB8">
        <w:rPr>
          <w:i/>
          <w:iCs/>
          <w:highlight w:val="green"/>
        </w:rPr>
        <w:t>Judgment of unfair distribution</w:t>
      </w:r>
      <w:r w:rsidR="00547EC8" w:rsidRPr="00753F1A">
        <w:t xml:space="preserve">), the </w:t>
      </w:r>
      <w:r w:rsidR="000E74B5" w:rsidRPr="00753F1A">
        <w:t xml:space="preserve">extent to which </w:t>
      </w:r>
      <w:r w:rsidR="00547EC8" w:rsidRPr="00753F1A">
        <w:t>politic</w:t>
      </w:r>
      <w:r w:rsidR="000E74B5" w:rsidRPr="00753F1A">
        <w:t>ians are disinterested (</w:t>
      </w:r>
      <w:r w:rsidR="00A6659E" w:rsidRPr="00FD2FB8">
        <w:rPr>
          <w:i/>
          <w:iCs/>
          <w:highlight w:val="green"/>
        </w:rPr>
        <w:t>Judgment of political distrust in redistribution</w:t>
      </w:r>
      <w:r w:rsidR="000E74B5" w:rsidRPr="00753F1A">
        <w:t xml:space="preserve">), and </w:t>
      </w:r>
      <w:r w:rsidR="000A4037" w:rsidRPr="000A4037">
        <w:t>unsuccessful</w:t>
      </w:r>
      <w:r w:rsidR="000A4037" w:rsidRPr="000A4037" w:rsidDel="000A4037">
        <w:t xml:space="preserve"> </w:t>
      </w:r>
      <w:r w:rsidR="000E74B5" w:rsidRPr="00753F1A">
        <w:t>(</w:t>
      </w:r>
      <w:r w:rsidR="00A6659E" w:rsidRPr="00FD2FB8">
        <w:rPr>
          <w:i/>
          <w:iCs/>
          <w:highlight w:val="green"/>
        </w:rPr>
        <w:t>Judgment of failure of public redistribution</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FD2FB8" w:rsidRPr="00FD2FB8">
        <w:rPr>
          <w:highlight w:val="green"/>
        </w:rPr>
        <w:t xml:space="preserve">Finally, the </w:t>
      </w:r>
      <w:r w:rsidR="00921385" w:rsidRPr="00921385">
        <w:t>2019</w:t>
      </w:r>
      <w:r w:rsidR="00921385">
        <w:t xml:space="preserve"> </w:t>
      </w:r>
      <w:r w:rsidR="00FD2FB8" w:rsidRPr="00FD2FB8">
        <w:rPr>
          <w:highlight w:val="green"/>
        </w:rPr>
        <w:t xml:space="preserve">ISSP </w:t>
      </w:r>
      <w:r w:rsidR="00921385" w:rsidRPr="00921385">
        <w:t>Social Inequality module</w:t>
      </w:r>
      <w:r w:rsidR="00921385">
        <w:t xml:space="preserve"> </w:t>
      </w:r>
      <w:r w:rsidR="00FD2FB8" w:rsidRPr="00FD2FB8">
        <w:rPr>
          <w:highlight w:val="green"/>
        </w:rPr>
        <w:t>measures</w:t>
      </w:r>
      <w:r w:rsidR="00921385">
        <w:rPr>
          <w:highlight w:val="green"/>
        </w:rPr>
        <w:t>,</w:t>
      </w:r>
      <w:r w:rsidR="00FD2FB8" w:rsidRPr="00FD2FB8">
        <w:rPr>
          <w:highlight w:val="green"/>
        </w:rPr>
        <w:t xml:space="preserve"> </w:t>
      </w:r>
      <w:r w:rsidR="00921385">
        <w:rPr>
          <w:highlight w:val="green"/>
        </w:rPr>
        <w:t xml:space="preserve">for the first time, </w:t>
      </w:r>
      <w:r w:rsidR="00E11F0D">
        <w:rPr>
          <w:highlight w:val="green"/>
        </w:rPr>
        <w:t xml:space="preserve">individuals’ </w:t>
      </w:r>
      <w:r w:rsidR="00FD2FB8" w:rsidRPr="00FD2FB8">
        <w:rPr>
          <w:highlight w:val="green"/>
        </w:rPr>
        <w:t xml:space="preserve">anger </w:t>
      </w:r>
      <w:r w:rsidR="00F85C39">
        <w:rPr>
          <w:highlight w:val="green"/>
        </w:rPr>
        <w:t>towards</w:t>
      </w:r>
      <w:r w:rsidR="00FD2FB8" w:rsidRPr="00FD2FB8">
        <w:rPr>
          <w:highlight w:val="green"/>
        </w:rPr>
        <w:t xml:space="preserve"> inequality</w:t>
      </w:r>
      <w:r w:rsidR="00921385">
        <w:rPr>
          <w:highlight w:val="green"/>
        </w:rPr>
        <w:t xml:space="preserve">. This item is addressed </w:t>
      </w:r>
      <w:r w:rsidR="00FD2FB8" w:rsidRPr="00FD2FB8">
        <w:rPr>
          <w:highlight w:val="green"/>
        </w:rPr>
        <w:t>with the</w:t>
      </w:r>
      <w:r w:rsidR="00921385">
        <w:rPr>
          <w:highlight w:val="green"/>
        </w:rPr>
        <w:t xml:space="preserve"> following</w:t>
      </w:r>
      <w:r w:rsidR="00FD2FB8" w:rsidRPr="00FD2FB8">
        <w:rPr>
          <w:highlight w:val="green"/>
        </w:rPr>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lastRenderedPageBreak/>
        <w:t>3.2 Network estimation</w:t>
      </w:r>
    </w:p>
    <w:p w14:paraId="162D07FD" w14:textId="570BEA24" w:rsidR="00381F13" w:rsidRPr="00753F1A" w:rsidRDefault="00381F13" w:rsidP="00E441B3">
      <w:r w:rsidRPr="00753F1A">
        <w:t xml:space="preserve">Network estimation of multivariate data follows a multistage process </w:t>
      </w:r>
      <w:r w:rsidRPr="00753F1A">
        <w:fldChar w:fldCharType="begin"/>
      </w:r>
      <w:r w:rsidR="00E336D9">
        <w:instrText xml:space="preserve"> ADDIN ZOTERO_ITEM CSL_CITATION {"citationID":"qOkF5Nua","properties":{"formattedCitation":"(Borsboom et al., 2021)","plainCitation":"(Borsboom et al., 2021)","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9B165A">
        <w:instrText xml:space="preserve"> ADDIN ZOTERO_ITEM CSL_CITATION {"citationID":"Gzq0308J","properties":{"formattedCitation":"(Lauritzen, 1996)","plainCitation":"(Lauritzen, 1996)","noteIndex":0},"citationItems":[{"id":"CgC322zU/t71ofDpS","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 xml:space="preserve">With cross-sectional data, the estimation results in an undirected network, which represents the aggregate correlational structure of </w:t>
      </w:r>
      <w:r w:rsidR="003F4971">
        <w:t xml:space="preserve">the </w:t>
      </w:r>
      <w:r w:rsidR="00343044" w:rsidRPr="003F4971">
        <w:rPr>
          <w:highlight w:val="green"/>
        </w:rPr>
        <w:t xml:space="preserve">inequality </w:t>
      </w:r>
      <w:r w:rsidR="003F4971" w:rsidRPr="003F4971">
        <w:rPr>
          <w:highlight w:val="green"/>
        </w:rPr>
        <w:t>belief system</w:t>
      </w:r>
      <w:r w:rsidR="003F4971">
        <w:t xml:space="preserve"> </w:t>
      </w:r>
      <w:r w:rsidR="00343044" w:rsidRPr="00753F1A">
        <w:t>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009B165A">
        <w:instrText xml:space="preserve"> ADDIN ZOTERO_ITEM CSL_CITATION {"citationID":"SBCSJVo5","properties":{"formattedCitation":"(Efron, 1979)","plainCitation":"(Efron, 1979)","noteIndex":0},"citationItems":[{"id":"CgC322zU/vJiPkj6d","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7CAD5C15" w:rsidR="006411DE" w:rsidRPr="00753F1A" w:rsidRDefault="00BF2CA7" w:rsidP="00E441B3">
      <w:r w:rsidRPr="00753F1A">
        <w:t>To address H1 and H2, a Mixed Graphical Model (</w:t>
      </w:r>
      <w:proofErr w:type="spellStart"/>
      <w:r w:rsidRPr="00753F1A">
        <w:t>mgm</w:t>
      </w:r>
      <w:proofErr w:type="spellEnd"/>
      <w:r w:rsidRPr="00753F1A">
        <w:t xml:space="preserve">) is estimated </w:t>
      </w:r>
      <w:r w:rsidRPr="00753F1A">
        <w:fldChar w:fldCharType="begin"/>
      </w:r>
      <w:r w:rsidR="009B165A">
        <w:instrText xml:space="preserve"> ADDIN ZOTERO_ITEM CSL_CITATION {"citationID":"wLmLMELB","properties":{"formattedCitation":"(Haslbeck &amp; Waldorp, 2020)","plainCitation":"(Haslbeck &amp; Waldorp, 2020)","noteIndex":0},"citationItems":[{"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w:t>
      </w:r>
      <w:proofErr w:type="spellStart"/>
      <w:r w:rsidR="004E1217" w:rsidRPr="00753F1A">
        <w:t>mgm</w:t>
      </w:r>
      <w:proofErr w:type="spellEnd"/>
      <w:r w:rsidR="004E1217" w:rsidRPr="00753F1A">
        <w:t xml:space="preserve"> uses </w:t>
      </w:r>
      <w:r w:rsidR="00E11F0D" w:rsidRPr="00E11F0D">
        <w:rPr>
          <w:highlight w:val="yellow"/>
        </w:rPr>
        <w:t>L</w:t>
      </w:r>
      <w:r w:rsidR="001C4507" w:rsidRPr="00E11F0D">
        <w:rPr>
          <w:highlight w:val="yellow"/>
        </w:rPr>
        <w:t>1</w:t>
      </w:r>
      <w:r w:rsidR="001C4507" w:rsidRPr="00753F1A">
        <w:t xml:space="preserve">-penalized regression (LASSO) </w:t>
      </w:r>
      <w:r w:rsidR="001C4507" w:rsidRPr="00753F1A">
        <w:fldChar w:fldCharType="begin"/>
      </w:r>
      <w:r w:rsidR="00E336D9">
        <w:instrText xml:space="preserve"> ADDIN ZOTERO_ITEM CSL_CITATION {"citationID":"yRPVqBrE","properties":{"formattedCitation":"(Tibshirani, 1996)","plainCitation":"(Tibshirani, 1996)","noteIndex":0},"citationItems":[{"id":2356,"uris":["http://zotero.org/groups/5379819/items/4EF6CPI6"],"itemData":{"id":2356,"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w:t>
      </w:r>
      <w:r w:rsidR="00F85C39">
        <w:t>towards</w:t>
      </w:r>
      <w:r w:rsidR="001C4507" w:rsidRPr="00753F1A">
        <w:t xml:space="preserve">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E336D9">
        <w:instrText xml:space="preserve"> ADDIN ZOTERO_ITEM CSL_CITATION {"citationID":"bYZqqUHA","properties":{"formattedCitation":"(Schwarz, 1978)","plainCitation":"(Schwarz, 1978)","noteIndex":0},"citationItems":[{"id":2509,"uris":["http://zotero.org/groups/5379819/items/JIIXQXGF"],"itemData":{"id":2509,"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w:t>
      </w:r>
      <w:r w:rsidR="00742DDA" w:rsidRPr="00753F1A">
        <w:lastRenderedPageBreak/>
        <w:t xml:space="preserve">parameters </w:t>
      </w:r>
      <w:r w:rsidR="00742DDA" w:rsidRPr="00753F1A">
        <w:fldChar w:fldCharType="begin"/>
      </w:r>
      <w:r w:rsidR="00E336D9">
        <w:instrText xml:space="preserve"> ADDIN ZOTERO_ITEM CSL_CITATION {"citationID":"2ec7d0uK","properties":{"formattedCitation":"(Chen &amp; Chen, 2008)","plainCitation":"(Chen &amp; Chen, 2008)","noteIndex":0},"citationItems":[{"id":2380,"uris":["http://zotero.org/groups/5379819/items/NM5IIWQ6"],"itemData":{"id":2380,"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E336D9">
        <w:instrText xml:space="preserve"> ADDIN ZOTERO_ITEM CSL_CITATION {"citationID":"2EOdNqi2","properties":{"formattedCitation":"(Chen &amp; Chen, 2008; Schwarz, 1978)","plainCitation":"(Chen &amp; Chen, 2008; Schwarz, 1978)","dontUpdate":true,"noteIndex":0},"citationItems":[{"id":2380,"uris":["http://zotero.org/groups/5379819/items/NM5IIWQ6"],"itemData":{"id":2380,"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2509,"uris":["http://zotero.org/groups/5379819/items/JIIXQXGF"],"itemData":{"id":2509,"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9B165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CgC322zU/OIhWuW7L","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2195,"uris":["http://zotero.org/groups/5074670/items/ZPKRBPLN"],"itemData":{"id":2195,"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E336D9">
        <w:instrText xml:space="preserve"> ADDIN ZOTERO_ITEM CSL_CITATION {"citationID":"44V7nxaf","properties":{"formattedCitation":"(Burger et al., 2022)","plainCitation":"(Burger et al., 2022)","noteIndex":0},"citationItems":[{"id":2351,"uris":["http://zotero.org/groups/5379819/items/685RFAIS"],"itemData":{"id":2351,"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A565842" w14:textId="6CBFA584" w:rsidR="00B41D3D" w:rsidRPr="00B41D3D" w:rsidRDefault="006411DE" w:rsidP="00B41D3D">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FootnoteReference"/>
        </w:rPr>
        <w:footnoteReference w:id="2"/>
      </w:r>
      <w:r w:rsidRPr="00753F1A">
        <w:t>. The small-</w:t>
      </w:r>
      <w:proofErr w:type="spellStart"/>
      <w:r w:rsidRPr="00753F1A">
        <w:t>worldness</w:t>
      </w:r>
      <w:proofErr w:type="spellEnd"/>
      <w:r w:rsidRPr="00753F1A">
        <w:t xml:space="preserve">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E336D9">
        <w:instrText xml:space="preserve"> ADDIN ZOTERO_ITEM CSL_CITATION {"citationID":"tLpKc9iW","properties":{"formattedCitation":"(Telesford et al., 2011)","plainCitation":"(Telesford et al., 2011)","dontUpdate":true,"noteIndex":0},"citationItems":[{"id":2499,"uris":["http://zotero.org/groups/5379819/items/NT59RR7I"],"itemData":{"id":249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E336D9">
        <w:instrText xml:space="preserve"> ADDIN ZOTERO_ITEM CSL_CITATION {"citationID":"XNgLvXCR","properties":{"formattedCitation":"(Watts &amp; Strogatz, 1998)","plainCitation":"(Watts &amp; Strogatz, 1998)","noteIndex":0},"citationItems":[{"id":2506,"uris":["http://zotero.org/groups/5379819/items/879MBW8M"],"itemData":{"id":2506,"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w:t>
      </w:r>
      <w:r w:rsidR="00E60380" w:rsidRPr="00E60380">
        <w:rPr>
          <w:highlight w:val="yellow"/>
        </w:rPr>
        <w:t>(</w:t>
      </w:r>
      <w:r w:rsidR="000F4F7E" w:rsidRPr="00E60380">
        <w:rPr>
          <w:highlight w:val="yellow"/>
        </w:rPr>
        <w:t>ASPL</w:t>
      </w:r>
      <w:r w:rsidR="00E60380" w:rsidRPr="00E60380">
        <w:rPr>
          <w:highlight w:val="yellow"/>
        </w:rPr>
        <w:t>)</w:t>
      </w:r>
      <w:r w:rsidR="00B64BB3" w:rsidRPr="00E60380">
        <w:rPr>
          <w:highlight w:val="yellow"/>
        </w:rPr>
        <w:t>,</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E336D9">
        <w:instrText xml:space="preserve"> ADDIN ZOTERO_ITEM CSL_CITATION {"citationID":"SfA02PWE","properties":{"formattedCitation":"(Opsahl et al., 2010)","plainCitation":"(Opsahl et al., 2010)","noteIndex":0},"citationItems":[{"id":2498,"uris":["http://zotero.org/groups/5379819/items/LJ4CSZ9W"],"itemData":{"id":2498,"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w:t>
      </w:r>
      <w:r w:rsidR="003F4971">
        <w:t xml:space="preserve"> </w:t>
      </w:r>
      <w:r w:rsidR="00B41D3D" w:rsidRPr="00680C08">
        <w:rPr>
          <w:highlight w:val="green"/>
        </w:rPr>
        <w:t xml:space="preserve">Strength captures direct, pairwise associations between attitudes, providing a robust measure of each node’s importance within the inequality belief system. As detailed below, centrality metrics also play a critical role in testing H4. We refrain from computing additional centrality metrics due to concerns regarding their underlying assumptions, which may not hold in a network of beliefs. Specifically, research by Bringmann </w:t>
      </w:r>
      <w:r w:rsidR="00680C08" w:rsidRPr="00680C08">
        <w:rPr>
          <w:highlight w:val="green"/>
        </w:rPr>
        <w:t xml:space="preserve">and colleagues </w:t>
      </w:r>
      <w:r w:rsidR="00680C08" w:rsidRPr="00680C08">
        <w:rPr>
          <w:highlight w:val="green"/>
        </w:rPr>
        <w:fldChar w:fldCharType="begin"/>
      </w:r>
      <w:r w:rsidR="00E336D9">
        <w:rPr>
          <w:highlight w:val="green"/>
        </w:rPr>
        <w:instrText xml:space="preserve"> ADDIN ZOTERO_ITEM CSL_CITATION {"citationID":"U9GQ5TSN","properties":{"formattedCitation":"(Bringmann et al., 2019)","plainCitation":"(Bringmann et al., 2019)","dontUpdate":true,"noteIndex":0},"citationItems":[{"id":2504,"uris":["http://zotero.org/groups/5379819/items/L6NIEPQD"],"itemData":{"id":250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680C08">
        <w:rPr>
          <w:highlight w:val="green"/>
        </w:rPr>
        <w:t xml:space="preserve"> has shown that metrics like betweenness and closeness centrality assume influence flows via the most efficient paths within a network. However, this assumption is particularly problematic in belief systems, where nodes represent attitudes</w:t>
      </w:r>
      <w:r w:rsidR="00680C08" w:rsidRPr="00680C08">
        <w:rPr>
          <w:highlight w:val="green"/>
        </w:rPr>
        <w:t xml:space="preserve"> </w:t>
      </w:r>
      <w:r w:rsidR="00B41D3D" w:rsidRPr="00680C08">
        <w:rPr>
          <w:highlight w:val="green"/>
        </w:rPr>
        <w:t>—constructs that lack the agency of social actors to direct or receive influence actively.</w:t>
      </w:r>
      <w:r w:rsidR="00680C08" w:rsidRPr="00680C08">
        <w:rPr>
          <w:highlight w:val="green"/>
        </w:rPr>
        <w:t xml:space="preserve"> </w:t>
      </w:r>
      <w:r w:rsidR="00B41D3D" w:rsidRPr="00B41D3D">
        <w:rPr>
          <w:highlight w:val="green"/>
        </w:rPr>
        <w:t xml:space="preserve">Additionally, </w:t>
      </w:r>
      <w:proofErr w:type="spellStart"/>
      <w:r w:rsidR="00B41D3D" w:rsidRPr="00B41D3D">
        <w:rPr>
          <w:highlight w:val="green"/>
        </w:rPr>
        <w:t>Dablander</w:t>
      </w:r>
      <w:proofErr w:type="spellEnd"/>
      <w:r w:rsidR="00B41D3D" w:rsidRPr="00B41D3D">
        <w:rPr>
          <w:highlight w:val="green"/>
        </w:rPr>
        <w:t xml:space="preserve"> and </w:t>
      </w:r>
      <w:r w:rsidR="00680C08" w:rsidRPr="00680C08">
        <w:rPr>
          <w:highlight w:val="green"/>
        </w:rPr>
        <w:t xml:space="preserve">Hinne </w:t>
      </w:r>
      <w:r w:rsidR="00680C08" w:rsidRPr="00680C08">
        <w:rPr>
          <w:highlight w:val="green"/>
        </w:rPr>
        <w:fldChar w:fldCharType="begin"/>
      </w:r>
      <w:r w:rsidR="009B165A">
        <w:rPr>
          <w:highlight w:val="green"/>
        </w:rPr>
        <w:instrText xml:space="preserve"> ADDIN ZOTERO_ITEM CSL_CITATION {"citationID":"P74ZHPYb","properties":{"formattedCitation":"(Dablander &amp; Hinne, 2019)","plainCitation":"(Dablander &amp; Hinne, 2019)","dontUpdate":true,"noteIndex":0},"citationItems":[{"id":"CgC322zU/K2bMKmN1","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B41D3D">
        <w:rPr>
          <w:highlight w:val="green"/>
        </w:rPr>
        <w:t xml:space="preserve"> </w:t>
      </w:r>
      <w:r w:rsidR="00B41D3D" w:rsidRPr="00B41D3D">
        <w:rPr>
          <w:highlight w:val="green"/>
        </w:rPr>
        <w:lastRenderedPageBreak/>
        <w:t>combin</w:t>
      </w:r>
      <w:r w:rsidR="00680C08" w:rsidRPr="00680C08">
        <w:rPr>
          <w:highlight w:val="green"/>
        </w:rPr>
        <w:t>ed</w:t>
      </w:r>
      <w:r w:rsidR="00B41D3D" w:rsidRPr="00B41D3D">
        <w:rPr>
          <w:highlight w:val="green"/>
        </w:rPr>
        <w:t xml:space="preserve"> partial correlation networks with Directed Acyclic Graphs </w:t>
      </w:r>
      <w:r w:rsidR="00680C08" w:rsidRPr="00680C08">
        <w:rPr>
          <w:highlight w:val="green"/>
        </w:rPr>
        <w:t>to demonstrate</w:t>
      </w:r>
      <w:r w:rsidR="00B41D3D" w:rsidRPr="00B41D3D">
        <w:rPr>
          <w:highlight w:val="green"/>
        </w:rPr>
        <w:t xml:space="preserve"> that </w:t>
      </w:r>
      <w:r w:rsidR="00680C08" w:rsidRPr="00680C08">
        <w:rPr>
          <w:highlight w:val="green"/>
        </w:rPr>
        <w:t>S</w:t>
      </w:r>
      <w:r w:rsidR="00B41D3D" w:rsidRPr="00B41D3D">
        <w:rPr>
          <w:highlight w:val="green"/>
        </w:rPr>
        <w:t>trength, unlike betweenness and closeness, correlates strongly with causal inf</w:t>
      </w:r>
      <w:r w:rsidR="00680C08" w:rsidRPr="00680C08">
        <w:rPr>
          <w:highlight w:val="green"/>
        </w:rPr>
        <w:t>luence</w:t>
      </w:r>
      <w:r w:rsidR="00B41D3D" w:rsidRPr="00B41D3D">
        <w:rPr>
          <w:highlight w:val="green"/>
        </w:rPr>
        <w:t xml:space="preserve">. Guided by these insights, we rely on </w:t>
      </w:r>
      <w:r w:rsidR="00680C08" w:rsidRPr="00680C08">
        <w:rPr>
          <w:highlight w:val="green"/>
        </w:rPr>
        <w:t>S</w:t>
      </w:r>
      <w:r w:rsidR="00B41D3D" w:rsidRPr="00B41D3D">
        <w:rPr>
          <w:highlight w:val="green"/>
        </w:rPr>
        <w:t>trength to evaluate both H2 and H4, ensuring that our approach remains theoretically appropriate and methodologically sound for understanding belief networks.</w:t>
      </w:r>
    </w:p>
    <w:p w14:paraId="12D79CDC" w14:textId="27B2AF86" w:rsidR="00BA5513" w:rsidRDefault="0087018A" w:rsidP="00E441B3">
      <w:r w:rsidRPr="00753F1A">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9B165A">
        <w:instrText xml:space="preserve"> ADDIN ZOTERO_ITEM CSL_CITATION {"citationID":"ZTogKMXf","properties":{"formattedCitation":"(Borkulo et al., 2022)","plainCitation":"(Borkulo et al., 2022)","noteIndex":0},"citationItems":[{"id":"CgC322zU/4Mgj3y8H","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 xml:space="preserve">The split-sample strategy is commonly used by scholars employing a network approach to examine the structure of socio-political attitudes, particularly attitudes </w:t>
      </w:r>
      <w:r w:rsidR="00F85C39">
        <w:t>towards</w:t>
      </w:r>
      <w:r w:rsidR="00CE1188" w:rsidRPr="00CE1188">
        <w:t xml:space="preserve"> inequality (see Section 2.3). </w:t>
      </w:r>
      <w:r w:rsidR="00CE1188" w:rsidRPr="00CE1188">
        <w:rPr>
          <w:highlight w:val="green"/>
        </w:rPr>
        <w:t>CCA, for instance, is specifically designed to partition survey samples into groups of individuals who display similar patterns of correlations among attitudes. Similarly, researchers have compared the belief systems estimated on survey sub-samples with different social characteristics (e.g., income or social status) to assess how structural factors shape these networks.</w:t>
      </w:r>
      <w:r w:rsidR="00CE1188">
        <w:t xml:space="preserve"> </w:t>
      </w:r>
      <w:r w:rsidR="00BA5513" w:rsidRPr="00753F1A">
        <w:t xml:space="preserve">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E336D9">
        <w:instrText xml:space="preserve"> ADDIN ZOTERO_ITEM CSL_CITATION {"citationID":"9hjQu2kg","properties":{"formattedCitation":"(Danaher et al., 2013)","plainCitation":"(Danaher et al., 2013)","noteIndex":0},"citationItems":[{"id":2501,"uris":["http://zotero.org/groups/5379819/items/8A46SA2J"],"itemData":{"id":2501,"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citation-key":"danaherJointGraphicalLasso2013"}}],"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593A3C">
        <w:t>Yet, all these</w:t>
      </w:r>
      <w:r w:rsidR="00926DE3">
        <w:t xml:space="preserve"> split-</w:t>
      </w:r>
      <w:proofErr w:type="gramStart"/>
      <w:r w:rsidR="00926DE3">
        <w:t>sample</w:t>
      </w:r>
      <w:proofErr w:type="gramEnd"/>
      <w:r w:rsidR="00926DE3">
        <w:t xml:space="preserve"> </w:t>
      </w:r>
      <w:r w:rsidR="00C44C21" w:rsidRPr="00753F1A">
        <w:t xml:space="preserve">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9B165A">
        <w:instrText xml:space="preserve"> ADDIN ZOTERO_ITEM CSL_CITATION {"citationID":"dQpcAI7N","properties":{"formattedCitation":"(Haslbeck et al., 2021)","plainCitation":"(Haslbeck et al., 2021)","noteIndex":0},"citationItems":[{"id":"CgC322zU/Zdr5OIOk","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0355E869" w:rsidR="00D42071" w:rsidRPr="00753F1A" w:rsidRDefault="00E44484" w:rsidP="007E7B00">
      <w:r w:rsidRPr="00753F1A">
        <w:lastRenderedPageBreak/>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proofErr w:type="gramStart"/>
      <w:r w:rsidR="00020DED" w:rsidRPr="00753F1A">
        <w:t>Edges</w:t>
      </w:r>
      <w:proofErr w:type="gramEnd"/>
      <w:r w:rsidR="00020DED" w:rsidRPr="00753F1A">
        <w:t xml:space="preserve">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E336D9">
        <w:instrText xml:space="preserve"> ADDIN ZOTERO_ITEM CSL_CITATION {"citationID":"Ief8wDil","properties":{"formattedCitation":"(Ising, 1925)","plainCitation":"(Ising, 1925)","noteIndex":0},"citationItems":[{"id":2500,"uris":["http://zotero.org/groups/5379819/items/HERAWUBM"],"itemData":{"id":2500,"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9B165A">
        <w:instrText xml:space="preserve"> ADDIN ZOTERO_ITEM CSL_CITATION {"citationID":"3DRzPjAz","properties":{"formattedCitation":"(Borkulo et al., 2015)","plainCitation":"(Borkulo et al., 2015)","noteIndex":0},"citationItems":[{"id":"CgC322zU/0RPhnCCx","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45431318" w:rsidR="00C4473E" w:rsidRDefault="00020DED" w:rsidP="007E7B00">
      <w:r w:rsidRPr="00753F1A">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9B165A">
        <w:instrText xml:space="preserve"> ADDIN ZOTERO_ITEM CSL_CITATION {"citationID":"RIOcQCKh","properties":{"formattedCitation":"(Epskamp et al., 2018)","plainCitation":"(Epskamp et al., 2018)","noteIndex":0},"citationItems":[{"id":"CgC322zU/6uTvysS4","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w:t>
      </w:r>
      <w:r w:rsidR="00B75C9E" w:rsidRPr="00B75C9E">
        <w:rPr>
          <w:highlight w:val="yellow"/>
        </w:rPr>
        <w:t>S</w:t>
      </w:r>
      <w:r w:rsidR="00C4473E" w:rsidRPr="00B75C9E">
        <w:rPr>
          <w:highlight w:val="yellow"/>
        </w:rPr>
        <w:t>trength</w:t>
      </w:r>
      <w:r w:rsidR="00C4473E" w:rsidRPr="00753F1A">
        <w:t xml:space="preserve">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w:t>
      </w:r>
      <w:r w:rsidR="00CA2D46">
        <w:t>(</w:t>
      </w:r>
      <w:r w:rsidR="00C4473E" w:rsidRPr="00753F1A">
        <w:t>CS</w:t>
      </w:r>
      <w:r w:rsidR="00CA2D46">
        <w:t>)</w:t>
      </w:r>
      <w:r w:rsidR="00C4473E" w:rsidRPr="00753F1A">
        <w:t xml:space="preserve">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 xml:space="preserve">to directly compare two edges or strength scores. Non-overlapping bootstrapped </w:t>
      </w:r>
      <w:r w:rsidR="00CA2D46" w:rsidRPr="00CA2D46">
        <w:rPr>
          <w:highlight w:val="yellow"/>
        </w:rPr>
        <w:t>confidence intervals</w:t>
      </w:r>
      <w:r w:rsidR="00CA2D46">
        <w:t xml:space="preserve"> </w:t>
      </w:r>
      <w:r w:rsidR="00C4473E" w:rsidRPr="00753F1A">
        <w:t xml:space="preserve">are evidence of significant differences. </w:t>
      </w:r>
    </w:p>
    <w:p w14:paraId="2EB6DD3A" w14:textId="6C2D566E" w:rsidR="00CE3490" w:rsidRDefault="00CE3490" w:rsidP="00CE3490">
      <w:r w:rsidRPr="0049581B">
        <w:rPr>
          <w:highlight w:val="green"/>
        </w:rPr>
        <w:lastRenderedPageBreak/>
        <w:t xml:space="preserve">In summary, this article employs three types of network estimation. First, we fit the </w:t>
      </w:r>
      <w:proofErr w:type="spellStart"/>
      <w:r w:rsidRPr="0049581B">
        <w:rPr>
          <w:highlight w:val="green"/>
        </w:rPr>
        <w:t>mgm</w:t>
      </w:r>
      <w:proofErr w:type="spellEnd"/>
      <w:r w:rsidRPr="0049581B">
        <w:rPr>
          <w:highlight w:val="green"/>
        </w:rPr>
        <w:t xml:space="preserve"> to U.S. public attitudes </w:t>
      </w:r>
      <w:r w:rsidR="00F85C39">
        <w:rPr>
          <w:highlight w:val="green"/>
        </w:rPr>
        <w:t>towards</w:t>
      </w:r>
      <w:r w:rsidRPr="0049581B">
        <w:rPr>
          <w:highlight w:val="green"/>
        </w:rPr>
        <w:t xml:space="preserve"> inequality. This step allows us to </w:t>
      </w:r>
      <w:r w:rsidRPr="0049581B">
        <w:rPr>
          <w:i/>
          <w:iCs/>
          <w:highlight w:val="green"/>
        </w:rPr>
        <w:t>model</w:t>
      </w:r>
      <w:r w:rsidRPr="0049581B">
        <w:rPr>
          <w:highlight w:val="green"/>
        </w:rPr>
        <w:t xml:space="preserve"> an inequality belief system as a sparse, weighted, and signed network, on which we test small-</w:t>
      </w:r>
      <w:proofErr w:type="spellStart"/>
      <w:r w:rsidRPr="0049581B">
        <w:rPr>
          <w:highlight w:val="green"/>
        </w:rPr>
        <w:t>worldness</w:t>
      </w:r>
      <w:proofErr w:type="spellEnd"/>
      <w:r w:rsidRPr="0049581B">
        <w:rPr>
          <w:highlight w:val="green"/>
        </w:rPr>
        <w:t xml:space="preserve"> and centrality metrics (H1 and H2). Building on previous findings of structural differences in belief systems across population strata, we further </w:t>
      </w:r>
      <w:r w:rsidRPr="0049581B">
        <w:rPr>
          <w:i/>
          <w:iCs/>
          <w:highlight w:val="green"/>
        </w:rPr>
        <w:t>estimate</w:t>
      </w:r>
      <w:r w:rsidRPr="0049581B">
        <w:rPr>
          <w:highlight w:val="green"/>
        </w:rPr>
        <w:t xml:space="preserve"> </w:t>
      </w:r>
      <w:r w:rsidRPr="00E16C5F">
        <w:rPr>
          <w:highlight w:val="yellow"/>
        </w:rPr>
        <w:t xml:space="preserve">how the structure of the inequality belief system </w:t>
      </w:r>
      <w:r w:rsidR="00E16C5F" w:rsidRPr="00E16C5F">
        <w:rPr>
          <w:highlight w:val="yellow"/>
        </w:rPr>
        <w:t>changes</w:t>
      </w:r>
      <w:r w:rsidRPr="00E16C5F">
        <w:rPr>
          <w:highlight w:val="yellow"/>
        </w:rPr>
        <w:t xml:space="preserve"> </w:t>
      </w:r>
      <w:r w:rsidR="00E16C5F" w:rsidRPr="00E16C5F">
        <w:rPr>
          <w:highlight w:val="yellow"/>
        </w:rPr>
        <w:t>according to individuals’</w:t>
      </w:r>
      <w:r w:rsidRPr="00E16C5F">
        <w:rPr>
          <w:highlight w:val="yellow"/>
        </w:rPr>
        <w:t xml:space="preserve"> anger </w:t>
      </w:r>
      <w:r w:rsidR="00F85C39" w:rsidRPr="00E16C5F">
        <w:rPr>
          <w:highlight w:val="yellow"/>
        </w:rPr>
        <w:t>towards</w:t>
      </w:r>
      <w:r w:rsidRPr="00E16C5F">
        <w:rPr>
          <w:highlight w:val="yellow"/>
        </w:rPr>
        <w:t xml:space="preserve"> inequality. </w:t>
      </w:r>
      <w:r w:rsidRPr="0049581B">
        <w:rPr>
          <w:highlight w:val="green"/>
        </w:rPr>
        <w:t xml:space="preserve">Specifically, we apply a MNM to test whether anger significantly moderates network edges (H3). Last, we employ a simplified network estimation technique, the Ising model, to </w:t>
      </w:r>
      <w:r w:rsidRPr="0049581B">
        <w:rPr>
          <w:i/>
          <w:iCs/>
          <w:highlight w:val="green"/>
        </w:rPr>
        <w:t>simulate</w:t>
      </w:r>
      <w:r w:rsidRPr="0049581B">
        <w:rPr>
          <w:highlight w:val="green"/>
        </w:rPr>
        <w:t xml:space="preserve"> </w:t>
      </w:r>
      <w:r w:rsidR="0049581B">
        <w:rPr>
          <w:highlight w:val="green"/>
        </w:rPr>
        <w:t>opinion dynamics</w:t>
      </w:r>
      <w:r w:rsidRPr="0049581B">
        <w:rPr>
          <w:highlight w:val="green"/>
        </w:rPr>
        <w:t xml:space="preserve">, expecting changes to align with nodes’ importance within the network (H4). In the Results section, we present the outcomes of all network estimation methods and provide community detection </w:t>
      </w:r>
      <w:r w:rsidR="00E16C5F">
        <w:rPr>
          <w:highlight w:val="green"/>
        </w:rPr>
        <w:t>of</w:t>
      </w:r>
      <w:r w:rsidRPr="0049581B">
        <w:rPr>
          <w:highlight w:val="green"/>
        </w:rPr>
        <w:t xml:space="preserve"> nodes within the inequality belief system. To cumulate with the partial-correlation-based Exploratory Graph Analysis </w:t>
      </w:r>
      <w:r w:rsidR="00B9439D">
        <w:rPr>
          <w:highlight w:val="green"/>
        </w:rPr>
        <w:t>(</w:t>
      </w:r>
      <w:r w:rsidRPr="0049581B">
        <w:rPr>
          <w:highlight w:val="green"/>
        </w:rPr>
        <w:t>EGA</w:t>
      </w:r>
      <w:r w:rsidR="00B9439D">
        <w:rPr>
          <w:highlight w:val="green"/>
        </w:rPr>
        <w:t>)</w:t>
      </w:r>
      <w:r w:rsidRPr="0049581B">
        <w:rPr>
          <w:highlight w:val="green"/>
        </w:rPr>
        <w:t xml:space="preserve"> technique, we adopt the </w:t>
      </w:r>
      <w:proofErr w:type="spellStart"/>
      <w:r w:rsidRPr="0049581B">
        <w:rPr>
          <w:highlight w:val="green"/>
        </w:rPr>
        <w:t>Walktrap</w:t>
      </w:r>
      <w:proofErr w:type="spellEnd"/>
      <w:r w:rsidRPr="0049581B">
        <w:rPr>
          <w:highlight w:val="green"/>
        </w:rPr>
        <w:t xml:space="preserve"> community detection algorithm</w:t>
      </w:r>
      <w:r w:rsidR="0049581B" w:rsidRPr="0049581B">
        <w:rPr>
          <w:highlight w:val="green"/>
        </w:rPr>
        <w:t xml:space="preserve"> </w:t>
      </w:r>
      <w:r w:rsidR="0049581B" w:rsidRPr="0049581B">
        <w:rPr>
          <w:highlight w:val="green"/>
        </w:rPr>
        <w:fldChar w:fldCharType="begin"/>
      </w:r>
      <w:r w:rsidR="00E336D9">
        <w:rPr>
          <w:highlight w:val="green"/>
        </w:rPr>
        <w:instrText xml:space="preserve"> ADDIN ZOTERO_ITEM CSL_CITATION {"citationID":"pj9vVmmK","properties":{"formattedCitation":"(H. F. Golino et al., 2017)","plainCitation":"(H. F. Golino et al., 2017)","dontUpdate":true,"noteIndex":0},"citationItems":[{"id":2348,"uris":["http://zotero.org/groups/5379819/items/A27N9TGM"],"itemData":{"id":2348,"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49581B">
        <w:rPr>
          <w:highlight w:val="green"/>
        </w:rPr>
        <w:fldChar w:fldCharType="separate"/>
      </w:r>
      <w:r w:rsidR="0049581B" w:rsidRPr="0049581B">
        <w:rPr>
          <w:highlight w:val="green"/>
        </w:rPr>
        <w:t>(Golino et al., 2017)</w:t>
      </w:r>
      <w:r w:rsidR="0049581B" w:rsidRPr="0049581B">
        <w:rPr>
          <w:highlight w:val="green"/>
        </w:rPr>
        <w:fldChar w:fldCharType="end"/>
      </w:r>
      <w:r w:rsidRPr="0049581B">
        <w:rPr>
          <w:highlight w:val="green"/>
        </w:rPr>
        <w:t>. EGA has been shown to perform on par with or better than traditional dimensionality assessment methods like factor and parallel analysis</w:t>
      </w:r>
      <w:r w:rsidR="0049581B" w:rsidRPr="0049581B">
        <w:rPr>
          <w:highlight w:val="green"/>
        </w:rPr>
        <w:t xml:space="preserve"> </w:t>
      </w:r>
      <w:r w:rsidR="0049581B" w:rsidRPr="0049581B">
        <w:rPr>
          <w:highlight w:val="green"/>
        </w:rPr>
        <w:fldChar w:fldCharType="begin"/>
      </w:r>
      <w:r w:rsidR="00E336D9">
        <w:rPr>
          <w:highlight w:val="green"/>
        </w:rPr>
        <w:instrText xml:space="preserve"> ADDIN ZOTERO_ITEM CSL_CITATION {"citationID":"1lAn77Ya","properties":{"formattedCitation":"(H. Golino et al., 2020)","plainCitation":"(H. Golino et al., 2020)","dontUpdate":true,"noteIndex":0},"citationItems":[{"id":2415,"uris":["http://zotero.org/groups/5379819/items/EGNZG9H7"],"itemData":{"id":2415,"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49581B">
        <w:rPr>
          <w:highlight w:val="green"/>
        </w:rPr>
        <w:fldChar w:fldCharType="separate"/>
      </w:r>
      <w:r w:rsidR="0049581B" w:rsidRPr="0049581B">
        <w:rPr>
          <w:highlight w:val="green"/>
        </w:rPr>
        <w:t>(Golino et al., 2020)</w:t>
      </w:r>
      <w:r w:rsidR="0049581B" w:rsidRPr="0049581B">
        <w:rPr>
          <w:highlight w:val="green"/>
        </w:rPr>
        <w:fldChar w:fldCharType="end"/>
      </w:r>
      <w:r w:rsidRPr="0049581B">
        <w:rPr>
          <w:highlight w:val="green"/>
        </w:rPr>
        <w:t xml:space="preserve">. For a </w:t>
      </w:r>
      <w:r w:rsidR="0049581B" w:rsidRPr="0049581B">
        <w:rPr>
          <w:highlight w:val="green"/>
        </w:rPr>
        <w:t>throughout</w:t>
      </w:r>
      <w:r w:rsidRPr="0049581B">
        <w:rPr>
          <w:highlight w:val="green"/>
        </w:rPr>
        <w:t xml:space="preserve"> discussion on the performance of EGA</w:t>
      </w:r>
      <w:r w:rsidR="0049581B" w:rsidRPr="0049581B">
        <w:rPr>
          <w:highlight w:val="green"/>
        </w:rPr>
        <w:t>, its mathematical equivalence with factor analysis,</w:t>
      </w:r>
      <w:r w:rsidRPr="0049581B">
        <w:rPr>
          <w:highlight w:val="green"/>
        </w:rPr>
        <w:t xml:space="preserve"> and the </w:t>
      </w:r>
      <w:r w:rsidR="0049581B" w:rsidRPr="0049581B">
        <w:rPr>
          <w:highlight w:val="green"/>
        </w:rPr>
        <w:t xml:space="preserve">adoption of the </w:t>
      </w:r>
      <w:proofErr w:type="spellStart"/>
      <w:r w:rsidRPr="0049581B">
        <w:rPr>
          <w:highlight w:val="green"/>
        </w:rPr>
        <w:t>Walktrap</w:t>
      </w:r>
      <w:proofErr w:type="spellEnd"/>
      <w:r w:rsidRPr="0049581B">
        <w:rPr>
          <w:highlight w:val="green"/>
        </w:rPr>
        <w:t xml:space="preserve"> </w:t>
      </w:r>
      <w:r w:rsidR="00B9439D" w:rsidRPr="0049581B">
        <w:rPr>
          <w:highlight w:val="green"/>
        </w:rPr>
        <w:t xml:space="preserve">algorithm </w:t>
      </w:r>
      <w:r w:rsidR="0049581B" w:rsidRPr="0049581B">
        <w:rPr>
          <w:highlight w:val="green"/>
        </w:rPr>
        <w:t>for</w:t>
      </w:r>
      <w:r w:rsidRPr="0049581B">
        <w:rPr>
          <w:highlight w:val="green"/>
        </w:rPr>
        <w:t xml:space="preserve"> partial correlation networks, we refer interested readers to relevant validation studies </w:t>
      </w:r>
      <w:r w:rsidR="0049581B" w:rsidRPr="0049581B">
        <w:rPr>
          <w:highlight w:val="green"/>
        </w:rPr>
        <w:fldChar w:fldCharType="begin"/>
      </w:r>
      <w:r w:rsidR="009B165A">
        <w:rPr>
          <w:highlight w:val="green"/>
        </w:rPr>
        <w:instrText xml:space="preserve"> ADDIN ZOTERO_ITEM CSL_CITATION {"citationID":"EhlgR18K","properties":{"formattedCitation":"(Christensen et al., 2023, 2024; Christensen &amp; Golino, 2021)","plainCitation":"(Christensen et al., 2023, 2024; Christensen &amp; Golino, 2021)","noteIndex":0},"citationItems":[{"id":"CgC322zU/nARkcROY","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CgC322zU/MsLNnZ0E","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CgC322zU/gZrXKnBV","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0049581B" w:rsidRPr="0049581B">
        <w:rPr>
          <w:highlight w:val="green"/>
        </w:rPr>
        <w:fldChar w:fldCharType="separate"/>
      </w:r>
      <w:r w:rsidR="0049581B" w:rsidRPr="0049581B">
        <w:rPr>
          <w:highlight w:val="green"/>
        </w:rPr>
        <w:t>(</w:t>
      </w:r>
      <w:r w:rsidR="0034083E">
        <w:rPr>
          <w:highlight w:val="green"/>
        </w:rPr>
        <w:t xml:space="preserve">see </w:t>
      </w:r>
      <w:r w:rsidR="0049581B" w:rsidRPr="0049581B">
        <w:rPr>
          <w:highlight w:val="green"/>
        </w:rPr>
        <w:t>Christensen et al., 2023, 2024; Christensen &amp; Golino, 2021)</w:t>
      </w:r>
      <w:r w:rsidR="0049581B" w:rsidRPr="0049581B">
        <w:rPr>
          <w:highlight w:val="green"/>
        </w:rPr>
        <w:fldChar w:fldCharType="end"/>
      </w:r>
      <w:r w:rsidR="0049581B">
        <w:t xml:space="preserve">. </w:t>
      </w:r>
      <w:r w:rsidR="0049581B" w:rsidRPr="0049581B">
        <w:rPr>
          <w:highlight w:val="green"/>
        </w:rPr>
        <w:t xml:space="preserve">In the </w:t>
      </w:r>
      <w:r w:rsidR="0049581B">
        <w:rPr>
          <w:highlight w:val="green"/>
        </w:rPr>
        <w:t>remainder</w:t>
      </w:r>
      <w:r w:rsidR="0049581B" w:rsidRPr="0049581B">
        <w:rPr>
          <w:highlight w:val="green"/>
        </w:rPr>
        <w:t xml:space="preserve"> of the </w:t>
      </w:r>
      <w:r w:rsidR="00E16C5F">
        <w:rPr>
          <w:highlight w:val="green"/>
        </w:rPr>
        <w:t>Methods s</w:t>
      </w:r>
      <w:r w:rsidR="0049581B" w:rsidRPr="0049581B">
        <w:rPr>
          <w:highlight w:val="green"/>
        </w:rPr>
        <w:t>ection, we detail our simulation of attitude change.</w:t>
      </w:r>
      <w:r w:rsidR="0049581B">
        <w:t xml:space="preserve"> </w:t>
      </w:r>
    </w:p>
    <w:p w14:paraId="40B35586" w14:textId="08D321ED" w:rsidR="00CF178C" w:rsidRPr="00753F1A" w:rsidRDefault="00CF178C" w:rsidP="001E7009">
      <w:pPr>
        <w:pStyle w:val="Heading3"/>
      </w:pPr>
      <w:r w:rsidRPr="00753F1A">
        <w:t>3.3 Network simulation</w:t>
      </w:r>
    </w:p>
    <w:p w14:paraId="288AF226" w14:textId="19802A73"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w:t>
      </w:r>
      <w:r w:rsidR="00F85C39">
        <w:t>towards</w:t>
      </w:r>
      <w:r w:rsidRPr="00753F1A">
        <w:t xml:space="preserve">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3B44D6">
        <w:t>’</w:t>
      </w:r>
      <w:r w:rsidR="004F407F" w:rsidRPr="00753F1A">
        <w:t>s</w:t>
      </w:r>
      <w:r w:rsidR="00791750" w:rsidRPr="00753F1A">
        <w:t xml:space="preserve"> model</w:t>
      </w:r>
      <w:r w:rsidR="00E62E95" w:rsidRPr="00753F1A">
        <w:t xml:space="preserve"> </w:t>
      </w:r>
      <w:r w:rsidR="00E62E95" w:rsidRPr="00753F1A">
        <w:fldChar w:fldCharType="begin"/>
      </w:r>
      <w:r w:rsidR="00E336D9">
        <w:instrText xml:space="preserve"> ADDIN ZOTERO_ITEM CSL_CITATION {"citationID":"SRp32NBY","properties":{"formattedCitation":"(Dalege, Borsboom, Harreveld, &amp; Maas, 2017; Ising, 1925)","plainCitation":"(Dalege, Borsboom, Harreveld, &amp; Maas, 2017; Ising, 1925)","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2500,"uris":["http://zotero.org/groups/5379819/items/HERAWUBM"],"itemData":{"id":2500,"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system. </w:t>
      </w:r>
      <w:r w:rsidR="007E7B00" w:rsidRPr="00582372">
        <w:rPr>
          <w:highlight w:val="cyan"/>
        </w:rPr>
        <w:t xml:space="preserve">This variable is held constant </w:t>
      </w:r>
      <w:r w:rsidR="00791750" w:rsidRPr="00582372">
        <w:rPr>
          <w:highlight w:val="cyan"/>
        </w:rPr>
        <w:t>across</w:t>
      </w:r>
      <w:r w:rsidR="007E7B00" w:rsidRPr="00582372">
        <w:rPr>
          <w:highlight w:val="cyan"/>
        </w:rPr>
        <w:t xml:space="preserve"> all simulations</w:t>
      </w:r>
      <w:r w:rsidR="00791750" w:rsidRPr="00582372">
        <w:rPr>
          <w:highlight w:val="cyan"/>
        </w:rPr>
        <w:t xml:space="preserve">, as it was observed to correlate with attitude strength </w:t>
      </w:r>
      <w:r w:rsidR="00791750" w:rsidRPr="00582372">
        <w:rPr>
          <w:highlight w:val="cyan"/>
        </w:rPr>
        <w:fldChar w:fldCharType="begin"/>
      </w:r>
      <w:r w:rsidR="009B165A" w:rsidRPr="00582372">
        <w:rPr>
          <w:highlight w:val="cyan"/>
        </w:rPr>
        <w:instrText xml:space="preserve"> ADDIN ZOTERO_ITEM CSL_CITATION {"citationID":"n06pxvmU","properties":{"formattedCitation":"(Dalege et al., 2018)","plainCitation":"(Dalege et al., 2018)","noteIndex":0},"citationItems":[{"id":"CgC322zU/EgCJLjXj","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582372">
        <w:rPr>
          <w:highlight w:val="cyan"/>
        </w:rPr>
        <w:fldChar w:fldCharType="separate"/>
      </w:r>
      <w:r w:rsidR="00791750" w:rsidRPr="00582372">
        <w:rPr>
          <w:noProof/>
          <w:highlight w:val="cyan"/>
        </w:rPr>
        <w:t>(Dalege et al., 2018)</w:t>
      </w:r>
      <w:r w:rsidR="00791750" w:rsidRPr="00582372">
        <w:rPr>
          <w:highlight w:val="cyan"/>
        </w:rPr>
        <w:fldChar w:fldCharType="end"/>
      </w:r>
      <w:r w:rsidR="007E7B00" w:rsidRPr="00582372">
        <w:rPr>
          <w:highlight w:val="cyan"/>
        </w:rPr>
        <w:t>.</w:t>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w:lastRenderedPageBreak/>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3BFC7EB5"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9B165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 xml:space="preserve">income inequality and </w:t>
      </w:r>
      <w:r w:rsidR="00E62E95" w:rsidRPr="00582372">
        <w:rPr>
          <w:highlight w:val="yellow"/>
        </w:rPr>
        <w:t xml:space="preserve">belief </w:t>
      </w:r>
      <w:r w:rsidR="00582372" w:rsidRPr="00582372">
        <w:rPr>
          <w:highlight w:val="yellow"/>
        </w:rPr>
        <w:t>in public redistribu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 xml:space="preserve">For each of these </w:t>
      </w:r>
      <w:r w:rsidR="00B32C4F" w:rsidRPr="00753F1A">
        <w:lastRenderedPageBreak/>
        <w:t>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and the sum 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A816413"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w:t>
      </w:r>
      <w:r w:rsidR="00F85C39">
        <w:t>towards</w:t>
      </w:r>
      <w:r w:rsidRPr="00753F1A">
        <w:t xml:space="preserve"> inequality </w:t>
      </w:r>
    </w:p>
    <w:p w14:paraId="5869375A" w14:textId="42A736C7" w:rsidR="00875CC6" w:rsidRPr="00753F1A" w:rsidRDefault="007E7B00" w:rsidP="007E7B00">
      <w:r w:rsidRPr="00DF1675">
        <w:t xml:space="preserve">Table </w:t>
      </w:r>
      <w:r w:rsidR="007B0DB1" w:rsidRPr="00DF1675">
        <w:t xml:space="preserve">1 of the </w:t>
      </w:r>
      <w:r w:rsidR="00D20168" w:rsidRPr="00DF1675">
        <w:t>Supplemental Material</w:t>
      </w:r>
      <w:r w:rsidRPr="00DF1675">
        <w:t xml:space="preserve"> </w:t>
      </w:r>
      <w:r w:rsidR="00C74C39" w:rsidRPr="00DF1675">
        <w:t>provides</w:t>
      </w:r>
      <w:r w:rsidRPr="00DF1675">
        <w:t xml:space="preserve"> descriptive</w:t>
      </w:r>
      <w:r w:rsidR="00582372">
        <w:t xml:space="preserve"> results</w:t>
      </w:r>
      <w:r w:rsidRPr="00DF1675">
        <w:t xml:space="preserve"> of the </w:t>
      </w:r>
      <w:r w:rsidR="007B0DB1" w:rsidRPr="00DF1675">
        <w:t>22 attitudes.</w:t>
      </w:r>
      <w:r w:rsidRPr="00DF1675">
        <w:t xml:space="preserve"> </w:t>
      </w:r>
      <w:r w:rsidR="007B0DB1" w:rsidRPr="00DF1675">
        <w:t xml:space="preserve">Overall, U.S. citizens perceive </w:t>
      </w:r>
      <w:r w:rsidR="00C74C39" w:rsidRPr="00DF1675">
        <w:t>large</w:t>
      </w:r>
      <w:r w:rsidR="007B0DB1" w:rsidRPr="00DF1675">
        <w:t xml:space="preserve"> disparities in economic resources, believe in a more egalitarian distribution</w:t>
      </w:r>
      <w:r w:rsidR="000A4037" w:rsidRPr="00DF1675">
        <w:t>,</w:t>
      </w:r>
      <w:r w:rsidR="007B0DB1" w:rsidRPr="00DF1675">
        <w:t xml:space="preserve"> and judge existing inequalities as unfair. </w:t>
      </w:r>
      <w:r w:rsidR="00C74C39" w:rsidRPr="00DF1675">
        <w:t>In fact</w:t>
      </w:r>
      <w:r w:rsidR="007B0DB1" w:rsidRPr="00DF1675">
        <w:t xml:space="preserve">, </w:t>
      </w:r>
      <w:r w:rsidR="00875CC6" w:rsidRPr="00DF1675">
        <w:t xml:space="preserve">respondents </w:t>
      </w:r>
      <w:r w:rsidR="00582372">
        <w:t xml:space="preserve">tend to widely </w:t>
      </w:r>
      <w:r w:rsidR="00875CC6" w:rsidRPr="00DF1675">
        <w:t>perceive</w:t>
      </w:r>
      <w:r w:rsidRPr="00DF1675">
        <w:t xml:space="preserve"> </w:t>
      </w:r>
      <w:proofErr w:type="spellStart"/>
      <w:r w:rsidR="00582372">
        <w:t>a</w:t>
      </w:r>
      <w:proofErr w:type="spellEnd"/>
      <w:r w:rsidR="00582372">
        <w:t xml:space="preserve"> large </w:t>
      </w:r>
      <w:r w:rsidR="00875CC6" w:rsidRPr="00DF1675">
        <w:t>income inequality</w:t>
      </w:r>
      <w:r w:rsidR="00EF08E8" w:rsidRPr="00DF1675">
        <w:t xml:space="preserve"> </w:t>
      </w:r>
      <w:r w:rsidR="00EF08E8" w:rsidRPr="00582372">
        <w:rPr>
          <w:highlight w:val="cyan"/>
        </w:rPr>
        <w:t>(x̄</w:t>
      </w:r>
      <w:r w:rsidR="00EF08E8" w:rsidRPr="00582372">
        <w:rPr>
          <w:i/>
          <w:highlight w:val="cyan"/>
        </w:rPr>
        <w:t xml:space="preserve"> = </w:t>
      </w:r>
      <w:r w:rsidR="00EF08E8" w:rsidRPr="00582372">
        <w:rPr>
          <w:iCs/>
          <w:highlight w:val="cyan"/>
        </w:rPr>
        <w:t>4.098)</w:t>
      </w:r>
      <w:r w:rsidR="00875CC6" w:rsidRPr="00582372">
        <w:rPr>
          <w:highlight w:val="cyan"/>
        </w:rPr>
        <w:t>,</w:t>
      </w:r>
      <w:r w:rsidR="00875CC6" w:rsidRPr="00DF1675">
        <w:t xml:space="preserve"> </w:t>
      </w:r>
      <w:r w:rsidR="00582372">
        <w:t>the</w:t>
      </w:r>
      <w:r w:rsidR="00875CC6" w:rsidRPr="00DF1675">
        <w:t xml:space="preserve"> tax system </w:t>
      </w:r>
      <w:r w:rsidR="00C74C39" w:rsidRPr="00DF1675">
        <w:t>as</w:t>
      </w:r>
      <w:r w:rsidR="00875CC6" w:rsidRPr="00DF1675">
        <w:t xml:space="preserve"> </w:t>
      </w:r>
      <w:r w:rsidR="00582372" w:rsidRPr="00DF1675">
        <w:t>regressive</w:t>
      </w:r>
      <w:r w:rsidR="00875CC6" w:rsidRPr="00DF1675">
        <w:t xml:space="preserve"> </w:t>
      </w:r>
      <w:r w:rsidRPr="00DF1675">
        <w:t>(</w:t>
      </w:r>
      <w:r w:rsidR="00875CC6" w:rsidRPr="00DF1675">
        <w:t>x̄</w:t>
      </w:r>
      <w:r w:rsidR="00875CC6" w:rsidRPr="00DF1675">
        <w:rPr>
          <w:iCs/>
        </w:rPr>
        <w:t xml:space="preserve"> =</w:t>
      </w:r>
      <w:r w:rsidR="000E4FFB" w:rsidRPr="00DF1675">
        <w:rPr>
          <w:iCs/>
        </w:rPr>
        <w:t xml:space="preserve"> </w:t>
      </w:r>
      <w:r w:rsidR="00875CC6" w:rsidRPr="00DF1675">
        <w:rPr>
          <w:iCs/>
        </w:rPr>
        <w:t>3.642</w:t>
      </w:r>
      <w:r w:rsidRPr="00DF1675">
        <w:t xml:space="preserve">), </w:t>
      </w:r>
      <w:r w:rsidR="00875CC6" w:rsidRPr="00DF1675">
        <w:t xml:space="preserve">and that the main factors </w:t>
      </w:r>
      <w:r w:rsidR="00C74C39" w:rsidRPr="00DF1675">
        <w:t>related to personal success</w:t>
      </w:r>
      <w:r w:rsidR="00875CC6" w:rsidRPr="00DF1675">
        <w:t xml:space="preserve"> are under individuals</w:t>
      </w:r>
      <w:r w:rsidR="003B44D6" w:rsidRPr="00DF1675">
        <w:t>’</w:t>
      </w:r>
      <w:r w:rsidR="00875CC6" w:rsidRPr="00DF1675">
        <w:t xml:space="preserve"> contro</w:t>
      </w:r>
      <w:r w:rsidR="000E4FFB" w:rsidRPr="00DF1675">
        <w:t xml:space="preserve">l, as </w:t>
      </w:r>
      <w:r w:rsidR="00875CC6" w:rsidRPr="00DF1675">
        <w:t xml:space="preserve">the items </w:t>
      </w:r>
      <w:r w:rsidR="00EF08E8" w:rsidRPr="00E544AD">
        <w:rPr>
          <w:i/>
          <w:iCs/>
          <w:highlight w:val="cyan"/>
        </w:rPr>
        <w:t xml:space="preserve">Importance </w:t>
      </w:r>
      <w:r w:rsidR="00EF08E8" w:rsidRPr="00DF1675">
        <w:rPr>
          <w:i/>
          <w:iCs/>
          <w:highlight w:val="green"/>
        </w:rPr>
        <w:t>of hard</w:t>
      </w:r>
      <w:r w:rsidR="00EF08E8" w:rsidRPr="00DF1675">
        <w:rPr>
          <w:highlight w:val="green"/>
        </w:rPr>
        <w:t xml:space="preserve"> </w:t>
      </w:r>
      <w:r w:rsidR="00875CC6" w:rsidRPr="00DF1675">
        <w:rPr>
          <w:i/>
          <w:iCs/>
          <w:highlight w:val="green"/>
        </w:rPr>
        <w:t>work</w:t>
      </w:r>
      <w:r w:rsidR="00875CC6" w:rsidRPr="00DF1675">
        <w:t xml:space="preserve"> and </w:t>
      </w:r>
      <w:r w:rsidR="00A6659E" w:rsidRPr="00DF1675">
        <w:rPr>
          <w:i/>
          <w:iCs/>
          <w:highlight w:val="green"/>
        </w:rPr>
        <w:t>Importance of education</w:t>
      </w:r>
      <w:r w:rsidR="00875CC6" w:rsidRPr="00DF1675">
        <w:rPr>
          <w:i/>
          <w:iCs/>
        </w:rPr>
        <w:t xml:space="preserve"> </w:t>
      </w:r>
      <w:r w:rsidR="00C74C39" w:rsidRPr="00DF1675">
        <w:t>have</w:t>
      </w:r>
      <w:r w:rsidR="00875CC6" w:rsidRPr="00DF1675">
        <w:t xml:space="preserve"> the highest means among the </w:t>
      </w:r>
      <w:r w:rsidR="00544537" w:rsidRPr="00DF1675">
        <w:t>explanations of inequality</w:t>
      </w:r>
      <w:r w:rsidR="000E4FFB" w:rsidRPr="00DF1675">
        <w:t xml:space="preserve"> (x̄</w:t>
      </w:r>
      <w:r w:rsidR="000E4FFB" w:rsidRPr="00DF1675">
        <w:rPr>
          <w:i/>
        </w:rPr>
        <w:t xml:space="preserve"> = </w:t>
      </w:r>
      <w:r w:rsidR="000E4FFB" w:rsidRPr="00DF1675">
        <w:rPr>
          <w:iCs/>
        </w:rPr>
        <w:t>4.342;</w:t>
      </w:r>
      <w:r w:rsidR="000E4FFB" w:rsidRPr="00DF1675">
        <w:rPr>
          <w:i/>
        </w:rPr>
        <w:t xml:space="preserve"> </w:t>
      </w:r>
      <w:r w:rsidR="000E4FFB" w:rsidRPr="00DF1675">
        <w:t>x̄</w:t>
      </w:r>
      <w:r w:rsidR="000E4FFB" w:rsidRPr="00DF1675">
        <w:rPr>
          <w:iCs/>
        </w:rPr>
        <w:t xml:space="preserve"> = 4.131</w:t>
      </w:r>
      <w:r w:rsidR="000E4FFB" w:rsidRPr="00DF1675">
        <w:t>)</w:t>
      </w:r>
      <w:r w:rsidR="000E4FFB" w:rsidRPr="00DF1675">
        <w:rPr>
          <w:iCs/>
        </w:rPr>
        <w:t>.</w:t>
      </w:r>
      <w:r w:rsidR="00875CC6" w:rsidRPr="00DF1675">
        <w:t xml:space="preserve"> The sample firmly believes in progressive taxation (x̄</w:t>
      </w:r>
      <w:r w:rsidR="00875CC6" w:rsidRPr="00DF1675">
        <w:rPr>
          <w:i/>
        </w:rPr>
        <w:t xml:space="preserve">= </w:t>
      </w:r>
      <w:r w:rsidR="00875CC6" w:rsidRPr="00DF1675">
        <w:rPr>
          <w:iCs/>
        </w:rPr>
        <w:t>4.035) and think</w:t>
      </w:r>
      <w:r w:rsidR="00856C6D" w:rsidRPr="00DF1675">
        <w:rPr>
          <w:iCs/>
        </w:rPr>
        <w:t>s</w:t>
      </w:r>
      <w:r w:rsidR="00875CC6" w:rsidRPr="00DF1675">
        <w:rPr>
          <w:iCs/>
        </w:rPr>
        <w:t xml:space="preserve"> </w:t>
      </w:r>
      <w:r w:rsidR="00856C6D" w:rsidRPr="00DF1675">
        <w:rPr>
          <w:iCs/>
        </w:rPr>
        <w:t xml:space="preserve">both private corporations and public actors should </w:t>
      </w:r>
      <w:r w:rsidR="00C74C39" w:rsidRPr="00DF1675">
        <w:rPr>
          <w:iCs/>
        </w:rPr>
        <w:t>implement</w:t>
      </w:r>
      <w:r w:rsidR="00856C6D" w:rsidRPr="00DF1675">
        <w:rPr>
          <w:iCs/>
        </w:rPr>
        <w:t xml:space="preserve"> policies to reduce income</w:t>
      </w:r>
      <w:r w:rsidR="00C74C39" w:rsidRPr="00DF1675">
        <w:rPr>
          <w:iCs/>
        </w:rPr>
        <w:t xml:space="preserve"> differences</w:t>
      </w:r>
      <w:r w:rsidR="000E4FFB" w:rsidRPr="00DF1675">
        <w:rPr>
          <w:iCs/>
        </w:rPr>
        <w:t xml:space="preserve"> </w:t>
      </w:r>
      <w:r w:rsidR="000E4FFB" w:rsidRPr="00DF1675">
        <w:t>(x̄</w:t>
      </w:r>
      <w:r w:rsidR="000E4FFB" w:rsidRPr="00DF1675">
        <w:rPr>
          <w:i/>
        </w:rPr>
        <w:t xml:space="preserve">= </w:t>
      </w:r>
      <w:r w:rsidR="000E4FFB" w:rsidRPr="00DF1675">
        <w:rPr>
          <w:iCs/>
        </w:rPr>
        <w:t>3.641;</w:t>
      </w:r>
      <w:r w:rsidR="000E4FFB" w:rsidRPr="00DF1675">
        <w:rPr>
          <w:i/>
        </w:rPr>
        <w:t xml:space="preserve"> </w:t>
      </w:r>
      <w:r w:rsidR="000E4FFB" w:rsidRPr="00DF1675">
        <w:t>x̄</w:t>
      </w:r>
      <w:r w:rsidR="000E4FFB" w:rsidRPr="00DF1675">
        <w:rPr>
          <w:iCs/>
        </w:rPr>
        <w:t>= 3.272</w:t>
      </w:r>
      <w:r w:rsidR="000E4FFB" w:rsidRPr="00DF1675">
        <w:t>)</w:t>
      </w:r>
      <w:r w:rsidR="00856C6D" w:rsidRPr="00DF1675">
        <w:rPr>
          <w:iCs/>
        </w:rPr>
        <w:t xml:space="preserve">. Regarding </w:t>
      </w:r>
      <w:r w:rsidR="00C74C39" w:rsidRPr="00DF1675">
        <w:rPr>
          <w:iCs/>
        </w:rPr>
        <w:t>the principles of wage allocation</w:t>
      </w:r>
      <w:r w:rsidR="00856C6D" w:rsidRPr="00DF1675">
        <w:rPr>
          <w:iCs/>
        </w:rPr>
        <w:t xml:space="preserve">, respondents believe merit should be the most important </w:t>
      </w:r>
      <w:r w:rsidR="00C74C39" w:rsidRPr="00DF1675">
        <w:rPr>
          <w:iCs/>
        </w:rPr>
        <w:t>regulating factor</w:t>
      </w:r>
      <w:r w:rsidR="00856C6D" w:rsidRPr="00DF1675">
        <w:rPr>
          <w:iCs/>
        </w:rPr>
        <w:t xml:space="preserve"> (</w:t>
      </w:r>
      <w:r w:rsidR="00856C6D" w:rsidRPr="00DF1675">
        <w:t>x̄</w:t>
      </w:r>
      <w:r w:rsidR="00EF08E8" w:rsidRPr="00DF1675">
        <w:t xml:space="preserve"> </w:t>
      </w:r>
      <w:r w:rsidR="00856C6D" w:rsidRPr="00DF1675">
        <w:rPr>
          <w:i/>
        </w:rPr>
        <w:t xml:space="preserve">= </w:t>
      </w:r>
      <w:r w:rsidR="00856C6D" w:rsidRPr="00DF1675">
        <w:rPr>
          <w:iCs/>
        </w:rPr>
        <w:t xml:space="preserve">4.327). Coherently, the </w:t>
      </w:r>
      <w:r w:rsidR="00E544AD">
        <w:rPr>
          <w:iCs/>
        </w:rPr>
        <w:t>U.S.</w:t>
      </w:r>
      <w:r w:rsidR="00856C6D" w:rsidRPr="00DF1675">
        <w:rPr>
          <w:iCs/>
        </w:rPr>
        <w:t xml:space="preserve"> public expresses critical judgments of existing inequalities and considers political actors disinterested (</w:t>
      </w:r>
      <w:r w:rsidR="00856C6D" w:rsidRPr="00DF1675">
        <w:t>x̄</w:t>
      </w:r>
      <w:r w:rsidR="00EF08E8" w:rsidRPr="00DF1675">
        <w:rPr>
          <w:i/>
          <w:vertAlign w:val="subscript"/>
        </w:rPr>
        <w:t xml:space="preserve"> </w:t>
      </w:r>
      <w:r w:rsidR="00856C6D" w:rsidRPr="00DF1675">
        <w:rPr>
          <w:i/>
        </w:rPr>
        <w:t xml:space="preserve">= </w:t>
      </w:r>
      <w:r w:rsidR="00856C6D" w:rsidRPr="00DF1675">
        <w:rPr>
          <w:iCs/>
        </w:rPr>
        <w:t xml:space="preserve">3.997), and not capable </w:t>
      </w:r>
      <w:r w:rsidR="00C74C39" w:rsidRPr="00DF1675">
        <w:rPr>
          <w:iCs/>
        </w:rPr>
        <w:t>(</w:t>
      </w:r>
      <w:r w:rsidR="00C74C39" w:rsidRPr="00DF1675">
        <w:t>x̄</w:t>
      </w:r>
      <w:r w:rsidR="00EF08E8" w:rsidRPr="00DF1675">
        <w:rPr>
          <w:i/>
          <w:vertAlign w:val="subscript"/>
        </w:rPr>
        <w:t xml:space="preserve"> </w:t>
      </w:r>
      <w:r w:rsidR="00C74C39" w:rsidRPr="00DF1675">
        <w:rPr>
          <w:i/>
        </w:rPr>
        <w:t xml:space="preserve">= </w:t>
      </w:r>
      <w:r w:rsidR="00C74C39" w:rsidRPr="00DF1675">
        <w:rPr>
          <w:iCs/>
        </w:rPr>
        <w:t xml:space="preserve">3.982) </w:t>
      </w:r>
      <w:r w:rsidR="00856C6D" w:rsidRPr="00DF1675">
        <w:rPr>
          <w:iCs/>
        </w:rPr>
        <w:t>of impacting them adequately.</w:t>
      </w:r>
      <w:r w:rsidR="00856C6D" w:rsidRPr="00753F1A">
        <w:rPr>
          <w:iCs/>
        </w:rPr>
        <w:t xml:space="preserve">   </w:t>
      </w:r>
    </w:p>
    <w:p w14:paraId="63A5094E" w14:textId="29843539" w:rsidR="00E0663C" w:rsidRPr="00753F1A" w:rsidRDefault="00352C28" w:rsidP="00F510BA">
      <w:pPr>
        <w:jc w:val="center"/>
      </w:pPr>
      <w:r>
        <w:rPr>
          <w:b/>
          <w:bCs/>
        </w:rPr>
        <w:t>[FIGURE 1 ABOUT HERE]</w:t>
      </w:r>
    </w:p>
    <w:p w14:paraId="27BD10B1" w14:textId="27365EA7" w:rsidR="00544537" w:rsidRPr="00DF1675" w:rsidRDefault="00856C6D" w:rsidP="00FC3AB0">
      <w:r w:rsidRPr="00DF1675">
        <w:t xml:space="preserve">Figure 1 shows the network of attitudes </w:t>
      </w:r>
      <w:r w:rsidR="00F85C39">
        <w:t>towards</w:t>
      </w:r>
      <w:r w:rsidRPr="00DF1675">
        <w:t xml:space="preserve"> inequality in the U.S</w:t>
      </w:r>
      <w:r w:rsidR="00615EBC" w:rsidRPr="00DF1675">
        <w:t>.</w:t>
      </w:r>
      <w:r w:rsidR="006977AD">
        <w:t>.</w:t>
      </w:r>
      <w:r w:rsidR="00615EBC" w:rsidRPr="00DF1675">
        <w:t xml:space="preserve"> Nodes </w:t>
      </w:r>
      <w:r w:rsidR="00C74C39" w:rsidRPr="00DF1675">
        <w:t xml:space="preserve">of the </w:t>
      </w:r>
      <w:proofErr w:type="spellStart"/>
      <w:r w:rsidR="00C74C39" w:rsidRPr="00DF1675">
        <w:t>mgm</w:t>
      </w:r>
      <w:proofErr w:type="spellEnd"/>
      <w:r w:rsidR="00C74C39" w:rsidRPr="00DF1675">
        <w:t xml:space="preserve"> </w:t>
      </w:r>
      <w:r w:rsidR="00615EBC" w:rsidRPr="00DF1675">
        <w:t>represent the 22 perceptions, beliefs, and judgments</w:t>
      </w:r>
      <w:r w:rsidR="00615EBC" w:rsidRPr="00DF1675">
        <w:rPr>
          <w:highlight w:val="green"/>
        </w:rPr>
        <w:t xml:space="preserve">, and are colored according to </w:t>
      </w:r>
      <w:r w:rsidR="00DF1675" w:rsidRPr="00DF1675">
        <w:rPr>
          <w:highlight w:val="green"/>
        </w:rPr>
        <w:t>the results of community detectio</w:t>
      </w:r>
      <w:r w:rsidR="00DF1675" w:rsidRPr="008E0F17">
        <w:rPr>
          <w:highlight w:val="green"/>
        </w:rPr>
        <w:t>n</w:t>
      </w:r>
      <w:r w:rsidR="00615EBC" w:rsidRPr="008E0F17">
        <w:rPr>
          <w:highlight w:val="green"/>
        </w:rPr>
        <w:t xml:space="preserve">. </w:t>
      </w:r>
      <w:r w:rsidR="00615EBC" w:rsidRPr="00DF1675">
        <w:t>Edges are indicative of the unique variance shared between each item pair and are interp</w:t>
      </w:r>
      <w:r w:rsidR="00174B79" w:rsidRPr="00DF1675">
        <w:t>r</w:t>
      </w:r>
      <w:r w:rsidR="00615EBC" w:rsidRPr="00DF1675">
        <w:t xml:space="preserve">etable </w:t>
      </w:r>
      <w:r w:rsidR="00615EBC" w:rsidRPr="00582372">
        <w:rPr>
          <w:highlight w:val="cyan"/>
        </w:rPr>
        <w:t>as partial correlation</w:t>
      </w:r>
      <w:r w:rsidR="00C74C39" w:rsidRPr="00582372">
        <w:rPr>
          <w:highlight w:val="cyan"/>
        </w:rPr>
        <w:t xml:space="preserve"> or regression</w:t>
      </w:r>
      <w:r w:rsidR="00615EBC" w:rsidRPr="00582372">
        <w:rPr>
          <w:highlight w:val="cyan"/>
        </w:rPr>
        <w:t xml:space="preserve"> coefficients.</w:t>
      </w:r>
      <w:r w:rsidR="00615EBC" w:rsidRPr="00DF1675">
        <w:t xml:space="preserve"> The network </w:t>
      </w:r>
      <w:r w:rsidR="00FD561B" w:rsidRPr="00DF1675">
        <w:t>is visualized with a force-directed layout</w:t>
      </w:r>
      <w:r w:rsidR="00FC3AB0" w:rsidRPr="00DF1675">
        <w:t xml:space="preserve"> </w:t>
      </w:r>
      <w:r w:rsidR="00FC3AB0" w:rsidRPr="00DF1675">
        <w:fldChar w:fldCharType="begin"/>
      </w:r>
      <w:r w:rsidR="009B165A">
        <w:instrText xml:space="preserve"> ADDIN ZOTERO_ITEM CSL_CITATION {"citationID":"x3d1MFmx","properties":{"formattedCitation":"(Fruchterman &amp; Reingold, 1991)","plainCitation":"(Fruchterman &amp; Reingold, 1991)","noteIndex":0},"citationItems":[{"id":"CgC322zU/PnPo4Ay3","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DF1675">
        <w:fldChar w:fldCharType="separate"/>
      </w:r>
      <w:r w:rsidR="00FC3AB0" w:rsidRPr="00DF1675">
        <w:rPr>
          <w:noProof/>
        </w:rPr>
        <w:t>(Fruchterman &amp; Reingold, 1991)</w:t>
      </w:r>
      <w:r w:rsidR="00FC3AB0" w:rsidRPr="00DF1675">
        <w:fldChar w:fldCharType="end"/>
      </w:r>
      <w:r w:rsidR="00FC3AB0" w:rsidRPr="00DF1675">
        <w:t xml:space="preserve">, with blue (red) weighted edges indicating positive (negative) associations, and circular shapes around each attitude displaying the portion of its </w:t>
      </w:r>
      <w:r w:rsidR="00FC3AB0" w:rsidRPr="00582372">
        <w:rPr>
          <w:highlight w:val="yellow"/>
        </w:rPr>
        <w:t>variance</w:t>
      </w:r>
      <w:r w:rsidR="00582372" w:rsidRPr="00582372">
        <w:rPr>
          <w:highlight w:val="yellow"/>
        </w:rPr>
        <w:t xml:space="preserve"> explained by the network</w:t>
      </w:r>
      <w:r w:rsidR="00FC3AB0" w:rsidRPr="00582372">
        <w:rPr>
          <w:highlight w:val="yellow"/>
        </w:rPr>
        <w:t>.</w:t>
      </w:r>
      <w:r w:rsidR="00FC3AB0" w:rsidRPr="00DF1675">
        <w:t xml:space="preserve"> </w:t>
      </w:r>
      <w:r w:rsidR="00C74C39" w:rsidRPr="00DF1675">
        <w:t>A</w:t>
      </w:r>
      <w:r w:rsidR="00FC3AB0" w:rsidRPr="00DF1675">
        <w:t xml:space="preserve">ttitudes </w:t>
      </w:r>
      <w:r w:rsidR="00F85C39">
        <w:t>towards</w:t>
      </w:r>
      <w:r w:rsidR="00FC3AB0" w:rsidRPr="00DF1675">
        <w:t xml:space="preserve"> inequality are integrated in</w:t>
      </w:r>
      <w:r w:rsidR="002253E9" w:rsidRPr="00DF1675">
        <w:t>to</w:t>
      </w:r>
      <w:r w:rsidR="00FC3AB0" w:rsidRPr="00DF1675">
        <w:t xml:space="preserve"> a single belief system in the U.S., as the network </w:t>
      </w:r>
      <w:r w:rsidR="00C74C39" w:rsidRPr="00DF1675">
        <w:t>shows</w:t>
      </w:r>
      <w:r w:rsidR="00FC3AB0" w:rsidRPr="00DF1675">
        <w:t xml:space="preserve"> a single component. This means U.S. citizens </w:t>
      </w:r>
      <w:r w:rsidR="00174B79" w:rsidRPr="00DF1675">
        <w:t>can organize</w:t>
      </w:r>
      <w:r w:rsidR="00FC3AB0" w:rsidRPr="00DF1675">
        <w:t xml:space="preserve"> their beliefs about </w:t>
      </w:r>
      <w:r w:rsidR="00B51C46" w:rsidRPr="00DF1675">
        <w:t xml:space="preserve">inequality, </w:t>
      </w:r>
      <w:r w:rsidR="00B51C46" w:rsidRPr="00DF1675">
        <w:lastRenderedPageBreak/>
        <w:t>taxation, redistribution, and wages</w:t>
      </w:r>
      <w:r w:rsidR="00FC3AB0" w:rsidRPr="00DF1675">
        <w:t xml:space="preserve"> in a single mental structure. The strongest </w:t>
      </w:r>
      <w:r w:rsidR="00B51C46" w:rsidRPr="00DF1675">
        <w:t xml:space="preserve">positive </w:t>
      </w:r>
      <w:r w:rsidR="00FC3AB0" w:rsidRPr="00DF1675">
        <w:t>associations in the model are those between</w:t>
      </w:r>
      <w:r w:rsidR="0009371F">
        <w:t xml:space="preserve"> the</w:t>
      </w:r>
      <w:r w:rsidR="00FC3AB0" w:rsidRPr="00DF1675">
        <w:t xml:space="preserve"> </w:t>
      </w:r>
      <w:r w:rsidR="006C2345" w:rsidRPr="002159F5">
        <w:rPr>
          <w:i/>
          <w:iCs/>
          <w:highlight w:val="green"/>
        </w:rPr>
        <w:t>Importance of race</w:t>
      </w:r>
      <w:r w:rsidR="00291993" w:rsidRPr="00DF1675">
        <w:rPr>
          <w:i/>
          <w:iCs/>
        </w:rPr>
        <w:t xml:space="preserve"> </w:t>
      </w:r>
      <w:r w:rsidR="00291993" w:rsidRPr="00DF1675">
        <w:t xml:space="preserve">and </w:t>
      </w:r>
      <w:r w:rsidR="006C2345" w:rsidRPr="002159F5">
        <w:rPr>
          <w:i/>
          <w:iCs/>
          <w:highlight w:val="green"/>
        </w:rPr>
        <w:t>sex</w:t>
      </w:r>
      <w:r w:rsidR="00AE4A4F" w:rsidRPr="00DF1675">
        <w:t xml:space="preserve">, </w:t>
      </w:r>
      <w:r w:rsidR="0009371F">
        <w:t xml:space="preserve">the </w:t>
      </w:r>
      <w:r w:rsidR="006C2345" w:rsidRPr="002159F5">
        <w:rPr>
          <w:i/>
          <w:iCs/>
          <w:highlight w:val="green"/>
        </w:rPr>
        <w:t xml:space="preserve">Importance of knowing </w:t>
      </w:r>
      <w:r w:rsidR="0009371F" w:rsidRPr="002159F5">
        <w:rPr>
          <w:i/>
          <w:iCs/>
          <w:highlight w:val="green"/>
        </w:rPr>
        <w:t xml:space="preserve">the </w:t>
      </w:r>
      <w:r w:rsidR="006C2345" w:rsidRPr="002159F5">
        <w:rPr>
          <w:i/>
          <w:iCs/>
          <w:highlight w:val="green"/>
        </w:rPr>
        <w:t>right people</w:t>
      </w:r>
      <w:r w:rsidR="00AE4A4F" w:rsidRPr="00DF1675">
        <w:t xml:space="preserve"> and </w:t>
      </w:r>
      <w:r w:rsidR="0009371F" w:rsidRPr="0009371F">
        <w:t>having good</w:t>
      </w:r>
      <w:r w:rsidR="006C2345" w:rsidRPr="00DF1675">
        <w:rPr>
          <w:i/>
          <w:iCs/>
        </w:rPr>
        <w:t xml:space="preserve"> </w:t>
      </w:r>
      <w:r w:rsidR="006C2345" w:rsidRPr="002159F5">
        <w:rPr>
          <w:i/>
          <w:iCs/>
          <w:highlight w:val="green"/>
        </w:rPr>
        <w:t>political connections</w:t>
      </w:r>
      <w:r w:rsidR="00AE4A4F" w:rsidRPr="00DF1675">
        <w:t xml:space="preserve">, and </w:t>
      </w:r>
      <w:r w:rsidR="0009371F">
        <w:t xml:space="preserve">the </w:t>
      </w:r>
      <w:r w:rsidR="00A6659E" w:rsidRPr="002159F5">
        <w:rPr>
          <w:i/>
          <w:iCs/>
          <w:highlight w:val="green"/>
        </w:rPr>
        <w:t>Perception of large income inequality</w:t>
      </w:r>
      <w:r w:rsidR="00AE4A4F" w:rsidRPr="00DF1675">
        <w:t xml:space="preserve"> and </w:t>
      </w:r>
      <w:r w:rsidR="006C2345" w:rsidRPr="002159F5">
        <w:rPr>
          <w:i/>
          <w:iCs/>
          <w:highlight w:val="green"/>
        </w:rPr>
        <w:t>Belief in public redistribution</w:t>
      </w:r>
      <w:r w:rsidR="00AE4A4F" w:rsidRPr="00DF1675">
        <w:t xml:space="preserve">. </w:t>
      </w:r>
      <w:r w:rsidR="004E34BB" w:rsidRPr="00582372">
        <w:rPr>
          <w:highlight w:val="yellow"/>
        </w:rPr>
        <w:t xml:space="preserve">The strongest negative associations in the network are those between </w:t>
      </w:r>
      <w:r w:rsidR="00582372" w:rsidRPr="00582372">
        <w:rPr>
          <w:i/>
          <w:iCs/>
          <w:highlight w:val="yellow"/>
        </w:rPr>
        <w:t>Importance of hard</w:t>
      </w:r>
      <w:r w:rsidR="00582372" w:rsidRPr="00582372">
        <w:rPr>
          <w:highlight w:val="yellow"/>
        </w:rPr>
        <w:t xml:space="preserve"> </w:t>
      </w:r>
      <w:r w:rsidR="00582372" w:rsidRPr="00582372">
        <w:rPr>
          <w:i/>
          <w:iCs/>
          <w:highlight w:val="yellow"/>
        </w:rPr>
        <w:t>work</w:t>
      </w:r>
      <w:r w:rsidR="00582372" w:rsidRPr="00582372">
        <w:rPr>
          <w:highlight w:val="yellow"/>
        </w:rPr>
        <w:t xml:space="preserve"> </w:t>
      </w:r>
      <w:r w:rsidR="004E34BB" w:rsidRPr="00582372">
        <w:rPr>
          <w:highlight w:val="yellow"/>
        </w:rPr>
        <w:t xml:space="preserve">and </w:t>
      </w:r>
      <w:r w:rsidR="006C2345" w:rsidRPr="00582372">
        <w:rPr>
          <w:i/>
          <w:iCs/>
          <w:highlight w:val="yellow"/>
        </w:rPr>
        <w:t>giving bribes</w:t>
      </w:r>
      <w:r w:rsidR="004E34BB" w:rsidRPr="00582372">
        <w:rPr>
          <w:highlight w:val="yellow"/>
        </w:rPr>
        <w:t xml:space="preserve">, </w:t>
      </w:r>
      <w:r w:rsidR="00582372" w:rsidRPr="00582372">
        <w:rPr>
          <w:i/>
          <w:iCs/>
          <w:highlight w:val="yellow"/>
        </w:rPr>
        <w:t>the B</w:t>
      </w:r>
      <w:r w:rsidR="006C2345" w:rsidRPr="00582372">
        <w:rPr>
          <w:i/>
          <w:iCs/>
          <w:highlight w:val="yellow"/>
        </w:rPr>
        <w:t>elief in public redistribution</w:t>
      </w:r>
      <w:r w:rsidR="004E34BB" w:rsidRPr="00582372">
        <w:rPr>
          <w:i/>
          <w:iCs/>
          <w:highlight w:val="yellow"/>
        </w:rPr>
        <w:t xml:space="preserve"> </w:t>
      </w:r>
      <w:r w:rsidR="004E34BB" w:rsidRPr="00582372">
        <w:rPr>
          <w:highlight w:val="yellow"/>
        </w:rPr>
        <w:t>and</w:t>
      </w:r>
      <w:r w:rsidR="004E34BB" w:rsidRPr="00582372">
        <w:rPr>
          <w:i/>
          <w:iCs/>
          <w:highlight w:val="yellow"/>
        </w:rPr>
        <w:t xml:space="preserve"> </w:t>
      </w:r>
      <w:r w:rsidR="006C2345" w:rsidRPr="00582372">
        <w:rPr>
          <w:i/>
          <w:iCs/>
          <w:highlight w:val="yellow"/>
        </w:rPr>
        <w:t>Pay criteria responsibility</w:t>
      </w:r>
      <w:r w:rsidR="004E34BB" w:rsidRPr="00582372">
        <w:rPr>
          <w:highlight w:val="yellow"/>
        </w:rPr>
        <w:t xml:space="preserve">, and between </w:t>
      </w:r>
      <w:r w:rsidR="002159F5" w:rsidRPr="00582372">
        <w:rPr>
          <w:highlight w:val="yellow"/>
        </w:rPr>
        <w:t xml:space="preserve">the </w:t>
      </w:r>
      <w:r w:rsidR="00A6659E" w:rsidRPr="00582372">
        <w:rPr>
          <w:i/>
          <w:iCs/>
          <w:highlight w:val="yellow"/>
        </w:rPr>
        <w:t>Importance of wealthy family</w:t>
      </w:r>
      <w:r w:rsidR="004E34BB" w:rsidRPr="00582372">
        <w:rPr>
          <w:i/>
          <w:iCs/>
          <w:highlight w:val="yellow"/>
        </w:rPr>
        <w:t xml:space="preserve"> </w:t>
      </w:r>
      <w:r w:rsidR="004E34BB" w:rsidRPr="00582372">
        <w:rPr>
          <w:highlight w:val="yellow"/>
        </w:rPr>
        <w:t>and</w:t>
      </w:r>
      <w:r w:rsidR="004E34BB" w:rsidRPr="00582372">
        <w:rPr>
          <w:i/>
          <w:iCs/>
          <w:highlight w:val="yellow"/>
        </w:rPr>
        <w:t xml:space="preserve"> </w:t>
      </w:r>
      <w:r w:rsidR="00582372" w:rsidRPr="00582372">
        <w:rPr>
          <w:i/>
          <w:iCs/>
          <w:highlight w:val="yellow"/>
        </w:rPr>
        <w:t xml:space="preserve">hard </w:t>
      </w:r>
      <w:r w:rsidR="004E34BB" w:rsidRPr="00582372">
        <w:rPr>
          <w:i/>
          <w:iCs/>
          <w:highlight w:val="yellow"/>
        </w:rPr>
        <w:t>work</w:t>
      </w:r>
      <w:r w:rsidR="004E34BB" w:rsidRPr="00582372">
        <w:rPr>
          <w:highlight w:val="yellow"/>
        </w:rPr>
        <w:t>.</w:t>
      </w:r>
      <w:r w:rsidR="004E34BB" w:rsidRPr="00DF1675">
        <w:t xml:space="preserve"> Indeed, there </w:t>
      </w:r>
      <w:r w:rsidR="00A10C81" w:rsidRPr="00DF1675">
        <w:t>are</w:t>
      </w:r>
      <w:r w:rsidR="004E34BB" w:rsidRPr="00DF1675">
        <w:t xml:space="preserve"> strong and positive partial correlation</w:t>
      </w:r>
      <w:r w:rsidR="00A10C81" w:rsidRPr="00DF1675">
        <w:t>s</w:t>
      </w:r>
      <w:r w:rsidR="004E34BB" w:rsidRPr="00DF1675">
        <w:t xml:space="preserve"> between perc</w:t>
      </w:r>
      <w:r w:rsidR="00A10C81" w:rsidRPr="00DF1675">
        <w:t>ei</w:t>
      </w:r>
      <w:r w:rsidR="004E34BB" w:rsidRPr="00DF1675">
        <w:t xml:space="preserve">ving </w:t>
      </w:r>
      <w:r w:rsidR="00A10C81" w:rsidRPr="00DF1675">
        <w:t>individuals</w:t>
      </w:r>
      <w:r w:rsidR="003B44D6" w:rsidRPr="00DF1675">
        <w:t>’</w:t>
      </w:r>
      <w:r w:rsidR="00A10C81" w:rsidRPr="00DF1675">
        <w:t xml:space="preserve"> </w:t>
      </w:r>
      <w:r w:rsidR="004E34BB" w:rsidRPr="00DF1675">
        <w:t>race and sex</w:t>
      </w:r>
      <w:r w:rsidR="00A10C81" w:rsidRPr="00DF1675">
        <w:t xml:space="preserve"> </w:t>
      </w:r>
      <w:r w:rsidR="00A10C81" w:rsidRPr="00582372">
        <w:rPr>
          <w:highlight w:val="cyan"/>
        </w:rPr>
        <w:t>(bootstrapped</w:t>
      </w:r>
      <w:r w:rsidR="001119FC" w:rsidRPr="00582372">
        <w:rPr>
          <w:rStyle w:val="FootnoteReference"/>
          <w:highlight w:val="cyan"/>
        </w:rPr>
        <w:footnoteReference w:id="7"/>
      </w:r>
      <w:r w:rsidR="00A10C81" w:rsidRPr="00582372">
        <w:rPr>
          <w:highlight w:val="cyan"/>
        </w:rPr>
        <w:t xml:space="preserve"> x̄ = 0.359; bootstrapped </w:t>
      </w:r>
      <w:r w:rsidR="00544537" w:rsidRPr="00582372">
        <w:rPr>
          <w:highlight w:val="cyan"/>
        </w:rPr>
        <w:t>CI =</w:t>
      </w:r>
      <w:r w:rsidR="00A10C81" w:rsidRPr="00582372">
        <w:rPr>
          <w:highlight w:val="cyan"/>
        </w:rPr>
        <w:t xml:space="preserve"> 0.302</w:t>
      </w:r>
      <w:r w:rsidR="00544537" w:rsidRPr="00582372">
        <w:rPr>
          <w:highlight w:val="cyan"/>
        </w:rPr>
        <w:t>,</w:t>
      </w:r>
      <w:r w:rsidR="00A10C81" w:rsidRPr="00582372">
        <w:rPr>
          <w:highlight w:val="cyan"/>
        </w:rPr>
        <w:t xml:space="preserve"> – 0.423</w:t>
      </w:r>
      <w:r w:rsidR="00C74C39" w:rsidRPr="00582372">
        <w:rPr>
          <w:highlight w:val="cyan"/>
        </w:rPr>
        <w:t>)</w:t>
      </w:r>
      <w:r w:rsidR="00C74C39" w:rsidRPr="00DF1675">
        <w:t xml:space="preserve"> and</w:t>
      </w:r>
      <w:r w:rsidR="00A10C81" w:rsidRPr="00DF1675">
        <w:t xml:space="preserve"> knowing the right people and having political connections (x̄ = 0.331; </w:t>
      </w:r>
      <w:r w:rsidR="00544537" w:rsidRPr="00DF1675">
        <w:t>CI =</w:t>
      </w:r>
      <w:r w:rsidR="00A10C81" w:rsidRPr="00DF1675">
        <w:t xml:space="preserve"> 0.287</w:t>
      </w:r>
      <w:r w:rsidR="00544537" w:rsidRPr="00DF1675">
        <w:t>,</w:t>
      </w:r>
      <w:r w:rsidR="00A10C81" w:rsidRPr="00DF1675">
        <w:t xml:space="preserve"> 0.387) </w:t>
      </w:r>
      <w:r w:rsidR="004E34BB" w:rsidRPr="00DF1675">
        <w:t xml:space="preserve">as </w:t>
      </w:r>
      <w:r w:rsidR="00A10C81" w:rsidRPr="00DF1675">
        <w:t xml:space="preserve">important factors for determining personal success. In the same </w:t>
      </w:r>
      <w:r w:rsidR="002253E9" w:rsidRPr="00DF1675">
        <w:t>vein</w:t>
      </w:r>
      <w:r w:rsidR="00A10C81" w:rsidRPr="00DF1675">
        <w:t xml:space="preserve">, those who </w:t>
      </w:r>
      <w:r w:rsidR="002253E9" w:rsidRPr="00DF1675">
        <w:t>hold</w:t>
      </w:r>
      <w:r w:rsidR="00A10C81" w:rsidRPr="00DF1675">
        <w:t xml:space="preserve"> </w:t>
      </w:r>
      <w:r w:rsidR="00582372">
        <w:t>strong</w:t>
      </w:r>
      <w:r w:rsidR="002253E9" w:rsidRPr="00DF1675">
        <w:t xml:space="preserve"> perceptions of</w:t>
      </w:r>
      <w:r w:rsidR="00A10C81" w:rsidRPr="00DF1675">
        <w:t xml:space="preserve"> income inequality are more likely to believe in public redistribution (x̄ = 0.331; </w:t>
      </w:r>
      <w:r w:rsidR="00544537" w:rsidRPr="00DF1675">
        <w:t>CI =</w:t>
      </w:r>
      <w:r w:rsidR="00A10C81" w:rsidRPr="00DF1675">
        <w:t xml:space="preserve"> 0.287</w:t>
      </w:r>
      <w:r w:rsidR="00544537" w:rsidRPr="00DF1675">
        <w:t>,</w:t>
      </w:r>
      <w:r w:rsidR="00A10C81" w:rsidRPr="00DF1675">
        <w:t xml:space="preserve"> 0.387)</w:t>
      </w:r>
      <w:r w:rsidR="00922BC5" w:rsidRPr="00DF1675">
        <w:t>. Importantly, respondents seem at least partially able to differentiate between individualist and structuralist explanations of inequality, as</w:t>
      </w:r>
      <w:r w:rsidR="00582372">
        <w:t xml:space="preserve"> </w:t>
      </w:r>
      <w:r w:rsidR="00922BC5" w:rsidRPr="00DF1675">
        <w:t xml:space="preserve">they perceive either </w:t>
      </w:r>
      <w:r w:rsidR="002159F5" w:rsidRPr="002159F5">
        <w:rPr>
          <w:i/>
          <w:iCs/>
          <w:highlight w:val="green"/>
        </w:rPr>
        <w:t xml:space="preserve">hard </w:t>
      </w:r>
      <w:r w:rsidR="00922BC5" w:rsidRPr="002159F5">
        <w:rPr>
          <w:i/>
          <w:iCs/>
          <w:highlight w:val="green"/>
        </w:rPr>
        <w:t>work</w:t>
      </w:r>
      <w:r w:rsidR="00922BC5" w:rsidRPr="00DF1675">
        <w:t xml:space="preserve"> or </w:t>
      </w:r>
      <w:r w:rsidR="00582372" w:rsidRPr="00582372">
        <w:rPr>
          <w:i/>
          <w:iCs/>
        </w:rPr>
        <w:t>giving</w:t>
      </w:r>
      <w:r w:rsidR="00582372">
        <w:t xml:space="preserve"> </w:t>
      </w:r>
      <w:r w:rsidR="006C2345" w:rsidRPr="002159F5">
        <w:rPr>
          <w:i/>
          <w:iCs/>
          <w:highlight w:val="green"/>
        </w:rPr>
        <w:t>bribes</w:t>
      </w:r>
      <w:r w:rsidR="00922BC5" w:rsidRPr="00DF1675">
        <w:t xml:space="preserve"> (x̄ = -0.115; </w:t>
      </w:r>
      <w:r w:rsidR="00544537" w:rsidRPr="00DF1675">
        <w:t>CI =</w:t>
      </w:r>
      <w:r w:rsidR="00922BC5" w:rsidRPr="00DF1675">
        <w:t xml:space="preserve"> -0.182</w:t>
      </w:r>
      <w:r w:rsidR="00544537" w:rsidRPr="00DF1675">
        <w:t>,</w:t>
      </w:r>
      <w:r w:rsidR="00922BC5" w:rsidRPr="00DF1675">
        <w:t xml:space="preserve"> -0.058), or </w:t>
      </w:r>
      <w:r w:rsidR="00922BC5" w:rsidRPr="002159F5">
        <w:rPr>
          <w:i/>
          <w:iCs/>
          <w:highlight w:val="green"/>
        </w:rPr>
        <w:t>hard work</w:t>
      </w:r>
      <w:r w:rsidR="00922BC5" w:rsidRPr="00DF1675">
        <w:t xml:space="preserve"> </w:t>
      </w:r>
      <w:r w:rsidR="002159F5">
        <w:t>and</w:t>
      </w:r>
      <w:r w:rsidR="00A6659E" w:rsidRPr="00DF1675">
        <w:t xml:space="preserve"> </w:t>
      </w:r>
      <w:r w:rsidR="00A6659E" w:rsidRPr="002159F5">
        <w:rPr>
          <w:i/>
          <w:iCs/>
          <w:highlight w:val="green"/>
        </w:rPr>
        <w:t>wealthy family</w:t>
      </w:r>
      <w:r w:rsidR="00922BC5" w:rsidRPr="00DF1675">
        <w:t xml:space="preserve"> to be important </w:t>
      </w:r>
      <w:r w:rsidR="002253E9" w:rsidRPr="00DF1675">
        <w:t xml:space="preserve">sources of social and economic inequalities </w:t>
      </w:r>
      <w:r w:rsidR="00922BC5" w:rsidRPr="00DF1675">
        <w:t xml:space="preserve">(x̄ = -0.047; </w:t>
      </w:r>
      <w:r w:rsidR="00544537" w:rsidRPr="00DF1675">
        <w:t>CI =</w:t>
      </w:r>
      <w:r w:rsidR="00922BC5" w:rsidRPr="00DF1675">
        <w:t xml:space="preserve"> -0.092</w:t>
      </w:r>
      <w:r w:rsidR="00544537" w:rsidRPr="00DF1675">
        <w:t>,</w:t>
      </w:r>
      <w:r w:rsidR="00922BC5" w:rsidRPr="00DF1675">
        <w:t xml:space="preserve"> -0.001). Moreover, </w:t>
      </w:r>
      <w:r w:rsidR="00582372">
        <w:t>supporting</w:t>
      </w:r>
      <w:r w:rsidR="00922BC5" w:rsidRPr="00DF1675">
        <w:t xml:space="preserve"> public redistribution increases the likel</w:t>
      </w:r>
      <w:r w:rsidR="002253E9" w:rsidRPr="00DF1675">
        <w:t>i</w:t>
      </w:r>
      <w:r w:rsidR="00922BC5" w:rsidRPr="00DF1675">
        <w:t xml:space="preserve">hood of rejecting </w:t>
      </w:r>
      <w:r w:rsidR="002253E9" w:rsidRPr="00DF1675">
        <w:t>a job</w:t>
      </w:r>
      <w:r w:rsidR="003B44D6" w:rsidRPr="00DF1675">
        <w:t>’</w:t>
      </w:r>
      <w:r w:rsidR="002253E9" w:rsidRPr="00DF1675">
        <w:t xml:space="preserve">s </w:t>
      </w:r>
      <w:r w:rsidR="00922BC5" w:rsidRPr="00DF1675">
        <w:t>responsibility as an acceptable pay criteri</w:t>
      </w:r>
      <w:r w:rsidR="002253E9" w:rsidRPr="00DF1675">
        <w:t>on</w:t>
      </w:r>
      <w:r w:rsidR="00922BC5" w:rsidRPr="00DF1675">
        <w:t xml:space="preserve"> (x̄ = -0.051; </w:t>
      </w:r>
      <w:r w:rsidR="00544537" w:rsidRPr="00DF1675">
        <w:t>CI =</w:t>
      </w:r>
      <w:r w:rsidR="00922BC5" w:rsidRPr="00DF1675">
        <w:t xml:space="preserve"> -0.094</w:t>
      </w:r>
      <w:r w:rsidR="00544537" w:rsidRPr="00DF1675">
        <w:t>,</w:t>
      </w:r>
      <w:r w:rsidR="00922BC5" w:rsidRPr="00DF1675">
        <w:t xml:space="preserve"> -0.012)</w:t>
      </w:r>
      <w:r w:rsidR="002253E9" w:rsidRPr="00DF1675">
        <w:t xml:space="preserve">. </w:t>
      </w:r>
    </w:p>
    <w:p w14:paraId="408E9B50" w14:textId="77777777" w:rsidR="00582372" w:rsidRDefault="002253E9" w:rsidP="00FC3AB0">
      <w:r w:rsidRPr="00DF1675">
        <w:t xml:space="preserve">The description of these edges highlights two patterns that are found in the network of attitudes </w:t>
      </w:r>
      <w:r w:rsidR="00F85C39">
        <w:t>towards</w:t>
      </w:r>
      <w:r w:rsidRPr="00DF1675">
        <w:t xml:space="preserve"> inequality. First, most of the associations are positive in sign. Considering that U.S. citizens express on average critical levels of attitudes </w:t>
      </w:r>
      <w:r w:rsidR="00F85C39">
        <w:t>towards</w:t>
      </w:r>
      <w:r w:rsidRPr="00DF1675">
        <w:t xml:space="preserve"> inequality, this first pattern entails that their </w:t>
      </w:r>
      <w:r w:rsidR="00544537" w:rsidRPr="00DF1675">
        <w:t xml:space="preserve">large </w:t>
      </w:r>
      <w:r w:rsidRPr="00DF1675">
        <w:t>perceptions, egalitarian beliefs, and severe judgments are also coherently organized.</w:t>
      </w:r>
      <w:r w:rsidR="00FF25D3" w:rsidRPr="00DF1675">
        <w:t xml:space="preserve"> </w:t>
      </w:r>
      <w:r w:rsidRPr="00DF1675">
        <w:t xml:space="preserve">A second pattern lies in network nodes that are most likely to be strongly connected. </w:t>
      </w:r>
      <w:r w:rsidR="004245DD" w:rsidRPr="00DF1675">
        <w:t xml:space="preserve">Indeed, </w:t>
      </w:r>
      <w:r w:rsidRPr="00DF1675">
        <w:t xml:space="preserve">Figure 1 </w:t>
      </w:r>
      <w:r w:rsidR="004245DD" w:rsidRPr="00DF1675">
        <w:t xml:space="preserve">shows </w:t>
      </w:r>
      <w:r w:rsidR="00FF25D3" w:rsidRPr="00DF1675">
        <w:t xml:space="preserve">that the </w:t>
      </w:r>
      <w:r w:rsidR="004245DD" w:rsidRPr="00DF1675">
        <w:t>strong</w:t>
      </w:r>
      <w:r w:rsidR="00FF25D3" w:rsidRPr="00DF1675">
        <w:t>est</w:t>
      </w:r>
      <w:r w:rsidR="004245DD" w:rsidRPr="00DF1675">
        <w:t xml:space="preserve"> partial </w:t>
      </w:r>
      <w:r w:rsidRPr="00DF1675">
        <w:t xml:space="preserve">correlations </w:t>
      </w:r>
      <w:r w:rsidR="00FF25D3" w:rsidRPr="00DF1675">
        <w:t>link</w:t>
      </w:r>
      <w:r w:rsidRPr="00DF1675">
        <w:t xml:space="preserve"> variables </w:t>
      </w:r>
      <w:r w:rsidR="004245DD" w:rsidRPr="00DF1675">
        <w:t xml:space="preserve">tapping the same conceptual domain. This is evident when observing the </w:t>
      </w:r>
      <w:r w:rsidR="00FF25D3" w:rsidRPr="00DF1675">
        <w:t>edges</w:t>
      </w:r>
      <w:r w:rsidR="004245DD" w:rsidRPr="00DF1675">
        <w:t xml:space="preserve"> between </w:t>
      </w:r>
      <w:r w:rsidR="006C2345" w:rsidRPr="002159F5">
        <w:rPr>
          <w:i/>
          <w:iCs/>
          <w:highlight w:val="green"/>
        </w:rPr>
        <w:t>Pay criteria responsibility</w:t>
      </w:r>
      <w:r w:rsidR="004245DD" w:rsidRPr="00DF1675">
        <w:rPr>
          <w:i/>
          <w:iCs/>
        </w:rPr>
        <w:t xml:space="preserve"> </w:t>
      </w:r>
      <w:r w:rsidR="004245DD" w:rsidRPr="00DF1675">
        <w:t xml:space="preserve">and </w:t>
      </w:r>
      <w:r w:rsidR="006C2345" w:rsidRPr="002159F5">
        <w:rPr>
          <w:i/>
          <w:iCs/>
          <w:highlight w:val="green"/>
        </w:rPr>
        <w:t>Pay criteria merit</w:t>
      </w:r>
      <w:r w:rsidR="004245DD" w:rsidRPr="00DF1675">
        <w:rPr>
          <w:i/>
          <w:iCs/>
        </w:rPr>
        <w:t xml:space="preserve">, </w:t>
      </w:r>
      <w:r w:rsidR="004245DD" w:rsidRPr="00DF1675">
        <w:t xml:space="preserve">and between </w:t>
      </w:r>
      <w:r w:rsidR="006C2345" w:rsidRPr="002159F5">
        <w:rPr>
          <w:i/>
          <w:iCs/>
          <w:highlight w:val="green"/>
        </w:rPr>
        <w:t xml:space="preserve">Pay </w:t>
      </w:r>
      <w:r w:rsidR="006C2345" w:rsidRPr="002159F5">
        <w:rPr>
          <w:i/>
          <w:iCs/>
          <w:highlight w:val="green"/>
        </w:rPr>
        <w:lastRenderedPageBreak/>
        <w:t>criteria responsibility</w:t>
      </w:r>
      <w:r w:rsidR="004245DD" w:rsidRPr="00DF1675">
        <w:rPr>
          <w:i/>
          <w:iCs/>
        </w:rPr>
        <w:t xml:space="preserve"> </w:t>
      </w:r>
      <w:r w:rsidR="004245DD" w:rsidRPr="00DF1675">
        <w:t xml:space="preserve">and </w:t>
      </w:r>
      <w:r w:rsidR="006C2345" w:rsidRPr="002159F5">
        <w:rPr>
          <w:i/>
          <w:iCs/>
          <w:highlight w:val="green"/>
        </w:rPr>
        <w:t>Pay criteria training</w:t>
      </w:r>
      <w:r w:rsidR="002159F5" w:rsidRPr="002159F5">
        <w:t>,</w:t>
      </w:r>
      <w:r w:rsidR="002159F5">
        <w:rPr>
          <w:i/>
          <w:iCs/>
        </w:rPr>
        <w:t xml:space="preserve"> </w:t>
      </w:r>
      <w:r w:rsidR="004245DD" w:rsidRPr="00DF1675">
        <w:t xml:space="preserve">and when considering the associations linking the ten </w:t>
      </w:r>
      <w:r w:rsidR="00544537" w:rsidRPr="00DF1675">
        <w:t>explanations of inequality</w:t>
      </w:r>
      <w:r w:rsidR="004245DD" w:rsidRPr="00DF1675">
        <w:t xml:space="preserve"> (variables from </w:t>
      </w:r>
      <w:r w:rsidR="00A6659E" w:rsidRPr="002159F5">
        <w:rPr>
          <w:i/>
          <w:iCs/>
          <w:highlight w:val="green"/>
        </w:rPr>
        <w:t>Importance of wealthy family</w:t>
      </w:r>
      <w:r w:rsidR="004245DD" w:rsidRPr="00DF1675">
        <w:rPr>
          <w:i/>
          <w:iCs/>
        </w:rPr>
        <w:t xml:space="preserve"> </w:t>
      </w:r>
      <w:r w:rsidR="004245DD" w:rsidRPr="00DF1675">
        <w:t xml:space="preserve">to </w:t>
      </w:r>
      <w:r w:rsidR="006C2345" w:rsidRPr="002159F5">
        <w:rPr>
          <w:i/>
          <w:iCs/>
          <w:highlight w:val="green"/>
        </w:rPr>
        <w:t>Importance of sex</w:t>
      </w:r>
      <w:r w:rsidR="004245DD" w:rsidRPr="00DF1675">
        <w:rPr>
          <w:i/>
          <w:iCs/>
        </w:rPr>
        <w:t xml:space="preserve"> </w:t>
      </w:r>
      <w:r w:rsidR="004245DD" w:rsidRPr="00DF1675">
        <w:t xml:space="preserve">of Table </w:t>
      </w:r>
      <w:proofErr w:type="gramStart"/>
      <w:r w:rsidR="004245DD" w:rsidRPr="00DF1675">
        <w:t>1,</w:t>
      </w:r>
      <w:r w:rsidR="00582372">
        <w:t xml:space="preserve"> and</w:t>
      </w:r>
      <w:proofErr w:type="gramEnd"/>
      <w:r w:rsidR="00582372">
        <w:t xml:space="preserve"> located in the </w:t>
      </w:r>
      <w:r w:rsidR="004245DD" w:rsidRPr="002159F5">
        <w:rPr>
          <w:highlight w:val="green"/>
        </w:rPr>
        <w:t xml:space="preserve">bottom </w:t>
      </w:r>
      <w:r w:rsidR="002159F5" w:rsidRPr="002159F5">
        <w:rPr>
          <w:highlight w:val="green"/>
        </w:rPr>
        <w:t>part of</w:t>
      </w:r>
      <w:r w:rsidR="004245DD" w:rsidRPr="002159F5">
        <w:rPr>
          <w:highlight w:val="green"/>
        </w:rPr>
        <w:t xml:space="preserve"> Figure 1</w:t>
      </w:r>
      <w:r w:rsidR="004245DD" w:rsidRPr="00DF1675">
        <w:t xml:space="preserve">). </w:t>
      </w:r>
    </w:p>
    <w:p w14:paraId="19460899" w14:textId="77777777" w:rsidR="006A51B4" w:rsidRDefault="004245DD" w:rsidP="00FC3AB0">
      <w:r w:rsidRPr="00DF1675">
        <w:t xml:space="preserve">However, some important exceptions are found concerning this second pattern. First, not all </w:t>
      </w:r>
      <w:r w:rsidR="00544537" w:rsidRPr="00DF1675">
        <w:t>explanations of inequality</w:t>
      </w:r>
      <w:r w:rsidRPr="00DF1675">
        <w:t xml:space="preserve"> correlate with the same intensity</w:t>
      </w:r>
      <w:r w:rsidR="00FF25D3" w:rsidRPr="00DF1675">
        <w:t>.</w:t>
      </w:r>
      <w:r w:rsidRPr="00DF1675">
        <w:t xml:space="preserve"> </w:t>
      </w:r>
      <w:r w:rsidR="00B31B27" w:rsidRPr="00DF1675">
        <w:t xml:space="preserve">On top of the negative associations discussed above </w:t>
      </w:r>
      <w:r w:rsidR="00B31B27" w:rsidRPr="00582372">
        <w:rPr>
          <w:highlight w:val="cyan"/>
        </w:rPr>
        <w:t xml:space="preserve">(between </w:t>
      </w:r>
      <w:r w:rsidR="00B31B27" w:rsidRPr="00582372">
        <w:rPr>
          <w:i/>
          <w:iCs/>
          <w:highlight w:val="cyan"/>
        </w:rPr>
        <w:t>work</w:t>
      </w:r>
      <w:r w:rsidR="00FF25D3" w:rsidRPr="00582372">
        <w:rPr>
          <w:i/>
          <w:iCs/>
          <w:highlight w:val="cyan"/>
        </w:rPr>
        <w:t>-</w:t>
      </w:r>
      <w:r w:rsidR="006C2345" w:rsidRPr="00582372">
        <w:rPr>
          <w:i/>
          <w:iCs/>
          <w:highlight w:val="cyan"/>
        </w:rPr>
        <w:t>bribes</w:t>
      </w:r>
      <w:r w:rsidR="00B31B27" w:rsidRPr="00582372">
        <w:rPr>
          <w:highlight w:val="cyan"/>
        </w:rPr>
        <w:t xml:space="preserve">, and </w:t>
      </w:r>
      <w:r w:rsidR="00B31B27" w:rsidRPr="00582372">
        <w:rPr>
          <w:i/>
          <w:iCs/>
          <w:highlight w:val="cyan"/>
        </w:rPr>
        <w:t>work</w:t>
      </w:r>
      <w:r w:rsidR="00FF25D3" w:rsidRPr="00582372">
        <w:rPr>
          <w:i/>
          <w:iCs/>
          <w:highlight w:val="cyan"/>
        </w:rPr>
        <w:t>-</w:t>
      </w:r>
      <w:r w:rsidR="00A6659E" w:rsidRPr="00582372">
        <w:rPr>
          <w:i/>
          <w:iCs/>
          <w:highlight w:val="cyan"/>
        </w:rPr>
        <w:t>wealthy family</w:t>
      </w:r>
      <w:r w:rsidR="00B31B27" w:rsidRPr="00582372">
        <w:rPr>
          <w:highlight w:val="cyan"/>
        </w:rPr>
        <w:t>),</w:t>
      </w:r>
      <w:r w:rsidR="00B31B27" w:rsidRPr="00DF1675">
        <w:t xml:space="preserve"> </w:t>
      </w:r>
      <w:r w:rsidR="00FF25D3" w:rsidRPr="00DF1675">
        <w:t xml:space="preserve">it </w:t>
      </w:r>
      <w:r w:rsidR="00B31B27" w:rsidRPr="00DF1675">
        <w:t>is important to observe the segregation of three structural</w:t>
      </w:r>
      <w:r w:rsidR="00582372">
        <w:t>ist</w:t>
      </w:r>
      <w:r w:rsidR="00B31B27" w:rsidRPr="00DF1675">
        <w:t xml:space="preserve"> explanations of inequality (</w:t>
      </w:r>
      <w:r w:rsidR="006C2345" w:rsidRPr="002159F5">
        <w:rPr>
          <w:i/>
          <w:iCs/>
          <w:highlight w:val="green"/>
        </w:rPr>
        <w:t>Importance of religion</w:t>
      </w:r>
      <w:r w:rsidR="00B31B27" w:rsidRPr="002159F5">
        <w:rPr>
          <w:i/>
          <w:iCs/>
          <w:highlight w:val="green"/>
        </w:rPr>
        <w:t>,</w:t>
      </w:r>
      <w:r w:rsidR="00582372">
        <w:rPr>
          <w:i/>
          <w:iCs/>
          <w:highlight w:val="green"/>
        </w:rPr>
        <w:t xml:space="preserve"> </w:t>
      </w:r>
      <w:r w:rsidR="006C2345" w:rsidRPr="002159F5">
        <w:rPr>
          <w:i/>
          <w:iCs/>
          <w:highlight w:val="green"/>
        </w:rPr>
        <w:t>race</w:t>
      </w:r>
      <w:r w:rsidR="00B31B27" w:rsidRPr="002159F5">
        <w:rPr>
          <w:i/>
          <w:iCs/>
          <w:highlight w:val="green"/>
        </w:rPr>
        <w:t>,</w:t>
      </w:r>
      <w:r w:rsidR="00B31B27" w:rsidRPr="002159F5">
        <w:rPr>
          <w:highlight w:val="green"/>
        </w:rPr>
        <w:t xml:space="preserve"> and </w:t>
      </w:r>
      <w:r w:rsidR="006C2345" w:rsidRPr="002159F5">
        <w:rPr>
          <w:i/>
          <w:iCs/>
          <w:highlight w:val="green"/>
        </w:rPr>
        <w:t>sex</w:t>
      </w:r>
      <w:r w:rsidR="00B31B27" w:rsidRPr="00DF1675">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rsidRPr="00DF1675">
        <w:t xml:space="preserve">individualist determinants </w:t>
      </w:r>
      <w:r w:rsidR="00B31B27" w:rsidRPr="00DF1675">
        <w:t>such as hard work or personal education</w:t>
      </w:r>
      <w:r w:rsidR="00B31B27" w:rsidRPr="006A51B4">
        <w:rPr>
          <w:highlight w:val="cyan"/>
        </w:rPr>
        <w:t>.</w:t>
      </w:r>
      <w:r w:rsidR="00FF25D3" w:rsidRPr="006A51B4">
        <w:rPr>
          <w:highlight w:val="cyan"/>
        </w:rPr>
        <w:t xml:space="preserve"> </w:t>
      </w:r>
      <w:r w:rsidR="00B31B27" w:rsidRPr="006A51B4">
        <w:rPr>
          <w:highlight w:val="cyan"/>
        </w:rPr>
        <w:t>Moreover, strong associations can also emerge across conceptual domains.</w:t>
      </w:r>
      <w:r w:rsidR="00B31B27" w:rsidRPr="00DF1675">
        <w:t xml:space="preserve"> This is the case of the </w:t>
      </w:r>
      <w:proofErr w:type="gramStart"/>
      <w:r w:rsidR="00B31B27" w:rsidRPr="00DF1675">
        <w:t>aforementioned association</w:t>
      </w:r>
      <w:proofErr w:type="gramEnd"/>
      <w:r w:rsidR="00B31B27" w:rsidRPr="00DF1675">
        <w:t xml:space="preserve"> between the </w:t>
      </w:r>
      <w:r w:rsidR="002159F5" w:rsidRPr="002159F5">
        <w:rPr>
          <w:i/>
          <w:iCs/>
          <w:highlight w:val="green"/>
        </w:rPr>
        <w:t>P</w:t>
      </w:r>
      <w:r w:rsidR="00B31B27" w:rsidRPr="002159F5">
        <w:rPr>
          <w:i/>
          <w:iCs/>
          <w:highlight w:val="green"/>
        </w:rPr>
        <w:t xml:space="preserve">erception of </w:t>
      </w:r>
      <w:r w:rsidR="002B43B1" w:rsidRPr="002159F5">
        <w:rPr>
          <w:i/>
          <w:iCs/>
          <w:highlight w:val="green"/>
        </w:rPr>
        <w:t xml:space="preserve">large </w:t>
      </w:r>
      <w:r w:rsidR="00B31B27" w:rsidRPr="002159F5">
        <w:rPr>
          <w:i/>
          <w:iCs/>
          <w:highlight w:val="green"/>
        </w:rPr>
        <w:t>income inequality</w:t>
      </w:r>
      <w:r w:rsidR="00B31B27" w:rsidRPr="002159F5">
        <w:rPr>
          <w:highlight w:val="green"/>
        </w:rPr>
        <w:t xml:space="preserve"> and the</w:t>
      </w:r>
      <w:r w:rsidR="002159F5" w:rsidRPr="002159F5">
        <w:rPr>
          <w:highlight w:val="green"/>
        </w:rPr>
        <w:t xml:space="preserve"> </w:t>
      </w:r>
      <w:r w:rsidR="002159F5" w:rsidRPr="002159F5">
        <w:rPr>
          <w:i/>
          <w:iCs/>
          <w:highlight w:val="green"/>
        </w:rPr>
        <w:t>B</w:t>
      </w:r>
      <w:r w:rsidR="00B31B27" w:rsidRPr="002159F5">
        <w:rPr>
          <w:i/>
          <w:iCs/>
          <w:highlight w:val="green"/>
        </w:rPr>
        <w:t>elief in public redistribution</w:t>
      </w:r>
      <w:r w:rsidR="002159F5">
        <w:t xml:space="preserve">, </w:t>
      </w:r>
      <w:r w:rsidR="00B957FC" w:rsidRPr="00DF1675">
        <w:t xml:space="preserve">and </w:t>
      </w:r>
      <w:r w:rsidR="00FF25D3" w:rsidRPr="00DF1675">
        <w:t xml:space="preserve">this </w:t>
      </w:r>
      <w:r w:rsidR="00B957FC" w:rsidRPr="00DF1675">
        <w:t xml:space="preserve">also occurs for the positive association between the </w:t>
      </w:r>
      <w:r w:rsidR="002159F5" w:rsidRPr="00582372">
        <w:rPr>
          <w:i/>
          <w:iCs/>
          <w:highlight w:val="green"/>
        </w:rPr>
        <w:t>P</w:t>
      </w:r>
      <w:r w:rsidR="00B957FC" w:rsidRPr="00582372">
        <w:rPr>
          <w:i/>
          <w:iCs/>
          <w:highlight w:val="green"/>
        </w:rPr>
        <w:t>erception of tax regressivity</w:t>
      </w:r>
      <w:r w:rsidR="00B957FC" w:rsidRPr="002159F5">
        <w:rPr>
          <w:highlight w:val="green"/>
        </w:rPr>
        <w:t xml:space="preserve"> and the </w:t>
      </w:r>
      <w:r w:rsidR="002159F5" w:rsidRPr="00582372">
        <w:rPr>
          <w:i/>
          <w:iCs/>
          <w:highlight w:val="green"/>
        </w:rPr>
        <w:t>B</w:t>
      </w:r>
      <w:r w:rsidR="00B957FC" w:rsidRPr="00582372">
        <w:rPr>
          <w:i/>
          <w:iCs/>
          <w:highlight w:val="green"/>
        </w:rPr>
        <w:t>elief in progressive taxation</w:t>
      </w:r>
      <w:r w:rsidR="00B957FC" w:rsidRPr="00DF1675">
        <w:t xml:space="preserve"> (x̄</w:t>
      </w:r>
      <w:r w:rsidR="002159F5">
        <w:rPr>
          <w:i/>
          <w:iCs/>
          <w:vertAlign w:val="subscript"/>
        </w:rPr>
        <w:t xml:space="preserve"> </w:t>
      </w:r>
      <w:r w:rsidR="00B957FC" w:rsidRPr="00DF1675">
        <w:t xml:space="preserve">= 0.281; </w:t>
      </w:r>
      <w:r w:rsidR="00544537" w:rsidRPr="00DF1675">
        <w:t>CI =</w:t>
      </w:r>
      <w:r w:rsidR="00B957FC" w:rsidRPr="00DF1675">
        <w:t xml:space="preserve"> 0.224; 0.334). Finally, not all nodes whose survey questions are semantically similar, or belong to the same </w:t>
      </w:r>
      <w:r w:rsidR="002159F5" w:rsidRPr="006A51B4">
        <w:rPr>
          <w:highlight w:val="cyan"/>
        </w:rPr>
        <w:t>class</w:t>
      </w:r>
      <w:r w:rsidR="00B957FC" w:rsidRPr="00DF1675">
        <w:t xml:space="preserve"> of attitudes </w:t>
      </w:r>
      <w:r w:rsidR="00F85C39">
        <w:t>towards</w:t>
      </w:r>
      <w:r w:rsidR="00B957FC" w:rsidRPr="00DF1675">
        <w:t xml:space="preserve"> inequality vehemently correlate. For example, believing in a person</w:t>
      </w:r>
      <w:r w:rsidR="003B44D6" w:rsidRPr="00DF1675">
        <w:t>’</w:t>
      </w:r>
      <w:r w:rsidR="00B957FC" w:rsidRPr="00DF1675">
        <w:t xml:space="preserve">s </w:t>
      </w:r>
      <w:r w:rsidR="00B957FC" w:rsidRPr="002159F5">
        <w:rPr>
          <w:i/>
          <w:iCs/>
          <w:highlight w:val="green"/>
        </w:rPr>
        <w:t>need</w:t>
      </w:r>
      <w:r w:rsidR="00B957FC" w:rsidRPr="00DF1675">
        <w:t xml:space="preserve"> as a just pay criterion </w:t>
      </w:r>
      <w:r w:rsidR="00577CF5" w:rsidRPr="00DF1675">
        <w:t xml:space="preserve">is largely unrelated to endorsing </w:t>
      </w:r>
      <w:r w:rsidR="002159F5" w:rsidRPr="002159F5">
        <w:rPr>
          <w:i/>
          <w:iCs/>
          <w:highlight w:val="green"/>
        </w:rPr>
        <w:t>merit</w:t>
      </w:r>
      <w:r w:rsidR="00B957FC" w:rsidRPr="00DF1675">
        <w:t xml:space="preserve"> (x̄ = -0.</w:t>
      </w:r>
      <w:r w:rsidR="00577CF5" w:rsidRPr="00DF1675">
        <w:t>002</w:t>
      </w:r>
      <w:r w:rsidR="00B957FC" w:rsidRPr="00DF1675">
        <w:t xml:space="preserve">; </w:t>
      </w:r>
      <w:r w:rsidR="00544537" w:rsidRPr="00DF1675">
        <w:t>CI =</w:t>
      </w:r>
      <w:r w:rsidR="00B957FC" w:rsidRPr="00DF1675">
        <w:t xml:space="preserve"> </w:t>
      </w:r>
      <w:r w:rsidR="00577CF5" w:rsidRPr="00DF1675">
        <w:t>-</w:t>
      </w:r>
      <w:r w:rsidR="00B957FC" w:rsidRPr="00DF1675">
        <w:t>0.</w:t>
      </w:r>
      <w:r w:rsidR="00577CF5" w:rsidRPr="00DF1675">
        <w:t>016</w:t>
      </w:r>
      <w:r w:rsidR="000A4037" w:rsidRPr="00DF1675">
        <w:t xml:space="preserve">, </w:t>
      </w:r>
      <w:r w:rsidR="00B957FC" w:rsidRPr="00DF1675">
        <w:t>0.</w:t>
      </w:r>
      <w:r w:rsidR="00577CF5" w:rsidRPr="00DF1675">
        <w:t>016</w:t>
      </w:r>
      <w:r w:rsidR="003D734A" w:rsidRPr="00DF1675">
        <w:t xml:space="preserve">), or </w:t>
      </w:r>
      <w:r w:rsidR="003D734A" w:rsidRPr="002159F5">
        <w:rPr>
          <w:i/>
          <w:iCs/>
          <w:highlight w:val="green"/>
        </w:rPr>
        <w:t>responsibility</w:t>
      </w:r>
      <w:r w:rsidR="003D734A" w:rsidRPr="00DF1675">
        <w:t xml:space="preserve"> (x̄ = -0.002; </w:t>
      </w:r>
      <w:r w:rsidR="00544537" w:rsidRPr="00DF1675">
        <w:t>CI =</w:t>
      </w:r>
      <w:r w:rsidR="003D734A" w:rsidRPr="00DF1675">
        <w:t xml:space="preserve"> -0.013</w:t>
      </w:r>
      <w:r w:rsidR="000A4037" w:rsidRPr="00DF1675">
        <w:t xml:space="preserve">, </w:t>
      </w:r>
      <w:r w:rsidR="003D734A" w:rsidRPr="00DF1675">
        <w:t xml:space="preserve">0.013). </w:t>
      </w:r>
    </w:p>
    <w:p w14:paraId="53250512" w14:textId="18EE087E" w:rsidR="00FF25D3" w:rsidRPr="00DF1675" w:rsidRDefault="00B34241" w:rsidP="00FC3AB0">
      <w:r w:rsidRPr="006A51B4">
        <w:rPr>
          <w:highlight w:val="yellow"/>
        </w:rPr>
        <w:t>These associations produce four network communities. The explanations of inequality are grouped into structuralist</w:t>
      </w:r>
      <w:r w:rsidR="006A51B4">
        <w:rPr>
          <w:highlight w:val="yellow"/>
        </w:rPr>
        <w:t>,</w:t>
      </w:r>
      <w:r w:rsidRPr="006A51B4">
        <w:rPr>
          <w:highlight w:val="yellow"/>
        </w:rPr>
        <w:t xml:space="preserve"> individualist</w:t>
      </w:r>
      <w:r w:rsidR="006A51B4">
        <w:rPr>
          <w:highlight w:val="yellow"/>
        </w:rPr>
        <w:t xml:space="preserve"> and mixed </w:t>
      </w:r>
      <w:r w:rsidR="005E0366">
        <w:rPr>
          <w:highlight w:val="yellow"/>
        </w:rPr>
        <w:t>factors</w:t>
      </w:r>
      <w:r w:rsidRPr="006A51B4">
        <w:rPr>
          <w:highlight w:val="yellow"/>
        </w:rPr>
        <w:t>.</w:t>
      </w:r>
      <w:r w:rsidR="006A51B4" w:rsidRPr="006A51B4">
        <w:rPr>
          <w:highlight w:val="yellow"/>
        </w:rPr>
        <w:t xml:space="preserve"> The structuralist community </w:t>
      </w:r>
      <w:r w:rsidR="006A51B4">
        <w:rPr>
          <w:highlight w:val="yellow"/>
        </w:rPr>
        <w:t xml:space="preserve">(yellow) </w:t>
      </w:r>
      <w:r w:rsidR="006A51B4" w:rsidRPr="006A51B4">
        <w:rPr>
          <w:highlight w:val="yellow"/>
        </w:rPr>
        <w:t xml:space="preserve">encompasses the importance of societal divisions in the generation of inequalities, such as </w:t>
      </w:r>
      <w:r w:rsidR="006A51B4" w:rsidRPr="006A51B4">
        <w:rPr>
          <w:i/>
          <w:iCs/>
          <w:highlight w:val="yellow"/>
        </w:rPr>
        <w:t>race</w:t>
      </w:r>
      <w:r w:rsidR="006A51B4" w:rsidRPr="006A51B4">
        <w:rPr>
          <w:highlight w:val="yellow"/>
        </w:rPr>
        <w:t xml:space="preserve">, </w:t>
      </w:r>
      <w:r w:rsidR="006A51B4" w:rsidRPr="006A51B4">
        <w:rPr>
          <w:i/>
          <w:iCs/>
          <w:highlight w:val="yellow"/>
        </w:rPr>
        <w:t>religion</w:t>
      </w:r>
      <w:r w:rsidR="006A51B4" w:rsidRPr="006A51B4">
        <w:rPr>
          <w:highlight w:val="yellow"/>
        </w:rPr>
        <w:t xml:space="preserve">, and </w:t>
      </w:r>
      <w:r w:rsidR="006A51B4" w:rsidRPr="006A51B4">
        <w:rPr>
          <w:i/>
          <w:iCs/>
          <w:highlight w:val="yellow"/>
        </w:rPr>
        <w:t>sex</w:t>
      </w:r>
      <w:r w:rsidR="006A51B4" w:rsidRPr="006A51B4">
        <w:rPr>
          <w:highlight w:val="yellow"/>
        </w:rPr>
        <w:t xml:space="preserve">. The individualist community </w:t>
      </w:r>
      <w:r w:rsidR="006A51B4">
        <w:rPr>
          <w:highlight w:val="yellow"/>
        </w:rPr>
        <w:t xml:space="preserve">(green) </w:t>
      </w:r>
      <w:r w:rsidR="005E0366">
        <w:rPr>
          <w:highlight w:val="yellow"/>
        </w:rPr>
        <w:t xml:space="preserve">groups </w:t>
      </w:r>
      <w:r w:rsidR="006A51B4" w:rsidRPr="006A51B4">
        <w:rPr>
          <w:highlight w:val="yellow"/>
        </w:rPr>
        <w:t xml:space="preserve">explanations of inequality </w:t>
      </w:r>
      <w:r w:rsidR="005E0366">
        <w:rPr>
          <w:highlight w:val="yellow"/>
        </w:rPr>
        <w:t xml:space="preserve">related to </w:t>
      </w:r>
      <w:r w:rsidR="006A51B4" w:rsidRPr="006A51B4">
        <w:rPr>
          <w:highlight w:val="yellow"/>
        </w:rPr>
        <w:t>individual</w:t>
      </w:r>
      <w:r w:rsidR="005E0366">
        <w:rPr>
          <w:highlight w:val="yellow"/>
        </w:rPr>
        <w:t>s’</w:t>
      </w:r>
      <w:r w:rsidR="006A51B4" w:rsidRPr="006A51B4">
        <w:rPr>
          <w:highlight w:val="yellow"/>
        </w:rPr>
        <w:t xml:space="preserve"> action, such as </w:t>
      </w:r>
      <w:r w:rsidR="005E0366">
        <w:rPr>
          <w:highlight w:val="yellow"/>
        </w:rPr>
        <w:t>their</w:t>
      </w:r>
      <w:r w:rsidR="006A51B4" w:rsidRPr="006A51B4">
        <w:rPr>
          <w:highlight w:val="yellow"/>
        </w:rPr>
        <w:t xml:space="preserve"> </w:t>
      </w:r>
      <w:r w:rsidR="006A51B4" w:rsidRPr="006A51B4">
        <w:rPr>
          <w:i/>
          <w:iCs/>
          <w:highlight w:val="yellow"/>
        </w:rPr>
        <w:t>hard work</w:t>
      </w:r>
      <w:r w:rsidR="006A51B4" w:rsidRPr="006A51B4">
        <w:rPr>
          <w:highlight w:val="yellow"/>
        </w:rPr>
        <w:t xml:space="preserve"> or the</w:t>
      </w:r>
      <w:r w:rsidR="006A51B4">
        <w:rPr>
          <w:highlight w:val="yellow"/>
        </w:rPr>
        <w:t xml:space="preserve">ir </w:t>
      </w:r>
      <w:r w:rsidR="006A51B4" w:rsidRPr="006A51B4">
        <w:rPr>
          <w:highlight w:val="yellow"/>
        </w:rPr>
        <w:t>achieved</w:t>
      </w:r>
      <w:r w:rsidR="006A51B4" w:rsidRPr="006A51B4">
        <w:rPr>
          <w:highlight w:val="yellow"/>
        </w:rPr>
        <w:t xml:space="preserve"> </w:t>
      </w:r>
      <w:r w:rsidR="006A51B4" w:rsidRPr="006A51B4">
        <w:rPr>
          <w:i/>
          <w:iCs/>
          <w:highlight w:val="yellow"/>
        </w:rPr>
        <w:t>education</w:t>
      </w:r>
      <w:r w:rsidR="006A51B4">
        <w:rPr>
          <w:highlight w:val="yellow"/>
        </w:rPr>
        <w:t>,</w:t>
      </w:r>
      <w:r w:rsidR="006A51B4" w:rsidRPr="006A51B4">
        <w:rPr>
          <w:highlight w:val="yellow"/>
        </w:rPr>
        <w:t xml:space="preserve"> </w:t>
      </w:r>
      <w:r w:rsidR="006A51B4">
        <w:rPr>
          <w:highlight w:val="yellow"/>
        </w:rPr>
        <w:t xml:space="preserve">and </w:t>
      </w:r>
      <w:r w:rsidRPr="006A51B4">
        <w:rPr>
          <w:i/>
          <w:iCs/>
          <w:highlight w:val="yellow"/>
        </w:rPr>
        <w:t>train</w:t>
      </w:r>
      <w:r w:rsidRPr="006A51B4">
        <w:rPr>
          <w:highlight w:val="yellow"/>
        </w:rPr>
        <w:t xml:space="preserve">, </w:t>
      </w:r>
      <w:r w:rsidRPr="006A51B4">
        <w:rPr>
          <w:i/>
          <w:iCs/>
          <w:highlight w:val="yellow"/>
        </w:rPr>
        <w:t>responsibility</w:t>
      </w:r>
      <w:r w:rsidRPr="006A51B4">
        <w:rPr>
          <w:highlight w:val="yellow"/>
        </w:rPr>
        <w:t xml:space="preserve">, and </w:t>
      </w:r>
      <w:r w:rsidRPr="006A51B4">
        <w:rPr>
          <w:i/>
          <w:iCs/>
          <w:highlight w:val="yellow"/>
        </w:rPr>
        <w:t>merit</w:t>
      </w:r>
      <w:r w:rsidRPr="006A51B4">
        <w:rPr>
          <w:highlight w:val="yellow"/>
        </w:rPr>
        <w:t xml:space="preserve"> </w:t>
      </w:r>
      <w:r w:rsidR="006A51B4">
        <w:rPr>
          <w:highlight w:val="yellow"/>
        </w:rPr>
        <w:t xml:space="preserve">as </w:t>
      </w:r>
      <w:r w:rsidR="006A51B4" w:rsidRPr="006A51B4">
        <w:rPr>
          <w:highlight w:val="yellow"/>
        </w:rPr>
        <w:t>pay criteria</w:t>
      </w:r>
      <w:r w:rsidR="006A51B4">
        <w:rPr>
          <w:highlight w:val="yellow"/>
        </w:rPr>
        <w:t xml:space="preserve">. </w:t>
      </w:r>
      <w:r w:rsidR="005E0366">
        <w:rPr>
          <w:highlight w:val="yellow"/>
        </w:rPr>
        <w:t xml:space="preserve">The mixed community (blue) gathers meso-level explanations of inequality, related to people’s social contexts, such as the importance of </w:t>
      </w:r>
      <w:r w:rsidR="005E0366" w:rsidRPr="005E0366">
        <w:rPr>
          <w:i/>
          <w:iCs/>
          <w:highlight w:val="yellow"/>
        </w:rPr>
        <w:t>knowing the right people</w:t>
      </w:r>
      <w:r w:rsidR="005E0366">
        <w:rPr>
          <w:highlight w:val="yellow"/>
        </w:rPr>
        <w:t xml:space="preserve">, </w:t>
      </w:r>
      <w:r w:rsidR="005E0366" w:rsidRPr="005E0366">
        <w:rPr>
          <w:i/>
          <w:iCs/>
          <w:highlight w:val="yellow"/>
        </w:rPr>
        <w:t>having political connections</w:t>
      </w:r>
      <w:r w:rsidR="005E0366">
        <w:rPr>
          <w:highlight w:val="yellow"/>
        </w:rPr>
        <w:t xml:space="preserve"> or </w:t>
      </w:r>
      <w:r w:rsidR="005E0366" w:rsidRPr="005E0366">
        <w:rPr>
          <w:i/>
          <w:iCs/>
          <w:highlight w:val="yellow"/>
        </w:rPr>
        <w:t>coming from a wealthy family</w:t>
      </w:r>
      <w:r w:rsidRPr="006A51B4">
        <w:rPr>
          <w:highlight w:val="yellow"/>
        </w:rPr>
        <w:t xml:space="preserve">. Finally, the red community groups together all judgments, all perceptions, and the </w:t>
      </w:r>
      <w:r w:rsidRPr="006A51B4">
        <w:rPr>
          <w:i/>
          <w:iCs/>
          <w:highlight w:val="yellow"/>
        </w:rPr>
        <w:t>beliefs in public</w:t>
      </w:r>
      <w:r w:rsidRPr="006A51B4">
        <w:rPr>
          <w:highlight w:val="yellow"/>
        </w:rPr>
        <w:t xml:space="preserve"> and </w:t>
      </w:r>
      <w:r w:rsidRPr="006A51B4">
        <w:rPr>
          <w:i/>
          <w:iCs/>
          <w:highlight w:val="yellow"/>
        </w:rPr>
        <w:t>private redistribution.</w:t>
      </w:r>
    </w:p>
    <w:p w14:paraId="7B08449D" w14:textId="763178B1" w:rsidR="00B34241" w:rsidRDefault="00174B79" w:rsidP="007E7B00">
      <w:r w:rsidRPr="00DF1675">
        <w:lastRenderedPageBreak/>
        <w:t>Node predictability gives information on the extent to which the variance of a given variable is captured by the network model. The R</w:t>
      </w:r>
      <w:r w:rsidRPr="00DF1675">
        <w:rPr>
          <w:vertAlign w:val="superscript"/>
        </w:rPr>
        <w:t xml:space="preserve">2 </w:t>
      </w:r>
      <w:r w:rsidRPr="00DF1675">
        <w:t>scores vary greatly across nodes. Pay criteria show the lowest predictability (R</w:t>
      </w:r>
      <w:r w:rsidRPr="00DF1675">
        <w:rPr>
          <w:vertAlign w:val="superscript"/>
        </w:rPr>
        <w:t>2</w:t>
      </w:r>
      <w:r w:rsidR="006C2345" w:rsidRPr="00B34241">
        <w:rPr>
          <w:i/>
          <w:iCs/>
          <w:highlight w:val="green"/>
          <w:vertAlign w:val="subscript"/>
        </w:rPr>
        <w:t>Pay criteria need</w:t>
      </w:r>
      <w:r w:rsidRPr="00DF1675">
        <w:t xml:space="preserve"> = 0.159, R</w:t>
      </w:r>
      <w:r w:rsidRPr="00DF1675">
        <w:rPr>
          <w:vertAlign w:val="superscript"/>
        </w:rPr>
        <w:t>2</w:t>
      </w:r>
      <w:r w:rsidR="006C2345" w:rsidRPr="00B34241">
        <w:rPr>
          <w:i/>
          <w:iCs/>
          <w:highlight w:val="green"/>
          <w:vertAlign w:val="subscript"/>
        </w:rPr>
        <w:t>Pay criteria merit</w:t>
      </w:r>
      <w:r w:rsidRPr="00DF1675">
        <w:t xml:space="preserve"> = 0.164, R</w:t>
      </w:r>
      <w:r w:rsidRPr="00DF1675">
        <w:rPr>
          <w:vertAlign w:val="superscript"/>
        </w:rPr>
        <w:t>2</w:t>
      </w:r>
      <w:r w:rsidR="006C2345" w:rsidRPr="00B34241">
        <w:rPr>
          <w:i/>
          <w:iCs/>
          <w:highlight w:val="green"/>
          <w:vertAlign w:val="subscript"/>
        </w:rPr>
        <w:t>Pay criteria training</w:t>
      </w:r>
      <w:r w:rsidRPr="00DF1675">
        <w:t xml:space="preserve"> = 0.170, R</w:t>
      </w:r>
      <w:r w:rsidRPr="00DF1675">
        <w:rPr>
          <w:vertAlign w:val="superscript"/>
        </w:rPr>
        <w:t>2</w:t>
      </w:r>
      <w:r w:rsidR="006C2345" w:rsidRPr="00B34241">
        <w:rPr>
          <w:i/>
          <w:iCs/>
          <w:highlight w:val="green"/>
          <w:vertAlign w:val="subscript"/>
        </w:rPr>
        <w:t>Pay criteria responsibility</w:t>
      </w:r>
      <w:r w:rsidRPr="00DF1675">
        <w:t xml:space="preserve"> = 0.200). These variables are the least embedded in the network structure, and this means their levels are likely to be influenced by additional variables excluded from the model. Convers</w:t>
      </w:r>
      <w:r w:rsidR="001119FC" w:rsidRPr="00DF1675">
        <w:t>e</w:t>
      </w:r>
      <w:r w:rsidRPr="00DF1675">
        <w:t xml:space="preserve">ly, </w:t>
      </w:r>
      <w:r w:rsidR="00B34241">
        <w:t xml:space="preserve">the </w:t>
      </w:r>
      <w:r w:rsidR="00A6659E" w:rsidRPr="00B34241">
        <w:rPr>
          <w:i/>
          <w:iCs/>
          <w:highlight w:val="green"/>
        </w:rPr>
        <w:t>Perception of large income inequality</w:t>
      </w:r>
      <w:r w:rsidRPr="00DF1675">
        <w:t xml:space="preserve"> and </w:t>
      </w:r>
      <w:r w:rsidR="00B34241">
        <w:t xml:space="preserve">the </w:t>
      </w:r>
      <w:r w:rsidR="006C2345" w:rsidRPr="00B34241">
        <w:rPr>
          <w:i/>
          <w:iCs/>
          <w:highlight w:val="green"/>
        </w:rPr>
        <w:t>Belief in public redistribution</w:t>
      </w:r>
      <w:r w:rsidRPr="00DF1675">
        <w:t xml:space="preserve"> display the highest R</w:t>
      </w:r>
      <w:r w:rsidRPr="00DF1675">
        <w:rPr>
          <w:vertAlign w:val="superscript"/>
        </w:rPr>
        <w:t>2</w:t>
      </w:r>
      <w:r w:rsidR="001119FC" w:rsidRPr="00DF1675">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F85C39">
        <w:t>towards</w:t>
      </w:r>
      <w:r w:rsidR="001119FC" w:rsidRPr="00DF1675">
        <w:t xml:space="preserve"> inequality are also well-described in the network model. </w:t>
      </w:r>
    </w:p>
    <w:p w14:paraId="3F128342" w14:textId="2F595D6C" w:rsidR="00654A75" w:rsidRPr="00DF1675" w:rsidRDefault="00B34241" w:rsidP="007E7B00">
      <w:r w:rsidRPr="00FA4096">
        <w:rPr>
          <w:highlight w:val="green"/>
        </w:rPr>
        <w:t xml:space="preserve">Figure 1 is used to test weather perceptions, beliefs, and judgments on inequality expressed by the U.S. public are organized into a single belief system. Furthermore, the belief system theory predicts the inequality belief system is organized with a small work structure (H1). This </w:t>
      </w:r>
      <w:r w:rsidR="00FA4096" w:rsidRPr="00FA4096">
        <w:rPr>
          <w:highlight w:val="green"/>
        </w:rPr>
        <w:t>would occur as individuals are prompted to balance their needs for accuracy and consistency</w:t>
      </w:r>
      <w:r w:rsidR="00FA4096">
        <w:t xml:space="preserve">. </w:t>
      </w:r>
      <w:r w:rsidR="003D734A" w:rsidRPr="00802FCF">
        <w:rPr>
          <w:highlight w:val="cyan"/>
        </w:rPr>
        <w:t xml:space="preserve">At a structural level, the network of attitudes </w:t>
      </w:r>
      <w:r w:rsidR="00F85C39" w:rsidRPr="00802FCF">
        <w:rPr>
          <w:highlight w:val="cyan"/>
        </w:rPr>
        <w:t>towards</w:t>
      </w:r>
      <w:r w:rsidR="003D734A" w:rsidRPr="00802FCF">
        <w:rPr>
          <w:highlight w:val="cyan"/>
        </w:rPr>
        <w:t xml:space="preserve"> inequality </w:t>
      </w:r>
      <w:r w:rsidR="001119FC" w:rsidRPr="00802FCF">
        <w:rPr>
          <w:highlight w:val="cyan"/>
        </w:rPr>
        <w:t xml:space="preserve">shows low density, as only 30.6% of possible network edges are retrieved by the network estimation procedure. </w:t>
      </w:r>
      <w:r w:rsidR="000F4F7E" w:rsidRPr="00802FCF">
        <w:rPr>
          <w:highlight w:val="cyan"/>
        </w:rPr>
        <w:t xml:space="preserve">When modeled as an unweighted network, </w:t>
      </w:r>
      <w:r w:rsidR="00F91C7A" w:rsidRPr="00802FCF">
        <w:rPr>
          <w:highlight w:val="cyan"/>
        </w:rPr>
        <w:t xml:space="preserve">ASPL scores 1.801, and the clustering coefficient is equal to 0.447. The estimated network has a higher ASPL and lower clustering coefficient than a simulated random network of the same size. </w:t>
      </w:r>
      <w:r w:rsidR="00FA4096" w:rsidRPr="00802FCF">
        <w:rPr>
          <w:highlight w:val="cyan"/>
        </w:rPr>
        <w:t xml:space="preserve">Hence, </w:t>
      </w:r>
      <w:r w:rsidR="00F91C7A" w:rsidRPr="00802FCF">
        <w:rPr>
          <w:highlight w:val="cyan"/>
        </w:rPr>
        <w:t xml:space="preserve">H1 is confirmed, as the network </w:t>
      </w:r>
      <w:r w:rsidR="00FF25D3" w:rsidRPr="00802FCF">
        <w:rPr>
          <w:highlight w:val="cyan"/>
        </w:rPr>
        <w:t>has</w:t>
      </w:r>
      <w:r w:rsidR="00F91C7A" w:rsidRPr="00802FCF">
        <w:rPr>
          <w:highlight w:val="cyan"/>
        </w:rPr>
        <w:t xml:space="preserve"> </w:t>
      </w:r>
      <w:r w:rsidR="00FF25D3" w:rsidRPr="00802FCF">
        <w:rPr>
          <w:highlight w:val="cyan"/>
        </w:rPr>
        <w:t xml:space="preserve">a </w:t>
      </w:r>
      <w:r w:rsidR="00F53926" w:rsidRPr="00802FCF">
        <w:rPr>
          <w:highlight w:val="cyan"/>
        </w:rPr>
        <w:t>small-world</w:t>
      </w:r>
      <w:r w:rsidR="00F91C7A" w:rsidRPr="00802FCF">
        <w:rPr>
          <w:highlight w:val="cyan"/>
        </w:rPr>
        <w:t xml:space="preserve"> score of 0.228.</w:t>
      </w:r>
      <w:r w:rsidR="00F91C7A" w:rsidRPr="00DF1675">
        <w:t xml:space="preserve"> </w:t>
      </w:r>
    </w:p>
    <w:p w14:paraId="0BB87976" w14:textId="1D2297F0" w:rsidR="00654A75" w:rsidRPr="00391C24" w:rsidRDefault="00FA4096" w:rsidP="007E7B00">
      <w:pPr>
        <w:rPr>
          <w:iCs/>
        </w:rPr>
      </w:pPr>
      <w:r w:rsidRPr="00FA4096">
        <w:rPr>
          <w:highlight w:val="green"/>
        </w:rPr>
        <w:t xml:space="preserve">Our second expectation is that the </w:t>
      </w:r>
      <w:r w:rsidRPr="00FA4096">
        <w:rPr>
          <w:i/>
          <w:iCs/>
          <w:highlight w:val="green"/>
        </w:rPr>
        <w:t>Belief in public redistribution</w:t>
      </w:r>
      <w:r w:rsidRPr="00FA4096">
        <w:rPr>
          <w:highlight w:val="green"/>
        </w:rPr>
        <w:t xml:space="preserve"> and the </w:t>
      </w:r>
      <w:r w:rsidRPr="00FA4096">
        <w:rPr>
          <w:i/>
          <w:iCs/>
          <w:highlight w:val="green"/>
        </w:rPr>
        <w:t>Perception of large income inequality</w:t>
      </w:r>
      <w:r w:rsidRPr="00FA4096">
        <w:rPr>
          <w:highlight w:val="green"/>
        </w:rPr>
        <w:t xml:space="preserve"> are the most central nodes in the inequality belief system</w:t>
      </w:r>
      <w:r>
        <w:t xml:space="preserve">. </w:t>
      </w:r>
      <w:r w:rsidR="00F91C7A" w:rsidRPr="00DF1675">
        <w:t xml:space="preserve">Figure 2 shows standardized </w:t>
      </w:r>
      <w:r>
        <w:t>S</w:t>
      </w:r>
      <w:r w:rsidR="00F91C7A" w:rsidRPr="00DF1675">
        <w:t xml:space="preserve">trength centrality scores. </w:t>
      </w:r>
      <w:r w:rsidR="00C248EA" w:rsidRPr="00DF1675">
        <w:t xml:space="preserve">Z-scores help </w:t>
      </w:r>
      <w:r w:rsidR="00802FCF">
        <w:t xml:space="preserve">to </w:t>
      </w:r>
      <w:r w:rsidR="00C248EA" w:rsidRPr="00DF1675">
        <w:t>compare this metric across the full-scale and Ising networks. Strength</w:t>
      </w:r>
      <w:r w:rsidR="00F91C7A" w:rsidRPr="00DF1675">
        <w:t xml:space="preserve"> is a direct function of the magnitude of nodes</w:t>
      </w:r>
      <w:r w:rsidR="003B44D6" w:rsidRPr="00DF1675">
        <w:t>’</w:t>
      </w:r>
      <w:r w:rsidR="00F91C7A" w:rsidRPr="00DF1675">
        <w:t xml:space="preserve"> connections. Thus, variables that are strongly and/or frequently connected to other nodes </w:t>
      </w:r>
      <w:r w:rsidR="00FF25D3" w:rsidRPr="00DF1675">
        <w:t>have</w:t>
      </w:r>
      <w:r w:rsidR="00F91C7A" w:rsidRPr="00DF1675">
        <w:t xml:space="preserve"> the highest scores. </w:t>
      </w:r>
      <w:r w:rsidR="009A28E1" w:rsidRPr="00DF1675">
        <w:t>Raw values range between 0.506 and 1.</w:t>
      </w:r>
      <w:r w:rsidR="00C248EA" w:rsidRPr="00DF1675">
        <w:t>271</w:t>
      </w:r>
      <w:r w:rsidR="009A28E1" w:rsidRPr="00DF1675">
        <w:t xml:space="preserve">. </w:t>
      </w:r>
      <w:r w:rsidRPr="00FA4096">
        <w:rPr>
          <w:highlight w:val="green"/>
        </w:rPr>
        <w:t xml:space="preserve">We confirm the </w:t>
      </w:r>
      <w:r w:rsidRPr="00FA4096">
        <w:rPr>
          <w:i/>
          <w:iCs/>
          <w:highlight w:val="green"/>
        </w:rPr>
        <w:t>B</w:t>
      </w:r>
      <w:r w:rsidR="009A28E1" w:rsidRPr="00FA4096">
        <w:rPr>
          <w:i/>
          <w:iCs/>
          <w:highlight w:val="green"/>
        </w:rPr>
        <w:t xml:space="preserve">elief in </w:t>
      </w:r>
      <w:r w:rsidR="00C248EA" w:rsidRPr="00FA4096">
        <w:rPr>
          <w:i/>
          <w:iCs/>
          <w:highlight w:val="green"/>
        </w:rPr>
        <w:t>public redistribution</w:t>
      </w:r>
      <w:r w:rsidR="00C248EA" w:rsidRPr="00FA4096">
        <w:rPr>
          <w:highlight w:val="green"/>
        </w:rPr>
        <w:t xml:space="preserve"> and the </w:t>
      </w:r>
      <w:r w:rsidRPr="00FA4096">
        <w:rPr>
          <w:i/>
          <w:iCs/>
          <w:highlight w:val="green"/>
        </w:rPr>
        <w:t>P</w:t>
      </w:r>
      <w:r w:rsidR="00C248EA" w:rsidRPr="00FA4096">
        <w:rPr>
          <w:i/>
          <w:iCs/>
          <w:highlight w:val="green"/>
        </w:rPr>
        <w:t>erception of large income inequality</w:t>
      </w:r>
      <w:r w:rsidR="00C248EA" w:rsidRPr="00FA4096">
        <w:rPr>
          <w:highlight w:val="green"/>
        </w:rPr>
        <w:t xml:space="preserve"> are the most central nodes in the network (raw scores of 1.271 and 1.141 respectively) </w:t>
      </w:r>
      <w:proofErr w:type="gramStart"/>
      <w:r w:rsidR="00C248EA" w:rsidRPr="00FA4096">
        <w:rPr>
          <w:highlight w:val="green"/>
        </w:rPr>
        <w:t xml:space="preserve">and </w:t>
      </w:r>
      <w:r w:rsidR="00FF25D3" w:rsidRPr="00FA4096">
        <w:rPr>
          <w:highlight w:val="green"/>
        </w:rPr>
        <w:t>also</w:t>
      </w:r>
      <w:proofErr w:type="gramEnd"/>
      <w:r w:rsidR="00FF25D3" w:rsidRPr="00FA4096">
        <w:rPr>
          <w:highlight w:val="green"/>
        </w:rPr>
        <w:t xml:space="preserve"> </w:t>
      </w:r>
      <w:r w:rsidR="00C248EA" w:rsidRPr="00FA4096">
        <w:rPr>
          <w:highlight w:val="green"/>
        </w:rPr>
        <w:t>across all bootstrapped samples (bootstrapped mean centrality scores of 1.146 and 1.278)</w:t>
      </w:r>
      <w:r w:rsidR="00C248EA" w:rsidRPr="00DF1675">
        <w:t xml:space="preserve">. </w:t>
      </w:r>
      <w:r w:rsidR="00B718DA" w:rsidRPr="00DF1675">
        <w:t>B</w:t>
      </w:r>
      <w:r w:rsidR="00C248EA" w:rsidRPr="00DF1675">
        <w:t xml:space="preserve">ootstrapped </w:t>
      </w:r>
      <w:r w:rsidR="00C248EA" w:rsidRPr="00DF1675">
        <w:lastRenderedPageBreak/>
        <w:t>difference test</w:t>
      </w:r>
      <w:r w:rsidR="00B718DA" w:rsidRPr="00DF1675">
        <w:t>s</w:t>
      </w:r>
      <w:r w:rsidR="00C248EA" w:rsidRPr="00DF1675">
        <w:t xml:space="preserve"> reve</w:t>
      </w:r>
      <w:r w:rsidR="00B718DA" w:rsidRPr="00DF1675">
        <w:t>a</w:t>
      </w:r>
      <w:r w:rsidR="00C248EA" w:rsidRPr="00DF1675">
        <w:t xml:space="preserve">l their </w:t>
      </w:r>
      <w:r w:rsidR="00B718DA" w:rsidRPr="00DF1675">
        <w:t>scores are</w:t>
      </w:r>
      <w:r w:rsidR="00C248EA" w:rsidRPr="00DF1675">
        <w:t xml:space="preserve"> not significantly different (</w:t>
      </w:r>
      <w:proofErr w:type="spellStart"/>
      <w:r w:rsidR="00C248EA" w:rsidRPr="00DF1675">
        <w:t>CI</w:t>
      </w:r>
      <w:r w:rsidR="006C2345" w:rsidRPr="00FA4096">
        <w:rPr>
          <w:i/>
          <w:iCs/>
          <w:highlight w:val="green"/>
          <w:vertAlign w:val="subscript"/>
        </w:rPr>
        <w:t>Belief</w:t>
      </w:r>
      <w:proofErr w:type="spellEnd"/>
      <w:r w:rsidR="006C2345" w:rsidRPr="00FA4096">
        <w:rPr>
          <w:i/>
          <w:iCs/>
          <w:highlight w:val="green"/>
          <w:vertAlign w:val="subscript"/>
        </w:rPr>
        <w:t xml:space="preserve"> in public redistribution</w:t>
      </w:r>
      <w:r w:rsidR="00B718DA" w:rsidRPr="00FA4096">
        <w:rPr>
          <w:i/>
          <w:iCs/>
          <w:highlight w:val="green"/>
          <w:vertAlign w:val="subscript"/>
        </w:rPr>
        <w:t>-</w:t>
      </w:r>
      <w:r w:rsidR="00A6659E" w:rsidRPr="00FA4096">
        <w:rPr>
          <w:i/>
          <w:iCs/>
          <w:highlight w:val="green"/>
          <w:vertAlign w:val="subscript"/>
        </w:rPr>
        <w:t>Perception of large income inequality</w:t>
      </w:r>
      <w:r w:rsidR="00C248EA" w:rsidRPr="00DF1675">
        <w:t xml:space="preserve"> = -0.06</w:t>
      </w:r>
      <w:r w:rsidR="000A4037" w:rsidRPr="00DF1675">
        <w:t>0</w:t>
      </w:r>
      <w:r w:rsidR="00F61F72" w:rsidRPr="00DF1675">
        <w:t>,</w:t>
      </w:r>
      <w:r w:rsidR="00C248EA" w:rsidRPr="00DF1675">
        <w:t xml:space="preserve"> 0.</w:t>
      </w:r>
      <w:r w:rsidR="00B718DA" w:rsidRPr="00DF1675">
        <w:t xml:space="preserve">328), although </w:t>
      </w:r>
      <w:r w:rsidR="006C2345" w:rsidRPr="00FA4096">
        <w:rPr>
          <w:i/>
          <w:iCs/>
          <w:highlight w:val="green"/>
        </w:rPr>
        <w:t>Belief in public redistribution</w:t>
      </w:r>
      <w:r w:rsidR="00B718DA" w:rsidRPr="00DF1675">
        <w:t xml:space="preserve"> is more central than all other nodes (</w:t>
      </w:r>
      <w:proofErr w:type="spellStart"/>
      <w:r w:rsidR="00B718DA" w:rsidRPr="00DF1675">
        <w:t>CI</w:t>
      </w:r>
      <w:r w:rsidR="006C2345" w:rsidRPr="00FA4096">
        <w:rPr>
          <w:highlight w:val="green"/>
          <w:vertAlign w:val="subscript"/>
        </w:rPr>
        <w:t>Belief</w:t>
      </w:r>
      <w:proofErr w:type="spellEnd"/>
      <w:r w:rsidR="006C2345" w:rsidRPr="00FA4096">
        <w:rPr>
          <w:highlight w:val="green"/>
          <w:vertAlign w:val="subscript"/>
        </w:rPr>
        <w:t xml:space="preserve"> in public redistribution</w:t>
      </w:r>
      <w:r w:rsidR="00B718DA" w:rsidRPr="00FA4096">
        <w:rPr>
          <w:highlight w:val="green"/>
          <w:vertAlign w:val="subscript"/>
        </w:rPr>
        <w:t>-</w:t>
      </w:r>
      <w:r w:rsidR="00A6659E" w:rsidRPr="00FA4096">
        <w:rPr>
          <w:highlight w:val="green"/>
          <w:vertAlign w:val="subscript"/>
        </w:rPr>
        <w:t>Importance of wealthy family</w:t>
      </w:r>
      <w:r w:rsidR="00B718DA" w:rsidRPr="00DF1675">
        <w:rPr>
          <w:vertAlign w:val="subscript"/>
        </w:rPr>
        <w:t xml:space="preserve"> </w:t>
      </w:r>
      <w:r w:rsidR="00B718DA" w:rsidRPr="00DF1675">
        <w:t xml:space="preserve">= </w:t>
      </w:r>
      <w:r w:rsidR="006455E4" w:rsidRPr="00DF1675">
        <w:t>-0.437</w:t>
      </w:r>
      <w:r w:rsidR="00F61F72" w:rsidRPr="00DF1675">
        <w:t xml:space="preserve">, </w:t>
      </w:r>
      <w:r w:rsidR="006455E4" w:rsidRPr="00DF1675">
        <w:t>-0.123</w:t>
      </w:r>
      <w:r w:rsidR="00B718DA" w:rsidRPr="00DF1675">
        <w:t xml:space="preserve">), and </w:t>
      </w:r>
      <w:r>
        <w:t xml:space="preserve">the </w:t>
      </w:r>
      <w:r w:rsidR="00A6659E" w:rsidRPr="00FA4096">
        <w:rPr>
          <w:i/>
          <w:iCs/>
          <w:highlight w:val="green"/>
        </w:rPr>
        <w:t>Perception of large income inequality</w:t>
      </w:r>
      <w:r w:rsidR="00B718DA" w:rsidRPr="00DF1675">
        <w:t xml:space="preserve"> is significantly more important than all nodes below </w:t>
      </w:r>
      <w:r w:rsidR="00A6659E" w:rsidRPr="00FA4096">
        <w:rPr>
          <w:i/>
          <w:iCs/>
          <w:highlight w:val="green"/>
        </w:rPr>
        <w:t>Belief in progressive taxation</w:t>
      </w:r>
      <w:r w:rsidR="00B718DA" w:rsidRPr="00DF1675">
        <w:t xml:space="preserve"> in Figure 2</w:t>
      </w:r>
      <w:r w:rsidR="00440848" w:rsidRPr="00DF1675">
        <w:t xml:space="preserve"> (</w:t>
      </w:r>
      <w:proofErr w:type="spellStart"/>
      <w:r w:rsidR="00440848" w:rsidRPr="00DF1675">
        <w:t>CI</w:t>
      </w:r>
      <w:r w:rsidR="00A6659E" w:rsidRPr="00FA4096">
        <w:rPr>
          <w:i/>
          <w:iCs/>
          <w:highlight w:val="green"/>
          <w:vertAlign w:val="subscript"/>
        </w:rPr>
        <w:t>Perception</w:t>
      </w:r>
      <w:proofErr w:type="spellEnd"/>
      <w:r w:rsidR="00A6659E" w:rsidRPr="00FA4096">
        <w:rPr>
          <w:i/>
          <w:iCs/>
          <w:highlight w:val="green"/>
          <w:vertAlign w:val="subscript"/>
        </w:rPr>
        <w:t xml:space="preserve"> of large income inequality</w:t>
      </w:r>
      <w:r w:rsidR="00440848" w:rsidRPr="00FA4096">
        <w:rPr>
          <w:i/>
          <w:iCs/>
          <w:highlight w:val="green"/>
          <w:vertAlign w:val="subscript"/>
        </w:rPr>
        <w:t>-</w:t>
      </w:r>
      <w:r w:rsidR="00A6659E" w:rsidRPr="00FA4096">
        <w:rPr>
          <w:i/>
          <w:iCs/>
          <w:highlight w:val="green"/>
          <w:vertAlign w:val="subscript"/>
        </w:rPr>
        <w:t>Belief in progressive taxation</w:t>
      </w:r>
      <w:r w:rsidR="00440848" w:rsidRPr="00DF1675">
        <w:rPr>
          <w:i/>
          <w:iCs/>
          <w:vertAlign w:val="subscript"/>
        </w:rPr>
        <w:t xml:space="preserve"> </w:t>
      </w:r>
      <w:r w:rsidR="00440848" w:rsidRPr="00DF1675">
        <w:t>= -0.407</w:t>
      </w:r>
      <w:r w:rsidR="00F61F72" w:rsidRPr="00DF1675">
        <w:t xml:space="preserve">, </w:t>
      </w:r>
      <w:r w:rsidR="00440848" w:rsidRPr="00DF1675">
        <w:t xml:space="preserve">-0.049). </w:t>
      </w:r>
      <w:r w:rsidR="00FF25D3" w:rsidRPr="00DF1675">
        <w:t>C</w:t>
      </w:r>
      <w:r w:rsidR="00440848" w:rsidRPr="00DF1675">
        <w:t>entrality estimates are remarkably stable, as the CS coefficient scores 0.75. This means dropping as much as 75% of cases from the original sample would preserve a correlation of 0.7 between the original centrality scores and those obtained in the reduced sample. Figure</w:t>
      </w:r>
      <w:r w:rsidR="002A3252" w:rsidRPr="00DF1675">
        <w:t>s</w:t>
      </w:r>
      <w:r w:rsidR="00440848" w:rsidRPr="00DF1675">
        <w:t xml:space="preserve"> </w:t>
      </w:r>
      <w:r w:rsidR="002A3252" w:rsidRPr="00DF1675">
        <w:t xml:space="preserve">1 and </w:t>
      </w:r>
      <w:r w:rsidR="00440848" w:rsidRPr="00DF1675">
        <w:t xml:space="preserve">2 </w:t>
      </w:r>
      <w:r w:rsidR="002A3252" w:rsidRPr="00DF1675">
        <w:t>show</w:t>
      </w:r>
      <w:r w:rsidR="00440848" w:rsidRPr="00DF1675">
        <w:t xml:space="preserve"> the four pay criteria and the belief in market redistribution</w:t>
      </w:r>
      <w:r w:rsidR="002A3252" w:rsidRPr="00DF1675">
        <w:t xml:space="preserve"> are peripheral to the network</w:t>
      </w:r>
      <w:r w:rsidR="00440848" w:rsidRPr="00DF1675">
        <w:t xml:space="preserve">. </w:t>
      </w:r>
      <w:r w:rsidR="00E55C45" w:rsidRPr="00DF1675">
        <w:t>The</w:t>
      </w:r>
      <w:r w:rsidR="002A3252" w:rsidRPr="00DF1675">
        <w:t xml:space="preserve"> same </w:t>
      </w:r>
      <w:proofErr w:type="gramStart"/>
      <w:r w:rsidR="002A3252" w:rsidRPr="00DF1675">
        <w:t>occurs</w:t>
      </w:r>
      <w:proofErr w:type="gramEnd"/>
      <w:r w:rsidR="002A3252" w:rsidRPr="00DF1675">
        <w:t xml:space="preserve"> for the </w:t>
      </w:r>
      <w:r w:rsidR="002A3252" w:rsidRPr="00FA4096">
        <w:rPr>
          <w:i/>
          <w:iCs/>
          <w:highlight w:val="green"/>
        </w:rPr>
        <w:t>belief in market redistribution</w:t>
      </w:r>
      <w:r w:rsidR="002A3252" w:rsidRPr="00DF1675">
        <w:t xml:space="preserve">. This shows that highly endorsed items are not necessarily central nodes of the network of attitudes: although the </w:t>
      </w:r>
      <w:r w:rsidRPr="00FA4096">
        <w:rPr>
          <w:highlight w:val="green"/>
        </w:rPr>
        <w:t>mean</w:t>
      </w:r>
      <w:r w:rsidR="00E55C45" w:rsidRPr="00DF1675">
        <w:t xml:space="preserve"> of attitudes </w:t>
      </w:r>
      <w:r w:rsidR="00F85C39">
        <w:t>towards</w:t>
      </w:r>
      <w:r w:rsidR="00E55C45" w:rsidRPr="00DF1675">
        <w:t xml:space="preserve"> </w:t>
      </w:r>
      <w:r w:rsidR="00E55C45" w:rsidRPr="00FA4096">
        <w:rPr>
          <w:i/>
          <w:iCs/>
          <w:highlight w:val="green"/>
        </w:rPr>
        <w:t>market redistribution</w:t>
      </w:r>
      <w:r w:rsidR="00E55C45" w:rsidRPr="00DF1675">
        <w:t xml:space="preserve"> (x̄ = 3.641) </w:t>
      </w:r>
      <w:r>
        <w:t>is</w:t>
      </w:r>
      <w:r w:rsidR="00E55C45" w:rsidRPr="00DF1675">
        <w:t xml:space="preserve"> higher than </w:t>
      </w:r>
      <w:r>
        <w:t>that</w:t>
      </w:r>
      <w:r w:rsidR="00E55C45" w:rsidRPr="00DF1675">
        <w:t xml:space="preserve"> of </w:t>
      </w:r>
      <w:r w:rsidR="00E55C45" w:rsidRPr="00A0029C">
        <w:rPr>
          <w:i/>
          <w:iCs/>
          <w:highlight w:val="green"/>
        </w:rPr>
        <w:t>public redistribution</w:t>
      </w:r>
      <w:r w:rsidR="00E55C45" w:rsidRPr="00DF1675">
        <w:t xml:space="preserve"> (x̄</w:t>
      </w:r>
      <w:r w:rsidR="00E55C45" w:rsidRPr="00DF1675">
        <w:rPr>
          <w:iCs/>
        </w:rPr>
        <w:t xml:space="preserve"> = 3.272)</w:t>
      </w:r>
      <w:r w:rsidR="002A3252" w:rsidRPr="00DF1675">
        <w:rPr>
          <w:iCs/>
        </w:rPr>
        <w:t>,</w:t>
      </w:r>
      <w:r w:rsidR="00E55C45" w:rsidRPr="00DF1675">
        <w:rPr>
          <w:iCs/>
        </w:rPr>
        <w:t xml:space="preserve"> the former is peripheral to the network</w:t>
      </w:r>
      <w:r w:rsidR="002A3252" w:rsidRPr="00DF1675">
        <w:rPr>
          <w:iCs/>
        </w:rPr>
        <w:t xml:space="preserve">, </w:t>
      </w:r>
      <w:r w:rsidR="00E55C45" w:rsidRPr="00DF1675">
        <w:rPr>
          <w:iCs/>
        </w:rPr>
        <w:t>whereas the latter is the most central node</w:t>
      </w:r>
      <w:r w:rsidR="002A3252" w:rsidRPr="00DF1675">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0B6FCBF7" w:rsidR="00246664" w:rsidRPr="00753F1A" w:rsidRDefault="00246664" w:rsidP="001E7009">
      <w:pPr>
        <w:pStyle w:val="Heading3"/>
      </w:pPr>
      <w:r w:rsidRPr="00753F1A">
        <w:t xml:space="preserve">4.2 Estimating structural differences in the network of attitudes </w:t>
      </w:r>
      <w:r w:rsidR="00F85C39">
        <w:t>towards</w:t>
      </w:r>
      <w:r w:rsidRPr="00753F1A">
        <w:t xml:space="preserve"> inequality</w:t>
      </w:r>
    </w:p>
    <w:p w14:paraId="76ABC459" w14:textId="780573DB" w:rsidR="00976C10" w:rsidRDefault="00E55C45" w:rsidP="007E7B00">
      <w:r w:rsidRPr="00242364">
        <w:rPr>
          <w:highlight w:val="green"/>
        </w:rPr>
        <w:t xml:space="preserve">Figure 1 assumes attitudes </w:t>
      </w:r>
      <w:r w:rsidR="00F85C39">
        <w:rPr>
          <w:highlight w:val="green"/>
        </w:rPr>
        <w:t>towards</w:t>
      </w:r>
      <w:r w:rsidRPr="00242364">
        <w:rPr>
          <w:highlight w:val="green"/>
        </w:rPr>
        <w:t xml:space="preserve"> inequality are organized in the same way in all population strata. However, </w:t>
      </w:r>
      <w:r w:rsidR="005141CB" w:rsidRPr="00242364">
        <w:rPr>
          <w:highlight w:val="green"/>
        </w:rPr>
        <w:t xml:space="preserve">we hypothesized </w:t>
      </w:r>
      <w:r w:rsidR="00242364" w:rsidRPr="00242364">
        <w:rPr>
          <w:highlight w:val="green"/>
        </w:rPr>
        <w:t>that a</w:t>
      </w:r>
      <w:r w:rsidRPr="00242364">
        <w:rPr>
          <w:highlight w:val="green"/>
        </w:rPr>
        <w:t xml:space="preserve">nger </w:t>
      </w:r>
      <w:r w:rsidR="00F85C39">
        <w:rPr>
          <w:highlight w:val="green"/>
        </w:rPr>
        <w:t>towards</w:t>
      </w:r>
      <w:r w:rsidRPr="00242364">
        <w:rPr>
          <w:highlight w:val="green"/>
        </w:rPr>
        <w:t xml:space="preserve"> inequality </w:t>
      </w:r>
      <w:r w:rsidR="00242364" w:rsidRPr="00242364">
        <w:rPr>
          <w:highlight w:val="green"/>
        </w:rPr>
        <w:t>moderates the structure of the inequality belief system (H3).</w:t>
      </w:r>
      <w:r w:rsidR="00242364">
        <w:t xml:space="preserve"> </w:t>
      </w:r>
      <w:r w:rsidR="0059209B" w:rsidRPr="00242364">
        <w:rPr>
          <w:highlight w:val="green"/>
        </w:rPr>
        <w:t>F</w:t>
      </w:r>
      <w:r w:rsidRPr="00242364">
        <w:rPr>
          <w:highlight w:val="green"/>
        </w:rPr>
        <w:t>igure 3</w:t>
      </w:r>
      <w:r w:rsidR="00242364" w:rsidRPr="00242364">
        <w:rPr>
          <w:highlight w:val="green"/>
        </w:rPr>
        <w:t xml:space="preserve"> shows the results of the MNM</w:t>
      </w:r>
      <w:r w:rsidR="00C82ABB" w:rsidRPr="00C82ABB">
        <w:rPr>
          <w:highlight w:val="green"/>
        </w:rPr>
        <w:t xml:space="preserve">, which </w:t>
      </w:r>
      <w:r w:rsidR="00C82ABB">
        <w:rPr>
          <w:highlight w:val="green"/>
        </w:rPr>
        <w:t>clearly</w:t>
      </w:r>
      <w:r w:rsidR="00C82ABB" w:rsidRPr="00C82ABB">
        <w:rPr>
          <w:highlight w:val="green"/>
        </w:rPr>
        <w:t xml:space="preserve"> confirm H3</w:t>
      </w:r>
      <w:r w:rsidR="00F651AE" w:rsidRPr="005141CB">
        <w:t>.</w:t>
      </w:r>
      <w:r w:rsidRPr="005141CB">
        <w:t xml:space="preserve"> </w:t>
      </w:r>
      <w:r w:rsidR="002A3252" w:rsidRPr="005141CB">
        <w:t>E</w:t>
      </w:r>
      <w:r w:rsidR="00F651AE" w:rsidRPr="005141CB">
        <w:t xml:space="preserve">ach </w:t>
      </w:r>
      <w:r w:rsidR="002A3252" w:rsidRPr="005141CB">
        <w:t>panel represents</w:t>
      </w:r>
      <w:r w:rsidR="00F651AE" w:rsidRPr="005141CB">
        <w:t xml:space="preserve"> the result of a network estimation performed at a fixed level of anger </w:t>
      </w:r>
      <w:r w:rsidR="00F85C39">
        <w:t>towards</w:t>
      </w:r>
      <w:r w:rsidR="00F651AE" w:rsidRPr="005141CB">
        <w:t xml:space="preserve"> inequality. </w:t>
      </w:r>
      <w:r w:rsidR="002A3252" w:rsidRPr="005141CB">
        <w:t>L</w:t>
      </w:r>
      <w:r w:rsidR="006F6791" w:rsidRPr="005141CB">
        <w:t xml:space="preserve">ayouts are determined by averaging the </w:t>
      </w:r>
      <w:r w:rsidR="002A3252" w:rsidRPr="005141CB">
        <w:t xml:space="preserve">results of the </w:t>
      </w:r>
      <w:r w:rsidR="006F6791" w:rsidRPr="005141CB">
        <w:t xml:space="preserve">force-directed </w:t>
      </w:r>
      <w:r w:rsidR="002A3252" w:rsidRPr="005141CB">
        <w:t>algorithm</w:t>
      </w:r>
      <w:r w:rsidR="006F6791" w:rsidRPr="005141CB">
        <w:t xml:space="preserve"> of each </w:t>
      </w:r>
      <w:r w:rsidR="002A3252" w:rsidRPr="005141CB">
        <w:t>network</w:t>
      </w:r>
      <w:r w:rsidR="006F6791" w:rsidRPr="005141CB">
        <w:t xml:space="preserve">. </w:t>
      </w:r>
      <w:r w:rsidR="00F651AE" w:rsidRPr="005141CB">
        <w:t xml:space="preserve">Anger is represented as a disconnected and white node to highlight </w:t>
      </w:r>
      <w:r w:rsidR="002A3252" w:rsidRPr="005141CB">
        <w:t>its special status in the model</w:t>
      </w:r>
      <w:r w:rsidR="00F651AE" w:rsidRPr="005141CB">
        <w:t>. The magnitude</w:t>
      </w:r>
      <w:r w:rsidR="002A3252" w:rsidRPr="005141CB">
        <w:t>s</w:t>
      </w:r>
      <w:r w:rsidR="00F651AE" w:rsidRPr="005141CB">
        <w:t xml:space="preserve"> of moderation effects </w:t>
      </w:r>
      <w:r w:rsidR="002A3252" w:rsidRPr="005141CB">
        <w:t>are</w:t>
      </w:r>
      <w:r w:rsidR="00F651AE" w:rsidRPr="005141CB">
        <w:t xml:space="preserve"> reported in Table 2 of the </w:t>
      </w:r>
      <w:r w:rsidR="00D20168" w:rsidRPr="005141CB">
        <w:t>Supplemental Material</w:t>
      </w:r>
      <w:r w:rsidR="00F651AE" w:rsidRPr="005141CB">
        <w:t xml:space="preserve">, which also shows the proportion of time </w:t>
      </w:r>
      <w:r w:rsidR="00976C10" w:rsidRPr="005141CB">
        <w:t>an</w:t>
      </w:r>
      <w:r w:rsidR="00F651AE" w:rsidRPr="005141CB">
        <w:t xml:space="preserve"> effect </w:t>
      </w:r>
      <w:r w:rsidR="002A3252" w:rsidRPr="005141CB">
        <w:t>is</w:t>
      </w:r>
      <w:r w:rsidR="00F651AE" w:rsidRPr="005141CB">
        <w:t xml:space="preserve"> found across the bootstrapped samples. Overall, more than 25 network edges are strongly moderated by anger </w:t>
      </w:r>
      <w:r w:rsidR="00F85C39">
        <w:t>towards</w:t>
      </w:r>
      <w:r w:rsidR="00F651AE" w:rsidRPr="005141CB">
        <w:t xml:space="preserve"> inequality. </w:t>
      </w:r>
      <w:r w:rsidR="00076524" w:rsidRPr="005141CB">
        <w:t>Results are robust to bootstrapping techniques, as these effects are retrieved in more than 83</w:t>
      </w:r>
      <w:r w:rsidR="00976C10" w:rsidRPr="005141CB">
        <w:t>%</w:t>
      </w:r>
      <w:r w:rsidR="00076524" w:rsidRPr="005141CB">
        <w:t xml:space="preserve"> of the </w:t>
      </w:r>
      <w:r w:rsidR="000F19FB" w:rsidRPr="005141CB">
        <w:t>derived samples.</w:t>
      </w:r>
      <w:r w:rsidR="000F19FB" w:rsidRPr="00753F1A">
        <w:t xml:space="preserve"> </w:t>
      </w:r>
    </w:p>
    <w:p w14:paraId="52264BB4" w14:textId="32E31164" w:rsidR="002D6F4E" w:rsidRDefault="00352C28" w:rsidP="00391C24">
      <w:pPr>
        <w:jc w:val="center"/>
      </w:pPr>
      <w:r>
        <w:t>[FIGURE 3 ABOUT HERE]</w:t>
      </w:r>
    </w:p>
    <w:p w14:paraId="024A0D54" w14:textId="253722EC" w:rsidR="00E50427" w:rsidRPr="005141CB" w:rsidRDefault="00C131EE" w:rsidP="009F4A1A">
      <w:r w:rsidRPr="005141CB">
        <w:lastRenderedPageBreak/>
        <w:t>The strongest moderation effect is equal to 0.0</w:t>
      </w:r>
      <w:r w:rsidR="00984178" w:rsidRPr="005141CB">
        <w:t>64</w:t>
      </w:r>
      <w:r w:rsidRPr="005141CB">
        <w:t xml:space="preserve"> and involves the pairwise relationship between </w:t>
      </w:r>
      <w:r w:rsidR="00242364">
        <w:t xml:space="preserve">the </w:t>
      </w:r>
      <w:r w:rsidR="00A6659E" w:rsidRPr="00242364">
        <w:rPr>
          <w:i/>
          <w:iCs/>
          <w:highlight w:val="green"/>
        </w:rPr>
        <w:t>Judgment of failure of public redistribution</w:t>
      </w:r>
      <w:r w:rsidRPr="005141CB">
        <w:t xml:space="preserve"> and </w:t>
      </w:r>
      <w:r w:rsidR="00242364">
        <w:t xml:space="preserve">the </w:t>
      </w:r>
      <w:r w:rsidR="006C2345" w:rsidRPr="00242364">
        <w:rPr>
          <w:i/>
          <w:iCs/>
          <w:highlight w:val="green"/>
        </w:rPr>
        <w:t>Belief in public redistribution</w:t>
      </w:r>
      <w:r w:rsidRPr="005141CB">
        <w:rPr>
          <w:i/>
          <w:iCs/>
        </w:rPr>
        <w:t xml:space="preserve">. </w:t>
      </w:r>
      <w:r w:rsidRPr="005141CB">
        <w:t>This triadic relationship can be interpreted as in standard regression analysis</w:t>
      </w:r>
      <w:r w:rsidR="0063422E" w:rsidRPr="005141CB">
        <w:t>, with the exception that dependent and independent variables can be inverted</w:t>
      </w:r>
      <w:r w:rsidRPr="005141CB">
        <w:t xml:space="preserve">. When anger </w:t>
      </w:r>
      <w:r w:rsidR="00984178" w:rsidRPr="005141CB">
        <w:t xml:space="preserve">equals zero, </w:t>
      </w:r>
      <w:r w:rsidR="0063422E" w:rsidRPr="005141CB">
        <w:t xml:space="preserve">an increase of a unit of </w:t>
      </w:r>
      <w:r w:rsidR="006C2345" w:rsidRPr="00242364">
        <w:rPr>
          <w:i/>
          <w:iCs/>
          <w:highlight w:val="green"/>
        </w:rPr>
        <w:t>Belief in public redistribution</w:t>
      </w:r>
      <w:r w:rsidR="0063422E" w:rsidRPr="005141CB">
        <w:t xml:space="preserve"> produces an increase of 0.025 unit</w:t>
      </w:r>
      <w:r w:rsidR="00E50427" w:rsidRPr="005141CB">
        <w:t>s</w:t>
      </w:r>
      <w:r w:rsidR="0063422E" w:rsidRPr="005141CB">
        <w:t xml:space="preserve"> of </w:t>
      </w:r>
      <w:r w:rsidR="00A6659E" w:rsidRPr="00242364">
        <w:rPr>
          <w:i/>
          <w:iCs/>
          <w:highlight w:val="green"/>
        </w:rPr>
        <w:t>Judgment of failure of public redistribution</w:t>
      </w:r>
      <w:r w:rsidR="0063422E" w:rsidRPr="005141CB">
        <w:t xml:space="preserve">, and vice versa. As the moderation effect is positive, the higher </w:t>
      </w:r>
      <w:r w:rsidR="00CE2507">
        <w:t>the</w:t>
      </w:r>
      <w:r w:rsidR="0063422E" w:rsidRPr="005141CB">
        <w:t xml:space="preserve"> anger </w:t>
      </w:r>
      <w:r w:rsidR="00F85C39">
        <w:t>towards</w:t>
      </w:r>
      <w:r w:rsidR="0063422E" w:rsidRPr="005141CB">
        <w:t xml:space="preserve"> inequality, the stronger the relationship between </w:t>
      </w:r>
      <w:r w:rsidR="006C2345" w:rsidRPr="00242364">
        <w:rPr>
          <w:i/>
          <w:iCs/>
          <w:highlight w:val="green"/>
        </w:rPr>
        <w:t>Belief in public redistribution</w:t>
      </w:r>
      <w:r w:rsidR="0063422E" w:rsidRPr="005141CB">
        <w:t xml:space="preserve"> and </w:t>
      </w:r>
      <w:r w:rsidR="00A6659E" w:rsidRPr="00242364">
        <w:rPr>
          <w:i/>
          <w:iCs/>
          <w:highlight w:val="green"/>
        </w:rPr>
        <w:t xml:space="preserve">Judgment of </w:t>
      </w:r>
      <w:r w:rsidR="00242364">
        <w:rPr>
          <w:i/>
          <w:iCs/>
          <w:highlight w:val="green"/>
        </w:rPr>
        <w:t xml:space="preserve">the </w:t>
      </w:r>
      <w:r w:rsidR="00A6659E" w:rsidRPr="00242364">
        <w:rPr>
          <w:i/>
          <w:iCs/>
          <w:highlight w:val="green"/>
        </w:rPr>
        <w:t>failure of public redistribution</w:t>
      </w:r>
      <w:r w:rsidR="0063422E" w:rsidRPr="005141CB">
        <w:t xml:space="preserve">.  When anger scores 3 (top right panel of Figure </w:t>
      </w:r>
      <w:r w:rsidR="001502B1">
        <w:t>3</w:t>
      </w:r>
      <w:r w:rsidR="0063422E" w:rsidRPr="005141CB">
        <w:t>) the relationship grows to 0.217. In the other two panels</w:t>
      </w:r>
      <w:r w:rsidR="00976C10" w:rsidRPr="005141CB">
        <w:t>,</w:t>
      </w:r>
      <w:r w:rsidR="0063422E" w:rsidRPr="005141CB">
        <w:t xml:space="preserve"> the edge </w:t>
      </w:r>
      <w:r w:rsidR="006C2345" w:rsidRPr="00242364">
        <w:rPr>
          <w:i/>
          <w:iCs/>
          <w:highlight w:val="green"/>
        </w:rPr>
        <w:t>Belief in public redistribution</w:t>
      </w:r>
      <w:r w:rsidR="0063422E" w:rsidRPr="00242364">
        <w:rPr>
          <w:highlight w:val="green"/>
        </w:rPr>
        <w:t xml:space="preserve"> </w:t>
      </w:r>
      <w:r w:rsidR="0063422E" w:rsidRPr="00242364">
        <w:rPr>
          <w:i/>
          <w:iCs/>
          <w:highlight w:val="green"/>
        </w:rPr>
        <w:t xml:space="preserve">- </w:t>
      </w:r>
      <w:r w:rsidR="00A6659E" w:rsidRPr="00242364">
        <w:rPr>
          <w:i/>
          <w:iCs/>
          <w:highlight w:val="green"/>
        </w:rPr>
        <w:t>Judgment of failure of public redistribution</w:t>
      </w:r>
      <w:r w:rsidR="00976C10" w:rsidRPr="005141CB">
        <w:rPr>
          <w:i/>
          <w:iCs/>
        </w:rPr>
        <w:t xml:space="preserve"> </w:t>
      </w:r>
      <w:r w:rsidR="00976C10" w:rsidRPr="005141CB">
        <w:t>has</w:t>
      </w:r>
      <w:r w:rsidR="0063422E" w:rsidRPr="005141CB">
        <w:t xml:space="preserve"> </w:t>
      </w:r>
      <w:r w:rsidR="00976C10" w:rsidRPr="005141CB">
        <w:t xml:space="preserve">a </w:t>
      </w:r>
      <w:r w:rsidR="0063422E" w:rsidRPr="005141CB">
        <w:t xml:space="preserve">magnitude </w:t>
      </w:r>
      <w:r w:rsidR="00976C10" w:rsidRPr="005141CB">
        <w:t xml:space="preserve">of </w:t>
      </w:r>
      <w:r w:rsidR="0063422E" w:rsidRPr="005141CB">
        <w:t xml:space="preserve">0.473 and 0.665. This moderation means that anger </w:t>
      </w:r>
      <w:r w:rsidR="00F85C39">
        <w:t>towards</w:t>
      </w:r>
      <w:r w:rsidR="0063422E" w:rsidRPr="005141CB">
        <w:t xml:space="preserve"> inequality makes the association between the belief in public redistribution and the judgment on its failure stronger. </w:t>
      </w:r>
      <w:r w:rsidR="00076524" w:rsidRPr="005141CB">
        <w:t xml:space="preserve">Note that this association was null in the model (ω = 0). The exploration of three ways interactions shows this relationship is instead very strong, but only for individuals who are angry </w:t>
      </w:r>
      <w:r w:rsidR="00F85C39">
        <w:t>towards</w:t>
      </w:r>
      <w:r w:rsidR="00076524" w:rsidRPr="005141CB">
        <w:t xml:space="preserve"> inequality. </w:t>
      </w:r>
    </w:p>
    <w:p w14:paraId="5997B63C" w14:textId="3BCDE1C2" w:rsidR="00E50427" w:rsidRPr="005141CB" w:rsidRDefault="000F19FB" w:rsidP="00520C18">
      <w:r w:rsidRPr="001502B1">
        <w:t>Other strong moderation</w:t>
      </w:r>
      <w:r w:rsidRPr="005141CB">
        <w:t xml:space="preserve"> effects regard the relationships between </w:t>
      </w:r>
      <w:r w:rsidR="00F94752" w:rsidRPr="005141CB">
        <w:t xml:space="preserve">the </w:t>
      </w:r>
      <w:r w:rsidR="00544537" w:rsidRPr="005141CB">
        <w:t>explanations of inequality</w:t>
      </w:r>
      <w:r w:rsidR="001502B1">
        <w:rPr>
          <w:i/>
          <w:iCs/>
        </w:rPr>
        <w:t xml:space="preserve">. </w:t>
      </w:r>
      <w:r w:rsidR="00F94752" w:rsidRPr="005141CB">
        <w:t xml:space="preserve">On the one hand, increasing levels of anger are associated with reduced boundaries between the endorsement of </w:t>
      </w:r>
      <w:r w:rsidR="008B28B1" w:rsidRPr="005141CB">
        <w:t>individualist</w:t>
      </w:r>
      <w:r w:rsidR="00CE2507">
        <w:t xml:space="preserve">, </w:t>
      </w:r>
      <w:r w:rsidR="008B28B1" w:rsidRPr="005141CB">
        <w:t>structuralist</w:t>
      </w:r>
      <w:r w:rsidR="00CE2507">
        <w:t>,</w:t>
      </w:r>
      <w:r w:rsidR="00F94752" w:rsidRPr="005141CB">
        <w:t xml:space="preserve"> </w:t>
      </w:r>
      <w:r w:rsidR="00CE2507" w:rsidRPr="00CE2507">
        <w:rPr>
          <w:highlight w:val="yellow"/>
        </w:rPr>
        <w:t>and mixed</w:t>
      </w:r>
      <w:r w:rsidR="00CE2507">
        <w:t xml:space="preserve"> </w:t>
      </w:r>
      <w:r w:rsidR="00F94752" w:rsidRPr="005141CB">
        <w:t xml:space="preserve">explanations of inequality. </w:t>
      </w:r>
      <w:r w:rsidR="001502B1" w:rsidRPr="001502B1">
        <w:t xml:space="preserve">When anger equals zero, perceiving a </w:t>
      </w:r>
      <w:r w:rsidR="001502B1" w:rsidRPr="00CE2507">
        <w:rPr>
          <w:i/>
          <w:iCs/>
          <w:highlight w:val="cyan"/>
        </w:rPr>
        <w:t>wealthy family</w:t>
      </w:r>
      <w:r w:rsidR="001502B1" w:rsidRPr="001502B1">
        <w:t xml:space="preserve"> as an important factor for getting ahead in life increases the likelihood of considering </w:t>
      </w:r>
      <w:r w:rsidR="001502B1" w:rsidRPr="001502B1">
        <w:rPr>
          <w:i/>
          <w:iCs/>
          <w:highlight w:val="green"/>
        </w:rPr>
        <w:t>sex</w:t>
      </w:r>
      <w:r w:rsidR="001502B1" w:rsidRPr="001502B1">
        <w:t xml:space="preserve"> as important, and vice versa</w:t>
      </w:r>
      <w:r w:rsidRPr="005141CB">
        <w:t xml:space="preserve"> (ω = 0.065). When anger equals ten, an increase of one unit </w:t>
      </w:r>
      <w:r w:rsidR="001502B1" w:rsidRPr="001502B1">
        <w:t xml:space="preserve">in the belief of the importance of a </w:t>
      </w:r>
      <w:r w:rsidR="001502B1" w:rsidRPr="001502B1">
        <w:rPr>
          <w:i/>
          <w:iCs/>
          <w:highlight w:val="green"/>
        </w:rPr>
        <w:t>wealthy family</w:t>
      </w:r>
      <w:r w:rsidR="001502B1" w:rsidRPr="001502B1">
        <w:t xml:space="preserve"> increases the belief in the importance of personal </w:t>
      </w:r>
      <w:r w:rsidR="001502B1" w:rsidRPr="001502B1">
        <w:rPr>
          <w:i/>
          <w:iCs/>
          <w:highlight w:val="green"/>
        </w:rPr>
        <w:t>sex</w:t>
      </w:r>
      <w:r w:rsidR="001502B1" w:rsidRPr="001502B1">
        <w:t xml:space="preserve"> of 0.475 units</w:t>
      </w:r>
      <w:r w:rsidRPr="005141CB">
        <w:t xml:space="preserve">. </w:t>
      </w:r>
      <w:r w:rsidR="001F7BA8" w:rsidRPr="005141CB">
        <w:t>In the same fashion</w:t>
      </w:r>
      <w:r w:rsidR="00CE2507">
        <w:t>—</w:t>
      </w:r>
      <w:r w:rsidR="001F7BA8" w:rsidRPr="005141CB">
        <w:t>when anger is zero</w:t>
      </w:r>
      <w:r w:rsidR="00CE2507">
        <w:t>—</w:t>
      </w:r>
      <w:r w:rsidR="001F7BA8" w:rsidRPr="005141CB">
        <w:t xml:space="preserve">perceiving the importance of a </w:t>
      </w:r>
      <w:r w:rsidR="001F7BA8" w:rsidRPr="001502B1">
        <w:rPr>
          <w:i/>
          <w:iCs/>
          <w:highlight w:val="green"/>
        </w:rPr>
        <w:t xml:space="preserve">wealthy </w:t>
      </w:r>
      <w:r w:rsidR="001502B1" w:rsidRPr="001502B1">
        <w:rPr>
          <w:i/>
          <w:iCs/>
          <w:highlight w:val="green"/>
        </w:rPr>
        <w:t>family</w:t>
      </w:r>
      <w:r w:rsidR="001502B1">
        <w:t xml:space="preserve"> </w:t>
      </w:r>
      <w:r w:rsidR="001F7BA8" w:rsidRPr="005141CB">
        <w:t xml:space="preserve">is weakly related to believing in the importance of having </w:t>
      </w:r>
      <w:r w:rsidR="001502B1">
        <w:t xml:space="preserve">good </w:t>
      </w:r>
      <w:r w:rsidR="001502B1" w:rsidRPr="001502B1">
        <w:rPr>
          <w:i/>
          <w:iCs/>
          <w:highlight w:val="green"/>
        </w:rPr>
        <w:t>political</w:t>
      </w:r>
      <w:r w:rsidR="001F7BA8" w:rsidRPr="001502B1">
        <w:rPr>
          <w:i/>
          <w:iCs/>
          <w:highlight w:val="green"/>
        </w:rPr>
        <w:t xml:space="preserve"> connections</w:t>
      </w:r>
      <w:r w:rsidR="001F7BA8" w:rsidRPr="005141CB">
        <w:t xml:space="preserve"> (ω = 0.145). However, for those who </w:t>
      </w:r>
      <w:r w:rsidR="001502B1">
        <w:t>reported</w:t>
      </w:r>
      <w:r w:rsidR="001F7BA8" w:rsidRPr="005141CB">
        <w:t xml:space="preserve"> the maximum levels of anger, this relationship became stronger (ω = 0.465). On the other hand, the relationships between other </w:t>
      </w:r>
      <w:r w:rsidR="00544537" w:rsidRPr="005141CB">
        <w:t>explanations of inequality</w:t>
      </w:r>
      <w:r w:rsidR="001F7BA8" w:rsidRPr="005141CB">
        <w:t xml:space="preserve"> </w:t>
      </w:r>
      <w:r w:rsidR="00FF04ED" w:rsidRPr="005141CB">
        <w:t>are</w:t>
      </w:r>
      <w:r w:rsidR="001F7BA8" w:rsidRPr="005141CB">
        <w:t xml:space="preserve"> negatively moderated by anger, meaning that the endorsement of structuralist explanations reduces the likelihood of believing in </w:t>
      </w:r>
      <w:r w:rsidR="008B28B1" w:rsidRPr="005141CB">
        <w:t>individualist</w:t>
      </w:r>
      <w:r w:rsidR="001F7BA8" w:rsidRPr="005141CB">
        <w:t xml:space="preserve"> ones, and vice versa. In the </w:t>
      </w:r>
      <w:proofErr w:type="spellStart"/>
      <w:r w:rsidR="001F7BA8" w:rsidRPr="005141CB">
        <w:t>mgm</w:t>
      </w:r>
      <w:proofErr w:type="spellEnd"/>
      <w:r w:rsidR="001F7BA8" w:rsidRPr="005141CB">
        <w:t xml:space="preserve"> of Figure 1, the perceptions of the importance </w:t>
      </w:r>
      <w:r w:rsidR="001F7BA8" w:rsidRPr="001502B1">
        <w:t>of</w:t>
      </w:r>
      <w:r w:rsidR="001F7BA8" w:rsidRPr="001502B1">
        <w:rPr>
          <w:i/>
          <w:iCs/>
        </w:rPr>
        <w:t xml:space="preserve"> </w:t>
      </w:r>
      <w:r w:rsidR="001502B1" w:rsidRPr="001502B1">
        <w:rPr>
          <w:i/>
          <w:iCs/>
          <w:highlight w:val="green"/>
        </w:rPr>
        <w:t>parental education</w:t>
      </w:r>
      <w:r w:rsidR="00FF04ED" w:rsidRPr="005141CB">
        <w:t xml:space="preserve"> </w:t>
      </w:r>
      <w:r w:rsidR="001F7BA8" w:rsidRPr="005141CB">
        <w:t xml:space="preserve">and </w:t>
      </w:r>
      <w:r w:rsidR="001502B1">
        <w:t>the importance of</w:t>
      </w:r>
      <w:r w:rsidR="006C2345" w:rsidRPr="005141CB">
        <w:t xml:space="preserve"> </w:t>
      </w:r>
      <w:r w:rsidR="006C2345" w:rsidRPr="001502B1">
        <w:rPr>
          <w:i/>
          <w:iCs/>
          <w:highlight w:val="green"/>
        </w:rPr>
        <w:t>race</w:t>
      </w:r>
      <w:r w:rsidR="001F7BA8" w:rsidRPr="005141CB">
        <w:t xml:space="preserve"> are not associated (ω = 0)</w:t>
      </w:r>
      <w:r w:rsidR="00FF04ED" w:rsidRPr="005141CB">
        <w:t xml:space="preserve">. However, when anger equals ten, an increase of one unit on the item </w:t>
      </w:r>
      <w:r w:rsidR="00A6659E" w:rsidRPr="001502B1">
        <w:rPr>
          <w:i/>
          <w:iCs/>
          <w:highlight w:val="green"/>
        </w:rPr>
        <w:t>Importance of parental education</w:t>
      </w:r>
      <w:r w:rsidR="00FF04ED" w:rsidRPr="005141CB">
        <w:rPr>
          <w:i/>
          <w:iCs/>
        </w:rPr>
        <w:t xml:space="preserve"> </w:t>
      </w:r>
      <w:r w:rsidR="00FF04ED" w:rsidRPr="005141CB">
        <w:t xml:space="preserve">is associated </w:t>
      </w:r>
      <w:r w:rsidR="00FF04ED" w:rsidRPr="005141CB">
        <w:lastRenderedPageBreak/>
        <w:t xml:space="preserve">with a decrease of 0.300 of the variable </w:t>
      </w:r>
      <w:r w:rsidR="006C2345" w:rsidRPr="001502B1">
        <w:rPr>
          <w:i/>
          <w:iCs/>
          <w:highlight w:val="green"/>
        </w:rPr>
        <w:t>Importance of race</w:t>
      </w:r>
      <w:r w:rsidR="00FF04ED" w:rsidRPr="005141CB">
        <w:t xml:space="preserve">, and vice versa. Similarly, </w:t>
      </w:r>
      <w:r w:rsidR="00976C1B" w:rsidRPr="005141CB">
        <w:t xml:space="preserve">the perceptions of the importance of personal </w:t>
      </w:r>
      <w:r w:rsidR="00976C1B" w:rsidRPr="001502B1">
        <w:rPr>
          <w:i/>
          <w:iCs/>
          <w:highlight w:val="green"/>
        </w:rPr>
        <w:t>education</w:t>
      </w:r>
      <w:r w:rsidR="00976C1B" w:rsidRPr="005141CB">
        <w:t xml:space="preserve"> and giving </w:t>
      </w:r>
      <w:r w:rsidR="00976C1B" w:rsidRPr="001502B1">
        <w:rPr>
          <w:i/>
          <w:iCs/>
          <w:highlight w:val="green"/>
        </w:rPr>
        <w:t>bribes</w:t>
      </w:r>
      <w:r w:rsidR="00976C1B" w:rsidRPr="005141CB">
        <w:t xml:space="preserve"> are weakly and negatively associated when anger is low (ω=-0.018) and became strongly opposed when anger scores its maximum (ω</w:t>
      </w:r>
      <w:r w:rsidR="001502B1">
        <w:rPr>
          <w:i/>
          <w:iCs/>
          <w:vertAlign w:val="subscript"/>
        </w:rPr>
        <w:t>=</w:t>
      </w:r>
      <w:r w:rsidR="00976C1B" w:rsidRPr="005141CB">
        <w:t xml:space="preserve">-0.418). </w:t>
      </w:r>
    </w:p>
    <w:p w14:paraId="02D3F47C" w14:textId="77777777" w:rsidR="00CE2507" w:rsidRDefault="00976C1B" w:rsidP="007E7B00">
      <w:r w:rsidRPr="005141CB">
        <w:t>Another strong moderation effect regards</w:t>
      </w:r>
      <w:r w:rsidR="009F4A1A" w:rsidRPr="005141CB">
        <w:t xml:space="preserve"> </w:t>
      </w:r>
      <w:r w:rsidR="001502B1">
        <w:t xml:space="preserve">the </w:t>
      </w:r>
      <w:r w:rsidR="00A6659E" w:rsidRPr="001502B1">
        <w:rPr>
          <w:i/>
          <w:iCs/>
          <w:highlight w:val="green"/>
        </w:rPr>
        <w:t>Importance of education</w:t>
      </w:r>
      <w:r w:rsidR="00F94752" w:rsidRPr="005141CB">
        <w:t xml:space="preserve"> and</w:t>
      </w:r>
      <w:r w:rsidR="001502B1">
        <w:t xml:space="preserve"> the</w:t>
      </w:r>
      <w:r w:rsidR="00F94752" w:rsidRPr="005141CB">
        <w:t xml:space="preserve"> </w:t>
      </w:r>
      <w:r w:rsidR="006C2345" w:rsidRPr="001502B1">
        <w:rPr>
          <w:i/>
          <w:iCs/>
          <w:highlight w:val="green"/>
        </w:rPr>
        <w:t>Belief in market redistribution</w:t>
      </w:r>
      <w:r w:rsidR="00F94752" w:rsidRPr="005141CB">
        <w:t xml:space="preserve">. </w:t>
      </w:r>
      <w:r w:rsidRPr="005141CB">
        <w:t>W</w:t>
      </w:r>
      <w:r w:rsidR="009F4A1A" w:rsidRPr="005141CB">
        <w:t xml:space="preserve">hen anger is zero, believing in the importance of personal education is weakly </w:t>
      </w:r>
      <w:r w:rsidRPr="005141CB">
        <w:t>predictive</w:t>
      </w:r>
      <w:r w:rsidR="009F4A1A" w:rsidRPr="005141CB">
        <w:t xml:space="preserve"> </w:t>
      </w:r>
      <w:r w:rsidRPr="005141CB">
        <w:t>of</w:t>
      </w:r>
      <w:r w:rsidR="009F4A1A" w:rsidRPr="005141CB">
        <w:t xml:space="preserve"> the belief in market redistribution (ω = 0.009). This relationship is much stronger when anger equals ten (ω= 0.269). Note </w:t>
      </w:r>
      <w:r w:rsidR="00E52EE8" w:rsidRPr="005141CB">
        <w:t xml:space="preserve">that this moderation </w:t>
      </w:r>
      <w:proofErr w:type="gramStart"/>
      <w:r w:rsidR="00E52EE8" w:rsidRPr="005141CB">
        <w:t>entails</w:t>
      </w:r>
      <w:proofErr w:type="gramEnd"/>
      <w:r w:rsidR="00E52EE8" w:rsidRPr="005141CB">
        <w:t xml:space="preserve"> that nodes</w:t>
      </w:r>
      <w:r w:rsidR="003B44D6" w:rsidRPr="005141CB">
        <w:t>’</w:t>
      </w:r>
      <w:r w:rsidR="00E52EE8" w:rsidRPr="005141CB">
        <w:t xml:space="preserve"> importance in the network can change dramatically when considering the role of the cognitive variable. For individuals who do not experience anger </w:t>
      </w:r>
      <w:r w:rsidR="00F85C39">
        <w:t>towards</w:t>
      </w:r>
      <w:r w:rsidR="00E52EE8" w:rsidRPr="005141CB">
        <w:t xml:space="preserve"> inequality, the </w:t>
      </w:r>
      <w:r w:rsidR="00E52EE8" w:rsidRPr="001502B1">
        <w:rPr>
          <w:i/>
          <w:iCs/>
          <w:highlight w:val="green"/>
        </w:rPr>
        <w:t>belief i</w:t>
      </w:r>
      <w:r w:rsidR="0012415C" w:rsidRPr="001502B1">
        <w:rPr>
          <w:i/>
          <w:iCs/>
          <w:highlight w:val="green"/>
        </w:rPr>
        <w:t>n</w:t>
      </w:r>
      <w:r w:rsidR="00E52EE8" w:rsidRPr="001502B1">
        <w:rPr>
          <w:i/>
          <w:iCs/>
          <w:highlight w:val="green"/>
        </w:rPr>
        <w:t xml:space="preserve"> market redistribution</w:t>
      </w:r>
      <w:r w:rsidR="00E52EE8" w:rsidRPr="005141CB">
        <w:t xml:space="preserve"> is a peripheral variable (see Figure 2), whose variance is only marginally captured by the model (Figure 1). However, when individuals </w:t>
      </w:r>
      <w:r w:rsidR="00976C10" w:rsidRPr="005141CB">
        <w:t>are</w:t>
      </w:r>
      <w:r w:rsidR="00E52EE8" w:rsidRPr="005141CB">
        <w:t xml:space="preserve"> angry, the </w:t>
      </w:r>
      <w:r w:rsidR="00E52EE8" w:rsidRPr="001502B1">
        <w:rPr>
          <w:i/>
          <w:iCs/>
          <w:highlight w:val="green"/>
        </w:rPr>
        <w:t>belief in market distribution</w:t>
      </w:r>
      <w:r w:rsidR="00E52EE8" w:rsidRPr="005141CB">
        <w:t xml:space="preserve"> interacts more firmly with the other nodes, becoming more central in the network of perceptions, beliefs, and judgments about inequality. </w:t>
      </w:r>
    </w:p>
    <w:p w14:paraId="7060CFB7" w14:textId="3F2273E2" w:rsidR="00CE2507" w:rsidRDefault="00CE2507" w:rsidP="007E7B00">
      <w:r w:rsidRPr="005141CB">
        <w:t xml:space="preserve">Finally, some moderation effects also involve pay criteria. For example, an increase of one point in the </w:t>
      </w:r>
      <w:r w:rsidRPr="00C82ABB">
        <w:rPr>
          <w:i/>
          <w:iCs/>
          <w:highlight w:val="green"/>
        </w:rPr>
        <w:t>perception of large income inequality</w:t>
      </w:r>
      <w:r w:rsidRPr="005141CB">
        <w:t xml:space="preserve"> increases the belief in </w:t>
      </w:r>
      <w:r w:rsidRPr="00C82ABB">
        <w:rPr>
          <w:i/>
          <w:iCs/>
          <w:highlight w:val="green"/>
        </w:rPr>
        <w:t>merit</w:t>
      </w:r>
      <w:r w:rsidRPr="005141CB">
        <w:t xml:space="preserve"> as a just allocation principle of only 0.010 units, when anger is equal to zero. A variation of the same entity of </w:t>
      </w:r>
      <w:r w:rsidRPr="00C82ABB">
        <w:rPr>
          <w:i/>
          <w:iCs/>
          <w:highlight w:val="green"/>
        </w:rPr>
        <w:t>Perception of large income inequality</w:t>
      </w:r>
      <w:r w:rsidRPr="005141CB">
        <w:rPr>
          <w:i/>
          <w:iCs/>
        </w:rPr>
        <w:t xml:space="preserve"> </w:t>
      </w:r>
      <w:r w:rsidRPr="005141CB">
        <w:t xml:space="preserve">would produce an increase in </w:t>
      </w:r>
      <w:proofErr w:type="gramStart"/>
      <w:r w:rsidRPr="00C82ABB">
        <w:rPr>
          <w:i/>
          <w:iCs/>
          <w:highlight w:val="green"/>
        </w:rPr>
        <w:t>merit</w:t>
      </w:r>
      <w:r w:rsidRPr="005141CB">
        <w:t>’s</w:t>
      </w:r>
      <w:proofErr w:type="gramEnd"/>
      <w:r w:rsidRPr="005141CB">
        <w:t xml:space="preserve"> levels of 0.043, 0.087, and 0.120 units when anger scores 3, 7, and 10. </w:t>
      </w:r>
    </w:p>
    <w:p w14:paraId="6FCC7C97" w14:textId="645A9A07" w:rsidR="001502B1" w:rsidRDefault="001502B1" w:rsidP="007E7B00">
      <w:r w:rsidRPr="00C82ABB">
        <w:rPr>
          <w:highlight w:val="green"/>
        </w:rPr>
        <w:t xml:space="preserve">These patterns impact on network communities. At low levels of anger (top panels of Figure 3), we observe the same communities of the full sample network (Figure 1). Yet, </w:t>
      </w:r>
      <w:r w:rsidR="00C82ABB" w:rsidRPr="00C82ABB">
        <w:rPr>
          <w:highlight w:val="green"/>
        </w:rPr>
        <w:t xml:space="preserve">when anger increases, the inequality belief systems are organized into lesser communities. Indeed, the bottom panels of Figure 3 shows that at high levels of anger </w:t>
      </w:r>
      <w:r w:rsidR="00F85C39">
        <w:rPr>
          <w:highlight w:val="green"/>
        </w:rPr>
        <w:t>towards</w:t>
      </w:r>
      <w:r w:rsidR="00C82ABB" w:rsidRPr="00C82ABB">
        <w:rPr>
          <w:highlight w:val="green"/>
        </w:rPr>
        <w:t xml:space="preserve"> inequality the U.S. public hold belief systems with three communities. The main differences relate to the explanations of inequality, which became part of a single community. </w:t>
      </w:r>
      <w:r w:rsidR="00C82ABB" w:rsidRPr="00CE2507">
        <w:rPr>
          <w:highlight w:val="cyan"/>
        </w:rPr>
        <w:t>This suggest anger pushes U.S. citizens to perceive an increased number of individual and structural factor to be important in determining social inequalities.</w:t>
      </w:r>
      <w:r w:rsidR="00C82ABB">
        <w:t xml:space="preserve"> </w:t>
      </w:r>
    </w:p>
    <w:p w14:paraId="169820C6" w14:textId="2D36210D" w:rsidR="00976C10" w:rsidRPr="005141CB" w:rsidRDefault="00CE0A87" w:rsidP="00976C10">
      <w:r w:rsidRPr="005141CB">
        <w:t xml:space="preserve">The description of these moderation effects introduces two important findings relative to the structure of the network of attitudes </w:t>
      </w:r>
      <w:r w:rsidR="00F85C39">
        <w:t>towards</w:t>
      </w:r>
      <w:r w:rsidRPr="005141CB">
        <w:t xml:space="preserve"> inequality. When </w:t>
      </w:r>
      <w:r w:rsidR="0043300A" w:rsidRPr="005141CB">
        <w:t xml:space="preserve">anger is low, the estimated networks show lower </w:t>
      </w:r>
      <w:r w:rsidR="0043300A" w:rsidRPr="005141CB">
        <w:lastRenderedPageBreak/>
        <w:t xml:space="preserve">mean edge absolute values and a low number of negative associations. For example, when anger </w:t>
      </w:r>
      <w:r w:rsidR="00F85C39">
        <w:t>towards</w:t>
      </w:r>
      <w:r w:rsidR="0043300A" w:rsidRPr="005141CB">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w:t>
      </w:r>
      <w:r w:rsidR="009136E3" w:rsidRPr="00FE09FC">
        <w:rPr>
          <w:highlight w:val="yellow"/>
        </w:rPr>
        <w:t xml:space="preserve">Thus, a higher level of anger produces </w:t>
      </w:r>
      <w:r w:rsidR="009136E3" w:rsidRPr="00FE09FC">
        <w:rPr>
          <w:highlight w:val="yellow"/>
        </w:rPr>
        <w:t>tighter</w:t>
      </w:r>
      <w:r w:rsidR="009136E3" w:rsidRPr="00FE09FC">
        <w:rPr>
          <w:highlight w:val="yellow"/>
        </w:rPr>
        <w:t xml:space="preserve"> associations in the belief system and drives individuals to further differentiate some perceptions, beliefs, and judgments from one another, organizing them in a potentially contentious way.</w:t>
      </w:r>
      <w:r w:rsidR="009136E3" w:rsidRPr="009136E3">
        <w:t xml:space="preserve"> </w:t>
      </w:r>
    </w:p>
    <w:p w14:paraId="6BE78F10" w14:textId="50FE1C3C" w:rsidR="00B67272" w:rsidRPr="005141CB" w:rsidRDefault="00246664" w:rsidP="00C56316">
      <w:pPr>
        <w:pStyle w:val="Heading3"/>
      </w:pPr>
      <w:r w:rsidRPr="005141CB">
        <w:t xml:space="preserve">4.3 Simulating </w:t>
      </w:r>
      <w:r w:rsidR="00976C10" w:rsidRPr="005141CB">
        <w:t xml:space="preserve">attitude </w:t>
      </w:r>
      <w:r w:rsidRPr="005141CB">
        <w:t xml:space="preserve">change </w:t>
      </w:r>
    </w:p>
    <w:p w14:paraId="3D61FB21" w14:textId="164F6195" w:rsidR="00B67272" w:rsidRPr="005141CB" w:rsidRDefault="00976C10" w:rsidP="007E7B00">
      <w:r w:rsidRPr="005141CB">
        <w:t xml:space="preserve">Since nodes differ in centrality, changes in important nodes could produce larger readjustment processes than those triggered by changes in peripheral ones. </w:t>
      </w:r>
      <w:r w:rsidR="00B67272" w:rsidRPr="005141CB">
        <w:t xml:space="preserve">To </w:t>
      </w:r>
      <w:r w:rsidR="00760DBE" w:rsidRPr="005141CB">
        <w:t>test for this</w:t>
      </w:r>
      <w:r w:rsidR="00B67272" w:rsidRPr="005141CB">
        <w:t xml:space="preserve">, full-scale variables are dichotomized, and an Ising simulation is </w:t>
      </w:r>
      <w:r w:rsidR="00760DBE" w:rsidRPr="005141CB">
        <w:t>implemented</w:t>
      </w:r>
      <w:r w:rsidR="00B67272" w:rsidRPr="005141CB">
        <w:t xml:space="preserve">. Table 1 of the </w:t>
      </w:r>
      <w:r w:rsidR="00D20168" w:rsidRPr="005141CB">
        <w:t>Supplemental Material</w:t>
      </w:r>
      <w:r w:rsidR="00B67272" w:rsidRPr="005141CB">
        <w:t xml:space="preserve"> shows descriptives of the dummy variables. Figure 4 plots the resulting network (top panel) and the strength centrality of each node (bottom one). </w:t>
      </w:r>
    </w:p>
    <w:p w14:paraId="074D2230" w14:textId="473DA3CE" w:rsidR="00352C28" w:rsidRPr="005141CB" w:rsidRDefault="00352C28" w:rsidP="00391C24">
      <w:pPr>
        <w:jc w:val="center"/>
      </w:pPr>
      <w:r w:rsidRPr="005141CB">
        <w:t>[FIGURE 4 ABOUT HERE]</w:t>
      </w:r>
    </w:p>
    <w:p w14:paraId="31FB6432" w14:textId="77777777" w:rsidR="00FE09FC" w:rsidRDefault="00B67272" w:rsidP="007E7B00">
      <w:r w:rsidRPr="005141CB">
        <w:t xml:space="preserve">Contrary to Figure 1 and Figure 2, </w:t>
      </w:r>
      <w:r w:rsidR="00C15D1A" w:rsidRPr="005141CB">
        <w:t xml:space="preserve">the </w:t>
      </w:r>
      <w:r w:rsidRPr="005141CB">
        <w:t>edges of Figure 4 represent regularized logistic regression coefficients</w:t>
      </w:r>
      <w:r w:rsidR="00760DBE" w:rsidRPr="005141CB">
        <w:t>.</w:t>
      </w:r>
      <w:r w:rsidRPr="005141CB">
        <w:t xml:space="preserve"> The layout of the network replicates that of Figure 1, to improve the comparability between the full and reduced-scale network estimation. </w:t>
      </w:r>
      <w:r w:rsidR="00CE55A3" w:rsidRPr="005141CB">
        <w:t>The Ising network has a similar density to the full-scale one (density = 0.32). Moreover, the strongest edges of Figure 1 remain the most important in the Ising model. Indeed, the strongest associations in the networks are those between</w:t>
      </w:r>
      <w:r w:rsidR="00C82ABB">
        <w:t xml:space="preserve"> the</w:t>
      </w:r>
      <w:r w:rsidR="00CE55A3" w:rsidRPr="005141CB">
        <w:t xml:space="preserve"> </w:t>
      </w:r>
      <w:r w:rsidR="006C2345" w:rsidRPr="00C82ABB">
        <w:rPr>
          <w:i/>
          <w:iCs/>
          <w:highlight w:val="green"/>
        </w:rPr>
        <w:t>Importance of race</w:t>
      </w:r>
      <w:r w:rsidR="00CE55A3" w:rsidRPr="005141CB">
        <w:rPr>
          <w:i/>
          <w:iCs/>
        </w:rPr>
        <w:t xml:space="preserve"> </w:t>
      </w:r>
      <w:r w:rsidR="00CE55A3" w:rsidRPr="005141CB">
        <w:t xml:space="preserve">and </w:t>
      </w:r>
      <w:r w:rsidR="006C2345" w:rsidRPr="00C82ABB">
        <w:rPr>
          <w:i/>
          <w:iCs/>
          <w:highlight w:val="green"/>
        </w:rPr>
        <w:t>sex</w:t>
      </w:r>
      <w:r w:rsidR="00CE55A3" w:rsidRPr="005141CB">
        <w:t xml:space="preserve">, </w:t>
      </w:r>
      <w:r w:rsidR="00A6659E" w:rsidRPr="00C82ABB">
        <w:rPr>
          <w:i/>
          <w:iCs/>
          <w:highlight w:val="green"/>
        </w:rPr>
        <w:t>Perception of tax regressivity</w:t>
      </w:r>
      <w:r w:rsidR="00CE55A3" w:rsidRPr="005141CB">
        <w:t xml:space="preserve"> and </w:t>
      </w:r>
      <w:r w:rsidR="00A6659E" w:rsidRPr="00C82ABB">
        <w:rPr>
          <w:i/>
          <w:iCs/>
          <w:highlight w:val="green"/>
        </w:rPr>
        <w:t>Belief in progressive taxation</w:t>
      </w:r>
      <w:r w:rsidR="00CE55A3" w:rsidRPr="005141CB">
        <w:t xml:space="preserve">, </w:t>
      </w:r>
      <w:r w:rsidR="006C2345" w:rsidRPr="00C82ABB">
        <w:rPr>
          <w:i/>
          <w:iCs/>
          <w:highlight w:val="green"/>
        </w:rPr>
        <w:t>Importance of political connections</w:t>
      </w:r>
      <w:r w:rsidR="00CE55A3" w:rsidRPr="005141CB">
        <w:t xml:space="preserve"> and </w:t>
      </w:r>
      <w:r w:rsidR="006C2345" w:rsidRPr="00C82ABB">
        <w:rPr>
          <w:i/>
          <w:iCs/>
          <w:highlight w:val="green"/>
        </w:rPr>
        <w:t>Importance of giving bribes</w:t>
      </w:r>
      <w:r w:rsidR="00CE55A3" w:rsidRPr="005141CB">
        <w:t xml:space="preserve">, </w:t>
      </w:r>
      <w:r w:rsidR="00A6659E" w:rsidRPr="00C82ABB">
        <w:rPr>
          <w:i/>
          <w:iCs/>
          <w:highlight w:val="green"/>
        </w:rPr>
        <w:t>Perception of large income inequality</w:t>
      </w:r>
      <w:r w:rsidR="009E7588" w:rsidRPr="005141CB">
        <w:rPr>
          <w:i/>
          <w:iCs/>
        </w:rPr>
        <w:t>,</w:t>
      </w:r>
      <w:r w:rsidR="00CE55A3" w:rsidRPr="005141CB">
        <w:rPr>
          <w:i/>
          <w:iCs/>
        </w:rPr>
        <w:t xml:space="preserve"> </w:t>
      </w:r>
      <w:r w:rsidR="00CE55A3" w:rsidRPr="005141CB">
        <w:t>and</w:t>
      </w:r>
      <w:r w:rsidR="00CE55A3" w:rsidRPr="005141CB">
        <w:rPr>
          <w:i/>
          <w:iCs/>
        </w:rPr>
        <w:t xml:space="preserve"> </w:t>
      </w:r>
      <w:r w:rsidR="006C2345" w:rsidRPr="00C82ABB">
        <w:rPr>
          <w:i/>
          <w:iCs/>
          <w:highlight w:val="green"/>
        </w:rPr>
        <w:t>Belief in public redistribution</w:t>
      </w:r>
      <w:r w:rsidR="00CE55A3" w:rsidRPr="005141CB">
        <w:t xml:space="preserve">. </w:t>
      </w:r>
      <w:r w:rsidR="00760DBE" w:rsidRPr="005141CB">
        <w:t>Therefore,</w:t>
      </w:r>
      <w:r w:rsidR="00BA0532" w:rsidRPr="005141CB">
        <w:t xml:space="preserve"> strength </w:t>
      </w:r>
      <w:r w:rsidR="00760DBE" w:rsidRPr="005141CB">
        <w:t>scores</w:t>
      </w:r>
      <w:r w:rsidR="00BA0532" w:rsidRPr="005141CB">
        <w:t xml:space="preserve"> are consistent</w:t>
      </w:r>
      <w:r w:rsidR="00C82ABB">
        <w:t xml:space="preserve">, </w:t>
      </w:r>
      <w:r w:rsidR="00C82ABB" w:rsidRPr="00C82ABB">
        <w:rPr>
          <w:highlight w:val="green"/>
        </w:rPr>
        <w:t>as well as network communities</w:t>
      </w:r>
      <w:r w:rsidR="00760DBE" w:rsidRPr="005141CB">
        <w:t>.</w:t>
      </w:r>
      <w:r w:rsidR="00BA0532" w:rsidRPr="005141CB">
        <w:t xml:space="preserve"> The bottom panel of Figure 4 shows </w:t>
      </w:r>
      <w:r w:rsidR="00760DBE" w:rsidRPr="005141CB">
        <w:t xml:space="preserve">that </w:t>
      </w:r>
      <w:r w:rsidR="00C82ABB">
        <w:t xml:space="preserve">the </w:t>
      </w:r>
      <w:r w:rsidR="00A6659E" w:rsidRPr="00C82ABB">
        <w:rPr>
          <w:i/>
          <w:iCs/>
          <w:highlight w:val="green"/>
        </w:rPr>
        <w:t>Perception of large income inequality</w:t>
      </w:r>
      <w:r w:rsidR="00BA0532" w:rsidRPr="005141CB">
        <w:t xml:space="preserve">, </w:t>
      </w:r>
      <w:r w:rsidR="006C2345" w:rsidRPr="00C82ABB">
        <w:rPr>
          <w:i/>
          <w:iCs/>
          <w:highlight w:val="green"/>
        </w:rPr>
        <w:t>Importance of race</w:t>
      </w:r>
      <w:r w:rsidR="00BA0532" w:rsidRPr="005141CB">
        <w:t xml:space="preserve">, and </w:t>
      </w:r>
      <w:r w:rsidR="006C2345" w:rsidRPr="00C82ABB">
        <w:rPr>
          <w:i/>
          <w:iCs/>
          <w:highlight w:val="green"/>
        </w:rPr>
        <w:t>Belief in public redistribution</w:t>
      </w:r>
      <w:r w:rsidR="00BA0532" w:rsidRPr="005141CB">
        <w:t xml:space="preserve"> are the most central nodes, whereas pay criteria and </w:t>
      </w:r>
      <w:r w:rsidR="00C82ABB">
        <w:t xml:space="preserve">the </w:t>
      </w:r>
      <w:r w:rsidR="006C2345" w:rsidRPr="00C82ABB">
        <w:rPr>
          <w:i/>
          <w:iCs/>
          <w:highlight w:val="green"/>
        </w:rPr>
        <w:t>Belief in market redistribution</w:t>
      </w:r>
      <w:r w:rsidR="00BA0532" w:rsidRPr="005141CB">
        <w:t xml:space="preserve"> are the most peripheral ones. </w:t>
      </w:r>
    </w:p>
    <w:p w14:paraId="30D2A0F3" w14:textId="58E706C4" w:rsidR="00B67272" w:rsidRPr="005141CB" w:rsidRDefault="00BA0532" w:rsidP="007E7B00">
      <w:r w:rsidRPr="005141CB">
        <w:lastRenderedPageBreak/>
        <w:t xml:space="preserve">Figure 1 in the </w:t>
      </w:r>
      <w:r w:rsidR="00D20168" w:rsidRPr="005141CB">
        <w:t>Supplemental Material</w:t>
      </w:r>
      <w:r w:rsidRPr="005141CB">
        <w:t xml:space="preserve"> compares the standardized centrality scores</w:t>
      </w:r>
      <w:r w:rsidR="00CE55A3" w:rsidRPr="005141CB">
        <w:t xml:space="preserve"> </w:t>
      </w:r>
      <w:r w:rsidRPr="005141CB">
        <w:t xml:space="preserve">that each node totalizes in the two models. The plot confirms the ranking is subject to marginal variations only, with the position of the node </w:t>
      </w:r>
      <w:r w:rsidR="006C2345" w:rsidRPr="00C82ABB">
        <w:rPr>
          <w:i/>
          <w:iCs/>
          <w:highlight w:val="green"/>
        </w:rPr>
        <w:t>Belief in public redistribution</w:t>
      </w:r>
      <w:r w:rsidRPr="005141CB">
        <w:t xml:space="preserve"> being the most important exception (</w:t>
      </w:r>
      <w:r w:rsidR="00760DBE" w:rsidRPr="005141CB">
        <w:t xml:space="preserve">it is </w:t>
      </w:r>
      <w:r w:rsidRPr="005141CB">
        <w:t xml:space="preserve">the most important node in the full-scale network, the third in the Ising one). As for the </w:t>
      </w:r>
      <w:proofErr w:type="spellStart"/>
      <w:r w:rsidRPr="005141CB">
        <w:t>mgm</w:t>
      </w:r>
      <w:proofErr w:type="spellEnd"/>
      <w:r w:rsidRPr="005141CB">
        <w:t xml:space="preserve"> network, the point estimates of the strength scores of the most important nodes of the Ising network do not statistically differ. Indeed, </w:t>
      </w:r>
      <w:r w:rsidR="004431B8" w:rsidRPr="005141CB">
        <w:t xml:space="preserve">the nodes </w:t>
      </w:r>
      <w:r w:rsidR="00A6659E" w:rsidRPr="00C82ABB">
        <w:rPr>
          <w:i/>
          <w:iCs/>
          <w:highlight w:val="green"/>
        </w:rPr>
        <w:t>Perception of large income inequality</w:t>
      </w:r>
      <w:r w:rsidR="004431B8" w:rsidRPr="00C82ABB">
        <w:rPr>
          <w:highlight w:val="green"/>
        </w:rPr>
        <w:t xml:space="preserve">, </w:t>
      </w:r>
      <w:r w:rsidR="006C2345" w:rsidRPr="00C82ABB">
        <w:rPr>
          <w:i/>
          <w:iCs/>
          <w:highlight w:val="green"/>
        </w:rPr>
        <w:t>Importance of race</w:t>
      </w:r>
      <w:r w:rsidR="004431B8" w:rsidRPr="00C82ABB">
        <w:rPr>
          <w:highlight w:val="green"/>
        </w:rPr>
        <w:t xml:space="preserve">, </w:t>
      </w:r>
      <w:r w:rsidR="006C2345" w:rsidRPr="00C82ABB">
        <w:rPr>
          <w:i/>
          <w:iCs/>
          <w:highlight w:val="green"/>
        </w:rPr>
        <w:t>Belief in public redistribution</w:t>
      </w:r>
      <w:r w:rsidR="004431B8" w:rsidRPr="00C82ABB">
        <w:rPr>
          <w:i/>
          <w:iCs/>
          <w:highlight w:val="green"/>
        </w:rPr>
        <w:t>,</w:t>
      </w:r>
      <w:r w:rsidR="004431B8" w:rsidRPr="00C82ABB">
        <w:rPr>
          <w:highlight w:val="green"/>
        </w:rPr>
        <w:t xml:space="preserve"> and </w:t>
      </w:r>
      <w:r w:rsidR="00A6659E" w:rsidRPr="00C82ABB">
        <w:rPr>
          <w:i/>
          <w:iCs/>
          <w:highlight w:val="green"/>
        </w:rPr>
        <w:t>Importance of wealthy family</w:t>
      </w:r>
      <w:r w:rsidR="004431B8" w:rsidRPr="005141CB">
        <w:t xml:space="preserve"> have </w:t>
      </w:r>
      <w:r w:rsidR="004431B8" w:rsidRPr="00FE09FC">
        <w:rPr>
          <w:highlight w:val="cyan"/>
        </w:rPr>
        <w:t xml:space="preserve">raw centrality scores of 5.819, 5.131, 4.473, and </w:t>
      </w:r>
      <w:r w:rsidR="00CA67DD" w:rsidRPr="00FE09FC">
        <w:rPr>
          <w:highlight w:val="cyan"/>
        </w:rPr>
        <w:t xml:space="preserve">4.076 </w:t>
      </w:r>
      <w:r w:rsidR="004431B8" w:rsidRPr="00FE09FC">
        <w:rPr>
          <w:highlight w:val="cyan"/>
        </w:rPr>
        <w:t>respectively</w:t>
      </w:r>
      <w:r w:rsidR="00760DBE" w:rsidRPr="00FE09FC">
        <w:rPr>
          <w:highlight w:val="cyan"/>
        </w:rPr>
        <w:t>.</w:t>
      </w:r>
      <w:r w:rsidR="004431B8" w:rsidRPr="005141CB">
        <w:t xml:space="preserve"> </w:t>
      </w:r>
      <w:r w:rsidR="00760DBE" w:rsidRPr="005141CB">
        <w:t>B</w:t>
      </w:r>
      <w:r w:rsidR="004431B8" w:rsidRPr="005141CB">
        <w:t>ootstrap tests reveal overlapping CIs</w:t>
      </w:r>
      <w:r w:rsidR="00CA67DD" w:rsidRPr="005141CB">
        <w:t xml:space="preserve"> for many of these differences</w:t>
      </w:r>
      <w:r w:rsidR="004431B8" w:rsidRPr="005141CB">
        <w:rPr>
          <w:rStyle w:val="FootnoteReference"/>
        </w:rPr>
        <w:footnoteReference w:id="8"/>
      </w:r>
      <w:r w:rsidR="004431B8" w:rsidRPr="005141CB">
        <w:t>.</w:t>
      </w:r>
      <w:r w:rsidR="009224F7" w:rsidRPr="005141CB">
        <w:t xml:space="preserve"> Yet, </w:t>
      </w:r>
      <w:r w:rsidR="00A6659E" w:rsidRPr="002C17E4">
        <w:rPr>
          <w:i/>
          <w:iCs/>
          <w:highlight w:val="green"/>
        </w:rPr>
        <w:t>Perception of large income inequality</w:t>
      </w:r>
      <w:r w:rsidR="009224F7" w:rsidRPr="005141CB">
        <w:t xml:space="preserve"> and </w:t>
      </w:r>
      <w:r w:rsidR="006C2345" w:rsidRPr="002C17E4">
        <w:rPr>
          <w:i/>
          <w:iCs/>
          <w:highlight w:val="green"/>
        </w:rPr>
        <w:t>Belief in public redistribution</w:t>
      </w:r>
      <w:r w:rsidR="009224F7" w:rsidRPr="005141CB">
        <w:t xml:space="preserve"> are more central than </w:t>
      </w:r>
      <w:proofErr w:type="gramStart"/>
      <w:r w:rsidR="009224F7" w:rsidRPr="005141CB">
        <w:t>the majority of</w:t>
      </w:r>
      <w:proofErr w:type="gramEnd"/>
      <w:r w:rsidR="009224F7" w:rsidRPr="005141CB">
        <w:t xml:space="preserve"> other nodes. The score of the former </w:t>
      </w:r>
      <w:r w:rsidR="00760DBE" w:rsidRPr="005141CB">
        <w:t xml:space="preserve">is </w:t>
      </w:r>
      <w:r w:rsidR="009224F7" w:rsidRPr="005141CB">
        <w:t xml:space="preserve">significantly </w:t>
      </w:r>
      <w:r w:rsidR="00760DBE" w:rsidRPr="005141CB">
        <w:t>higher</w:t>
      </w:r>
      <w:r w:rsidR="009224F7" w:rsidRPr="005141CB">
        <w:t xml:space="preserve"> </w:t>
      </w:r>
      <w:r w:rsidR="004246FB" w:rsidRPr="005141CB">
        <w:t>than</w:t>
      </w:r>
      <w:r w:rsidR="009224F7" w:rsidRPr="005141CB">
        <w:t xml:space="preserve"> </w:t>
      </w:r>
      <w:r w:rsidR="00760DBE" w:rsidRPr="005141CB">
        <w:t>those of</w:t>
      </w:r>
      <w:r w:rsidR="009224F7" w:rsidRPr="005141CB">
        <w:t xml:space="preserve"> nodes below </w:t>
      </w:r>
      <w:r w:rsidR="002C17E4">
        <w:t xml:space="preserve">the </w:t>
      </w:r>
      <w:r w:rsidR="00A6659E" w:rsidRPr="002C17E4">
        <w:rPr>
          <w:i/>
          <w:iCs/>
          <w:highlight w:val="green"/>
        </w:rPr>
        <w:t>Importance of wealthy family</w:t>
      </w:r>
      <w:r w:rsidR="009224F7" w:rsidRPr="005141CB">
        <w:t xml:space="preserve"> in the centrality table of Figure 4</w:t>
      </w:r>
      <w:r w:rsidR="002D0BE6" w:rsidRPr="005141CB">
        <w:rPr>
          <w:rStyle w:val="FootnoteReference"/>
        </w:rPr>
        <w:footnoteReference w:id="9"/>
      </w:r>
      <w:r w:rsidR="009224F7" w:rsidRPr="005141CB">
        <w:t>; the score of the latter i</w:t>
      </w:r>
      <w:r w:rsidR="002D0BE6" w:rsidRPr="005141CB">
        <w:t xml:space="preserve">s </w:t>
      </w:r>
      <w:r w:rsidR="00760DBE" w:rsidRPr="005141CB">
        <w:t>higher</w:t>
      </w:r>
      <w:r w:rsidR="002D0BE6" w:rsidRPr="005141CB">
        <w:t xml:space="preserve"> </w:t>
      </w:r>
      <w:r w:rsidR="004246FB" w:rsidRPr="005141CB">
        <w:t>than</w:t>
      </w:r>
      <w:r w:rsidR="002D0BE6" w:rsidRPr="005141CB">
        <w:t xml:space="preserve"> those of nodes below </w:t>
      </w:r>
      <w:r w:rsidR="002C17E4">
        <w:t xml:space="preserve">the </w:t>
      </w:r>
      <w:r w:rsidR="006C2345" w:rsidRPr="002C17E4">
        <w:rPr>
          <w:i/>
          <w:iCs/>
          <w:highlight w:val="green"/>
        </w:rPr>
        <w:t>Importance of political connections</w:t>
      </w:r>
      <w:r w:rsidR="009224F7" w:rsidRPr="005141CB">
        <w:rPr>
          <w:rStyle w:val="FootnoteReference"/>
        </w:rPr>
        <w:footnoteReference w:id="10"/>
      </w:r>
      <w:r w:rsidR="009224F7" w:rsidRPr="005141CB">
        <w:t>. T</w:t>
      </w:r>
      <w:r w:rsidR="00CA67DD" w:rsidRPr="005141CB">
        <w:t xml:space="preserve">he CS coefficient is remarkably high also for these estimates (0.75). </w:t>
      </w:r>
      <w:r w:rsidR="009224F7" w:rsidRPr="005141CB">
        <w:t xml:space="preserve">Finally, the </w:t>
      </w:r>
      <w:r w:rsidR="00F53926" w:rsidRPr="005141CB">
        <w:t>small-world</w:t>
      </w:r>
      <w:r w:rsidR="009224F7" w:rsidRPr="005141CB">
        <w:t xml:space="preserve"> test is applied to the Ising network to ensure the robustness of the result discussed above. The test outputs a </w:t>
      </w:r>
      <w:r w:rsidR="00F53926" w:rsidRPr="005141CB">
        <w:t>small-world</w:t>
      </w:r>
      <w:r w:rsidR="009224F7" w:rsidRPr="005141CB">
        <w:t xml:space="preserve"> score of 0.223, in line with the score of the full-scale network. </w:t>
      </w:r>
      <w:r w:rsidR="00760DBE" w:rsidRPr="005141CB">
        <w:t>These</w:t>
      </w:r>
      <w:r w:rsidR="00CA67DD" w:rsidRPr="005141CB">
        <w:t xml:space="preserve"> results confirm </w:t>
      </w:r>
      <w:r w:rsidR="00A6659E" w:rsidRPr="002C17E4">
        <w:rPr>
          <w:i/>
          <w:iCs/>
          <w:highlight w:val="green"/>
        </w:rPr>
        <w:t>Perception of large income inequality</w:t>
      </w:r>
      <w:r w:rsidR="009224F7" w:rsidRPr="005141CB">
        <w:t xml:space="preserve"> and </w:t>
      </w:r>
      <w:r w:rsidR="002C17E4" w:rsidRPr="002C17E4">
        <w:t>the</w:t>
      </w:r>
      <w:r w:rsidR="002C17E4">
        <w:rPr>
          <w:i/>
          <w:iCs/>
        </w:rPr>
        <w:t xml:space="preserve"> </w:t>
      </w:r>
      <w:r w:rsidR="002C17E4" w:rsidRPr="002C17E4">
        <w:rPr>
          <w:i/>
          <w:iCs/>
          <w:highlight w:val="green"/>
        </w:rPr>
        <w:t>Belief in public redistribution</w:t>
      </w:r>
      <w:r w:rsidR="009224F7" w:rsidRPr="005141CB">
        <w:t xml:space="preserve"> </w:t>
      </w:r>
      <w:r w:rsidR="00760DBE" w:rsidRPr="005141CB">
        <w:t>are</w:t>
      </w:r>
      <w:r w:rsidR="009224F7" w:rsidRPr="005141CB">
        <w:t xml:space="preserve"> the most important nodes </w:t>
      </w:r>
      <w:r w:rsidR="00760DBE" w:rsidRPr="005141CB">
        <w:t>of the</w:t>
      </w:r>
      <w:r w:rsidR="009224F7" w:rsidRPr="005141CB">
        <w:t xml:space="preserve"> </w:t>
      </w:r>
      <w:r w:rsidR="002C17E4">
        <w:t>inequality belief system</w:t>
      </w:r>
      <w:r w:rsidR="009224F7" w:rsidRPr="005141CB">
        <w:t xml:space="preserve">, which display small-world characteristics, </w:t>
      </w:r>
      <w:r w:rsidR="00760DBE" w:rsidRPr="005141CB">
        <w:t>regardless</w:t>
      </w:r>
      <w:r w:rsidR="009224F7" w:rsidRPr="005141CB">
        <w:t xml:space="preserve"> of modeling strategies. </w:t>
      </w:r>
    </w:p>
    <w:p w14:paraId="2B8E77A7" w14:textId="4C7B3A73" w:rsidR="00C131EE" w:rsidRPr="005141CB" w:rsidRDefault="00352C28" w:rsidP="00EA6C09">
      <w:pPr>
        <w:jc w:val="center"/>
        <w:rPr>
          <w:sz w:val="20"/>
          <w:szCs w:val="20"/>
        </w:rPr>
      </w:pPr>
      <w:r w:rsidRPr="005141CB">
        <w:rPr>
          <w:sz w:val="20"/>
          <w:szCs w:val="20"/>
        </w:rPr>
        <w:t>[FIGURE 5 ABOUT HERE]</w:t>
      </w:r>
    </w:p>
    <w:p w14:paraId="217DF2F9" w14:textId="1AB975B4" w:rsidR="002D0BE6" w:rsidRPr="005141CB" w:rsidRDefault="009224F7" w:rsidP="00C131EE">
      <w:r w:rsidRPr="002C17E4">
        <w:rPr>
          <w:highlight w:val="green"/>
        </w:rPr>
        <w:t>H4</w:t>
      </w:r>
      <w:r w:rsidR="002C17E4" w:rsidRPr="002C17E4">
        <w:rPr>
          <w:highlight w:val="green"/>
        </w:rPr>
        <w:t xml:space="preserve"> predicts a change in these central nodes will produce downstream effects, which means we expect an opinion change related to these attitudes to trigger wider readjustments in the inequality belief system. We test for this through</w:t>
      </w:r>
      <w:r w:rsidRPr="002C17E4">
        <w:rPr>
          <w:highlight w:val="green"/>
        </w:rPr>
        <w:t xml:space="preserve"> simulated manipulation </w:t>
      </w:r>
      <w:r w:rsidR="002C17E4" w:rsidRPr="002C17E4">
        <w:rPr>
          <w:highlight w:val="green"/>
        </w:rPr>
        <w:t>attempts targeted at each network node</w:t>
      </w:r>
      <w:r w:rsidRPr="005141CB">
        <w:t xml:space="preserve">. </w:t>
      </w:r>
      <w:r w:rsidR="002D0BE6" w:rsidRPr="005141CB">
        <w:lastRenderedPageBreak/>
        <w:t>Manipulation</w:t>
      </w:r>
      <w:r w:rsidR="00760DBE" w:rsidRPr="005141CB">
        <w:t>s</w:t>
      </w:r>
      <w:r w:rsidR="002D0BE6" w:rsidRPr="005141CB">
        <w:t xml:space="preserve"> are modeled as an increased value of the threshold of the targeted node (from </w:t>
      </w:r>
      <w:r w:rsidR="002D0BE6" w:rsidRPr="005141CB">
        <w:rPr>
          <w:rFonts w:ascii="Cambria Math" w:hAnsi="Cambria Math" w:cs="Cambria Math"/>
        </w:rPr>
        <w:t>𝛕</w:t>
      </w:r>
      <w:r w:rsidR="002D0BE6" w:rsidRPr="005141CB">
        <w:t xml:space="preserve"> = -0.1 to </w:t>
      </w:r>
      <w:r w:rsidR="002D0BE6" w:rsidRPr="005141CB">
        <w:rPr>
          <w:rFonts w:ascii="Cambria Math" w:hAnsi="Cambria Math" w:cs="Cambria Math"/>
        </w:rPr>
        <w:t>𝛕</w:t>
      </w:r>
      <w:r w:rsidR="002D0BE6" w:rsidRPr="005141CB">
        <w:t xml:space="preserve"> = +1), while keeping the others fixed at a moderately negative value (</w:t>
      </w:r>
      <w:r w:rsidR="002D0BE6" w:rsidRPr="005141CB">
        <w:rPr>
          <w:rFonts w:ascii="Cambria Math" w:hAnsi="Cambria Math" w:cs="Cambria Math"/>
        </w:rPr>
        <w:t>𝛕</w:t>
      </w:r>
      <w:r w:rsidR="002D0BE6" w:rsidRPr="005141CB">
        <w:t xml:space="preserve"> = -0.1). Note that according to the </w:t>
      </w:r>
      <w:r w:rsidR="001C1754" w:rsidRPr="005141CB">
        <w:t xml:space="preserve">Hamiltonian </w:t>
      </w:r>
      <w:r w:rsidR="002D0BE6" w:rsidRPr="005141CB">
        <w:t xml:space="preserve">function, reported in the method section, the change in the threshold of a given node is not automatically reflected in the change of its state. Indeed, nodes are embedded in the network of attitudes, and their state is also dependent on the ω parameter. This means that changing </w:t>
      </w:r>
      <w:r w:rsidR="002D0BE6" w:rsidRPr="005141CB">
        <w:rPr>
          <w:rFonts w:ascii="Cambria Math" w:hAnsi="Cambria Math" w:cs="Cambria Math"/>
        </w:rPr>
        <w:t>𝛕</w:t>
      </w:r>
      <w:r w:rsidR="002D0BE6" w:rsidRPr="005141CB">
        <w:t xml:space="preserve"> from -0.1 to </w:t>
      </w:r>
      <w:r w:rsidR="002D0BE6" w:rsidRPr="005141CB">
        <w:rPr>
          <w:rFonts w:ascii="Cambria Math" w:hAnsi="Cambria Math" w:cs="Cambria Math"/>
        </w:rPr>
        <w:t>𝛕</w:t>
      </w:r>
      <w:r w:rsidR="002D0BE6" w:rsidRPr="005141CB">
        <w:t xml:space="preserve"> = +1 only increases the probability that a given node will assume the state +1.  However, this is a probabilistic prediction rather than a mechanical one. For example, a node with </w:t>
      </w:r>
      <w:r w:rsidR="002D0BE6" w:rsidRPr="005141CB">
        <w:rPr>
          <w:rFonts w:ascii="Cambria Math" w:hAnsi="Cambria Math" w:cs="Cambria Math"/>
        </w:rPr>
        <w:t>𝛕</w:t>
      </w:r>
      <w:r w:rsidR="002D0BE6" w:rsidRPr="005141CB">
        <w:t xml:space="preserve"> = +1 could become negatively linked with other nodes, and this can in turn exercise pressure on it to remain in the negative state. </w:t>
      </w:r>
    </w:p>
    <w:p w14:paraId="74D2B99A" w14:textId="77777777" w:rsidR="00684679" w:rsidRDefault="002D0BE6" w:rsidP="00391C24">
      <w:r w:rsidRPr="005141CB">
        <w:t>Results are shown in the forest plot of Figure 5</w:t>
      </w:r>
      <w:r w:rsidR="002C17E4" w:rsidRPr="002C17E4">
        <w:rPr>
          <w:highlight w:val="green"/>
        </w:rPr>
        <w:t>, which presents the network sum scores obtained after each manipulation</w:t>
      </w:r>
      <w:r w:rsidRPr="005141CB">
        <w:t>. When all thresholds are set to a moderately negative value (</w:t>
      </w:r>
      <w:r w:rsidRPr="005141CB">
        <w:rPr>
          <w:rFonts w:ascii="Cambria Math" w:hAnsi="Cambria Math" w:cs="Cambria Math"/>
          <w:color w:val="202122"/>
        </w:rPr>
        <w:t>𝛕</w:t>
      </w:r>
      <w:r w:rsidRPr="005141CB">
        <w:rPr>
          <w:color w:val="202122"/>
        </w:rPr>
        <w:t xml:space="preserve"> = -0.1), the </w:t>
      </w:r>
      <w:r w:rsidRPr="005141CB">
        <w:t xml:space="preserve">network </w:t>
      </w:r>
      <w:r w:rsidR="001526D6" w:rsidRPr="005141CB">
        <w:t>sum score</w:t>
      </w:r>
      <w:r w:rsidRPr="005141CB">
        <w:t xml:space="preserve"> is -5.462 (</w:t>
      </w:r>
      <w:r w:rsidR="00544537" w:rsidRPr="005141CB">
        <w:t>CI =</w:t>
      </w:r>
      <w:r w:rsidRPr="005141CB">
        <w:t xml:space="preserve"> -5.721</w:t>
      </w:r>
      <w:r w:rsidR="001526D6" w:rsidRPr="005141CB">
        <w:t>,</w:t>
      </w:r>
      <w:r w:rsidRPr="005141CB">
        <w:t xml:space="preserve"> -5.203). This synt</w:t>
      </w:r>
      <w:r w:rsidR="00C94AD4" w:rsidRPr="005141CB">
        <w:t>h</w:t>
      </w:r>
      <w:r w:rsidRPr="005141CB">
        <w:t>etic index represents a moderately</w:t>
      </w:r>
      <w:r w:rsidR="00C94AD4" w:rsidRPr="005141CB">
        <w:t xml:space="preserve"> </w:t>
      </w:r>
      <w:r w:rsidRPr="005141CB">
        <w:t xml:space="preserve">negative </w:t>
      </w:r>
      <w:r w:rsidR="00C94AD4" w:rsidRPr="005141CB">
        <w:t xml:space="preserve">configuration of attitudes </w:t>
      </w:r>
      <w:r w:rsidR="00F85C39">
        <w:t>towards</w:t>
      </w:r>
      <w:r w:rsidR="00C94AD4" w:rsidRPr="005141CB">
        <w:t xml:space="preserve"> inequality, as </w:t>
      </w:r>
      <w:r w:rsidRPr="005141CB">
        <w:t xml:space="preserve">the dependent variable </w:t>
      </w:r>
      <w:r w:rsidR="00C94AD4" w:rsidRPr="005141CB">
        <w:t xml:space="preserve">of the simulation </w:t>
      </w:r>
      <w:r w:rsidRPr="005141CB">
        <w:t>range</w:t>
      </w:r>
      <w:r w:rsidR="00C94AD4" w:rsidRPr="005141CB">
        <w:t xml:space="preserve">s between -22 (all items are rejected) to 22 (all items are endorsed). The reference line on the left of Figure </w:t>
      </w:r>
      <w:r w:rsidR="002C17E4">
        <w:t>5</w:t>
      </w:r>
      <w:r w:rsidR="00C94AD4" w:rsidRPr="005141CB">
        <w:t xml:space="preserve"> discerns between successful and unsuccessful manipulation attempts. All dots have confidence intervals on the right of the dashed reference line, meaning each simulated manipulation induced a significant change </w:t>
      </w:r>
      <w:r w:rsidR="00760DBE" w:rsidRPr="005141CB">
        <w:t>in</w:t>
      </w:r>
      <w:r w:rsidR="00C94AD4" w:rsidRPr="005141CB">
        <w:t xml:space="preserve"> the network sum</w:t>
      </w:r>
      <w:r w:rsidR="001526D6" w:rsidRPr="005141CB">
        <w:t xml:space="preserve"> </w:t>
      </w:r>
      <w:r w:rsidR="00C94AD4" w:rsidRPr="005141CB">
        <w:t xml:space="preserve">score. The dotted reference line of Figure </w:t>
      </w:r>
      <w:r w:rsidR="002C17E4">
        <w:t>5</w:t>
      </w:r>
      <w:r w:rsidR="00C94AD4" w:rsidRPr="005141CB">
        <w:t xml:space="preserve"> helps</w:t>
      </w:r>
      <w:r w:rsidR="001526D6" w:rsidRPr="005141CB">
        <w:t xml:space="preserve"> to</w:t>
      </w:r>
      <w:r w:rsidR="00C94AD4" w:rsidRPr="005141CB">
        <w:t xml:space="preserve"> detect downstream effects, as it is positioned 2 units on the right of the former. Nodes whose confidence interval</w:t>
      </w:r>
      <w:r w:rsidR="001526D6" w:rsidRPr="005141CB">
        <w:t>s</w:t>
      </w:r>
      <w:r w:rsidR="00C94AD4" w:rsidRPr="005141CB">
        <w:t xml:space="preserve"> </w:t>
      </w:r>
      <w:r w:rsidR="001526D6" w:rsidRPr="005141CB">
        <w:t xml:space="preserve">are </w:t>
      </w:r>
      <w:r w:rsidR="00C94AD4" w:rsidRPr="005141CB">
        <w:t xml:space="preserve">on the right of the line produced downstream effects, as their manipulation produced their state change, </w:t>
      </w:r>
      <w:proofErr w:type="gramStart"/>
      <w:r w:rsidR="00C94AD4" w:rsidRPr="005141CB">
        <w:t>and also</w:t>
      </w:r>
      <w:proofErr w:type="gramEnd"/>
      <w:r w:rsidR="00C94AD4" w:rsidRPr="005141CB">
        <w:t xml:space="preserve"> induced wider readaptation processes in the network of attitudes </w:t>
      </w:r>
      <w:r w:rsidR="00F85C39">
        <w:t>towards</w:t>
      </w:r>
      <w:r w:rsidR="00C94AD4" w:rsidRPr="005141CB">
        <w:t xml:space="preserve"> inequality. </w:t>
      </w:r>
    </w:p>
    <w:p w14:paraId="70C82F53" w14:textId="758FDE74" w:rsidR="004431B8" w:rsidRPr="00391C24" w:rsidRDefault="00760DBE" w:rsidP="00391C24">
      <w:r w:rsidRPr="00684679">
        <w:rPr>
          <w:highlight w:val="cyan"/>
        </w:rPr>
        <w:t>E</w:t>
      </w:r>
      <w:r w:rsidR="00C94AD4" w:rsidRPr="00684679">
        <w:rPr>
          <w:highlight w:val="cyan"/>
        </w:rPr>
        <w:t>ight nodes</w:t>
      </w:r>
      <w:r w:rsidR="00C94AD4" w:rsidRPr="005141CB">
        <w:t xml:space="preserve"> produce</w:t>
      </w:r>
      <w:r w:rsidR="003E241F" w:rsidRPr="005141CB">
        <w:t xml:space="preserve"> changes that are bigger than two units. These nodes are </w:t>
      </w:r>
      <w:r w:rsidR="002C17E4">
        <w:t xml:space="preserve">the </w:t>
      </w:r>
      <w:r w:rsidR="00A6659E" w:rsidRPr="002C17E4">
        <w:rPr>
          <w:i/>
          <w:iCs/>
          <w:highlight w:val="green"/>
        </w:rPr>
        <w:t>Perception of large income inequality</w:t>
      </w:r>
      <w:r w:rsidR="003E241F" w:rsidRPr="005141CB">
        <w:t xml:space="preserve"> (x̄ = -2.135; </w:t>
      </w:r>
      <w:r w:rsidR="00544537" w:rsidRPr="005141CB">
        <w:t>CI =</w:t>
      </w:r>
      <w:r w:rsidR="003E241F" w:rsidRPr="005141CB">
        <w:t xml:space="preserve"> -2.388</w:t>
      </w:r>
      <w:r w:rsidR="001C2E69" w:rsidRPr="005141CB">
        <w:t>,</w:t>
      </w:r>
      <w:r w:rsidR="003E241F" w:rsidRPr="005141CB">
        <w:t xml:space="preserve"> -1.882), </w:t>
      </w:r>
      <w:r w:rsidR="006C2345" w:rsidRPr="002C17E4">
        <w:rPr>
          <w:i/>
          <w:iCs/>
          <w:highlight w:val="green"/>
        </w:rPr>
        <w:t>Importance of race</w:t>
      </w:r>
      <w:r w:rsidR="003E241F" w:rsidRPr="005141CB">
        <w:t xml:space="preserve"> (x̄ = -2.301; </w:t>
      </w:r>
      <w:r w:rsidR="00544537" w:rsidRPr="005141CB">
        <w:t>CI =</w:t>
      </w:r>
      <w:r w:rsidR="003E241F" w:rsidRPr="005141CB">
        <w:t xml:space="preserve"> -2.564</w:t>
      </w:r>
      <w:r w:rsidR="001C2E69" w:rsidRPr="005141CB">
        <w:t>,</w:t>
      </w:r>
      <w:r w:rsidR="003E241F" w:rsidRPr="005141CB">
        <w:t xml:space="preserve"> -2.038), </w:t>
      </w:r>
      <w:r w:rsidR="006C2345" w:rsidRPr="002C17E4">
        <w:rPr>
          <w:i/>
          <w:iCs/>
          <w:highlight w:val="green"/>
        </w:rPr>
        <w:t>Belief in public redistribution</w:t>
      </w:r>
      <w:r w:rsidR="003E241F" w:rsidRPr="005141CB">
        <w:t xml:space="preserve"> (x̄ = -2.425; </w:t>
      </w:r>
      <w:r w:rsidR="00544537" w:rsidRPr="005141CB">
        <w:t>CI =</w:t>
      </w:r>
      <w:r w:rsidR="003E241F" w:rsidRPr="005141CB">
        <w:t xml:space="preserve"> -2.685</w:t>
      </w:r>
      <w:r w:rsidR="001C2E69" w:rsidRPr="005141CB">
        <w:t>,</w:t>
      </w:r>
      <w:r w:rsidR="003E241F" w:rsidRPr="005141CB">
        <w:t xml:space="preserve"> -2.165), </w:t>
      </w:r>
      <w:r w:rsidR="00A6659E" w:rsidRPr="002C17E4">
        <w:rPr>
          <w:i/>
          <w:iCs/>
          <w:highlight w:val="green"/>
        </w:rPr>
        <w:t>Perception of tax regressivity</w:t>
      </w:r>
      <w:r w:rsidR="003E241F" w:rsidRPr="005141CB">
        <w:t xml:space="preserve"> (x̄ = -2.570; </w:t>
      </w:r>
      <w:r w:rsidR="00544537" w:rsidRPr="005141CB">
        <w:t>CI =</w:t>
      </w:r>
      <w:r w:rsidR="003E241F" w:rsidRPr="005141CB">
        <w:t xml:space="preserve"> </w:t>
      </w:r>
      <w:r w:rsidR="001A6EA8" w:rsidRPr="005141CB">
        <w:t>-2.826</w:t>
      </w:r>
      <w:r w:rsidR="001C2E69" w:rsidRPr="005141CB">
        <w:t>,</w:t>
      </w:r>
      <w:r w:rsidR="003E241F" w:rsidRPr="005141CB">
        <w:t xml:space="preserve"> </w:t>
      </w:r>
      <w:r w:rsidR="001A6EA8" w:rsidRPr="005141CB">
        <w:t>-2.314</w:t>
      </w:r>
      <w:r w:rsidR="003E241F" w:rsidRPr="005141CB">
        <w:t xml:space="preserve">), </w:t>
      </w:r>
      <w:r w:rsidR="00A6659E" w:rsidRPr="002C17E4">
        <w:rPr>
          <w:i/>
          <w:iCs/>
          <w:highlight w:val="green"/>
        </w:rPr>
        <w:t>Belief in progressive taxation</w:t>
      </w:r>
      <w:r w:rsidR="003E241F" w:rsidRPr="005141CB">
        <w:t xml:space="preserve"> (x̄ = </w:t>
      </w:r>
      <w:r w:rsidR="001A6EA8" w:rsidRPr="005141CB">
        <w:t>-2.623</w:t>
      </w:r>
      <w:r w:rsidR="003E241F" w:rsidRPr="005141CB">
        <w:t xml:space="preserve">; </w:t>
      </w:r>
      <w:r w:rsidR="00544537" w:rsidRPr="005141CB">
        <w:t>CI =</w:t>
      </w:r>
      <w:r w:rsidR="003E241F" w:rsidRPr="005141CB">
        <w:t xml:space="preserve"> </w:t>
      </w:r>
      <w:r w:rsidR="001A6EA8" w:rsidRPr="005141CB">
        <w:t>-2.884</w:t>
      </w:r>
      <w:r w:rsidR="001C2E69" w:rsidRPr="005141CB">
        <w:t>,</w:t>
      </w:r>
      <w:r w:rsidR="003E241F" w:rsidRPr="005141CB">
        <w:t xml:space="preserve"> </w:t>
      </w:r>
      <w:r w:rsidR="001A6EA8" w:rsidRPr="005141CB">
        <w:t>-2.360</w:t>
      </w:r>
      <w:r w:rsidR="003E241F" w:rsidRPr="005141CB">
        <w:t xml:space="preserve">), </w:t>
      </w:r>
      <w:r w:rsidR="00A6659E" w:rsidRPr="002C17E4">
        <w:rPr>
          <w:i/>
          <w:iCs/>
          <w:highlight w:val="green"/>
        </w:rPr>
        <w:t>Judgment of failure of public redistribution</w:t>
      </w:r>
      <w:r w:rsidR="003E241F" w:rsidRPr="005141CB">
        <w:t xml:space="preserve"> (x̄ = </w:t>
      </w:r>
      <w:r w:rsidR="001A6EA8" w:rsidRPr="005141CB">
        <w:t>-2.673</w:t>
      </w:r>
      <w:r w:rsidR="003E241F" w:rsidRPr="005141CB">
        <w:t xml:space="preserve">; </w:t>
      </w:r>
      <w:r w:rsidR="00544537" w:rsidRPr="005141CB">
        <w:t>CI =</w:t>
      </w:r>
      <w:r w:rsidR="003E241F" w:rsidRPr="005141CB">
        <w:t xml:space="preserve"> </w:t>
      </w:r>
      <w:r w:rsidR="001A6EA8" w:rsidRPr="005141CB">
        <w:t>-2.928</w:t>
      </w:r>
      <w:r w:rsidR="001C2E69" w:rsidRPr="005141CB">
        <w:t>,</w:t>
      </w:r>
      <w:r w:rsidR="003E241F" w:rsidRPr="005141CB">
        <w:t xml:space="preserve"> </w:t>
      </w:r>
      <w:r w:rsidR="001A6EA8" w:rsidRPr="005141CB">
        <w:t>-2.418</w:t>
      </w:r>
      <w:r w:rsidR="003E241F" w:rsidRPr="005141CB">
        <w:t>)</w:t>
      </w:r>
      <w:r w:rsidR="00CB3415">
        <w:t xml:space="preserve">, </w:t>
      </w:r>
      <w:r w:rsidR="00CB3415" w:rsidRPr="00CB3415">
        <w:rPr>
          <w:highlight w:val="yellow"/>
        </w:rPr>
        <w:t xml:space="preserve">and the Importance of </w:t>
      </w:r>
      <w:r w:rsidR="00CB3415" w:rsidRPr="00CB3415">
        <w:rPr>
          <w:i/>
          <w:iCs/>
          <w:highlight w:val="yellow"/>
        </w:rPr>
        <w:t>coming from a wealthy family</w:t>
      </w:r>
      <w:r w:rsidR="00CB3415" w:rsidRPr="00CB3415">
        <w:rPr>
          <w:highlight w:val="yellow"/>
        </w:rPr>
        <w:t xml:space="preserve"> and personal </w:t>
      </w:r>
      <w:r w:rsidR="00CB3415" w:rsidRPr="00CB3415">
        <w:rPr>
          <w:i/>
          <w:iCs/>
          <w:highlight w:val="yellow"/>
        </w:rPr>
        <w:t>sex</w:t>
      </w:r>
      <w:r w:rsidR="003E241F" w:rsidRPr="00CB3415">
        <w:rPr>
          <w:highlight w:val="yellow"/>
        </w:rPr>
        <w:t>.</w:t>
      </w:r>
      <w:r w:rsidR="003E241F" w:rsidRPr="005141CB">
        <w:t xml:space="preserve"> </w:t>
      </w:r>
      <w:r w:rsidRPr="005141CB">
        <w:t>This</w:t>
      </w:r>
      <w:r w:rsidR="00DD4D23" w:rsidRPr="005141CB">
        <w:t xml:space="preserve"> confirms and extends </w:t>
      </w:r>
      <w:r w:rsidR="001A6EA8" w:rsidRPr="005141CB">
        <w:t xml:space="preserve">H4.  A comparison between Figure 5 and the centrality table of Figure 4 reveals that </w:t>
      </w:r>
      <w:r w:rsidR="002C17E4">
        <w:t>S</w:t>
      </w:r>
      <w:r w:rsidR="001A6EA8" w:rsidRPr="005141CB">
        <w:t xml:space="preserve">trength centrality and </w:t>
      </w:r>
      <w:r w:rsidR="00DD4D23" w:rsidRPr="005141CB">
        <w:t>magnitude of</w:t>
      </w:r>
      <w:r w:rsidR="001A6EA8" w:rsidRPr="005141CB">
        <w:t xml:space="preserve"> </w:t>
      </w:r>
      <w:r w:rsidR="001C2E69" w:rsidRPr="005141CB">
        <w:t>sum score</w:t>
      </w:r>
      <w:r w:rsidR="001A6EA8" w:rsidRPr="005141CB">
        <w:t xml:space="preserve"> </w:t>
      </w:r>
      <w:r w:rsidR="001A6EA8" w:rsidRPr="005141CB">
        <w:lastRenderedPageBreak/>
        <w:t xml:space="preserve">change are highly correlated. Indeed, nodes whose manipulation produces downstream effects cover the highest position in the centrality table. The only </w:t>
      </w:r>
      <w:proofErr w:type="gramStart"/>
      <w:r w:rsidR="001A6EA8" w:rsidRPr="005141CB">
        <w:t>exception</w:t>
      </w:r>
      <w:r w:rsidR="00CB3415">
        <w:t>s</w:t>
      </w:r>
      <w:proofErr w:type="gramEnd"/>
      <w:r w:rsidR="001A6EA8" w:rsidRPr="005141CB">
        <w:t xml:space="preserve"> to this pattern is the node </w:t>
      </w:r>
      <w:r w:rsidR="00A6659E" w:rsidRPr="002C17E4">
        <w:rPr>
          <w:i/>
          <w:iCs/>
          <w:highlight w:val="green"/>
        </w:rPr>
        <w:t>Judgment of failure of public redistribution</w:t>
      </w:r>
      <w:r w:rsidR="00CB3415">
        <w:rPr>
          <w:i/>
          <w:iCs/>
        </w:rPr>
        <w:t xml:space="preserve"> </w:t>
      </w:r>
      <w:r w:rsidR="00CB3415" w:rsidRPr="00CB3415">
        <w:rPr>
          <w:highlight w:val="yellow"/>
        </w:rPr>
        <w:t>and the</w:t>
      </w:r>
      <w:r w:rsidR="00CB3415" w:rsidRPr="00CB3415">
        <w:rPr>
          <w:i/>
          <w:iCs/>
          <w:highlight w:val="yellow"/>
        </w:rPr>
        <w:t xml:space="preserve"> Importance of sex</w:t>
      </w:r>
      <w:r w:rsidR="001A6EA8" w:rsidRPr="00CB3415">
        <w:rPr>
          <w:highlight w:val="yellow"/>
        </w:rPr>
        <w:t>, which ha</w:t>
      </w:r>
      <w:r w:rsidR="00CB3415" w:rsidRPr="00CB3415">
        <w:rPr>
          <w:highlight w:val="yellow"/>
        </w:rPr>
        <w:t>ve</w:t>
      </w:r>
      <w:r w:rsidR="001A6EA8" w:rsidRPr="00CB3415">
        <w:rPr>
          <w:highlight w:val="yellow"/>
        </w:rPr>
        <w:t xml:space="preserve"> medium strength centrality, but still produce huge variations in the network when targeted.</w:t>
      </w:r>
      <w:r w:rsidR="001A6EA8" w:rsidRPr="005141CB">
        <w:t xml:space="preserve"> </w:t>
      </w:r>
      <w:r w:rsidR="00DD4D23" w:rsidRPr="000D28A0">
        <w:rPr>
          <w:highlight w:val="cyan"/>
        </w:rPr>
        <w:t>T</w:t>
      </w:r>
      <w:r w:rsidR="001A6EA8" w:rsidRPr="000D28A0">
        <w:rPr>
          <w:highlight w:val="cyan"/>
        </w:rPr>
        <w:t>he simulation shows that</w:t>
      </w:r>
      <w:r w:rsidR="00DD4D23" w:rsidRPr="000D28A0">
        <w:rPr>
          <w:highlight w:val="cyan"/>
        </w:rPr>
        <w:t xml:space="preserve">, </w:t>
      </w:r>
      <w:r w:rsidR="001A6EA8" w:rsidRPr="000D28A0">
        <w:rPr>
          <w:highlight w:val="cyan"/>
        </w:rPr>
        <w:t xml:space="preserve">regardless of </w:t>
      </w:r>
      <w:r w:rsidR="00DD4D23" w:rsidRPr="000D28A0">
        <w:rPr>
          <w:highlight w:val="cyan"/>
        </w:rPr>
        <w:t>the nodes</w:t>
      </w:r>
      <w:r w:rsidR="003B44D6" w:rsidRPr="000D28A0">
        <w:rPr>
          <w:highlight w:val="cyan"/>
        </w:rPr>
        <w:t>’</w:t>
      </w:r>
      <w:r w:rsidR="00DD4D23" w:rsidRPr="000D28A0">
        <w:rPr>
          <w:highlight w:val="cyan"/>
        </w:rPr>
        <w:t xml:space="preserve"> importance,</w:t>
      </w:r>
      <w:r w:rsidR="001A6EA8" w:rsidRPr="000D28A0">
        <w:rPr>
          <w:highlight w:val="cyan"/>
        </w:rPr>
        <w:t xml:space="preserve"> </w:t>
      </w:r>
      <w:r w:rsidR="00DD4D23" w:rsidRPr="000D28A0">
        <w:rPr>
          <w:highlight w:val="cyan"/>
        </w:rPr>
        <w:t>manipulation of a single item is</w:t>
      </w:r>
      <w:r w:rsidR="001A6EA8" w:rsidRPr="000D28A0">
        <w:rPr>
          <w:highlight w:val="cyan"/>
        </w:rPr>
        <w:t xml:space="preserve"> not enough to produce drastic variation in </w:t>
      </w:r>
      <w:r w:rsidR="00DD4D23" w:rsidRPr="000D28A0">
        <w:rPr>
          <w:highlight w:val="cyan"/>
        </w:rPr>
        <w:t xml:space="preserve">the </w:t>
      </w:r>
      <w:r w:rsidR="001A6EA8" w:rsidRPr="000D28A0">
        <w:rPr>
          <w:highlight w:val="cyan"/>
        </w:rPr>
        <w:t>network. Indeed, across all manipulations, t</w:t>
      </w:r>
      <w:r w:rsidR="00DD4D23" w:rsidRPr="000D28A0">
        <w:rPr>
          <w:highlight w:val="cyan"/>
        </w:rPr>
        <w:t>he sum</w:t>
      </w:r>
      <w:r w:rsidR="001C2E69" w:rsidRPr="000D28A0">
        <w:rPr>
          <w:highlight w:val="cyan"/>
        </w:rPr>
        <w:t xml:space="preserve"> </w:t>
      </w:r>
      <w:r w:rsidR="00DD4D23" w:rsidRPr="000D28A0">
        <w:rPr>
          <w:highlight w:val="cyan"/>
        </w:rPr>
        <w:t xml:space="preserve">scores representing the overall </w:t>
      </w:r>
      <w:r w:rsidR="001A6EA8" w:rsidRPr="000D28A0">
        <w:rPr>
          <w:highlight w:val="cyan"/>
        </w:rPr>
        <w:t xml:space="preserve">levels of attitudes </w:t>
      </w:r>
      <w:r w:rsidR="00F85C39" w:rsidRPr="000D28A0">
        <w:rPr>
          <w:highlight w:val="cyan"/>
        </w:rPr>
        <w:t>towards</w:t>
      </w:r>
      <w:r w:rsidR="001A6EA8" w:rsidRPr="000D28A0">
        <w:rPr>
          <w:highlight w:val="cyan"/>
        </w:rPr>
        <w:t xml:space="preserve"> inequality remain negative in sign.</w:t>
      </w:r>
      <w:r w:rsidR="001A6EA8" w:rsidRPr="00753F1A">
        <w:t xml:space="preserve"> </w:t>
      </w:r>
    </w:p>
    <w:p w14:paraId="64C9460A" w14:textId="4F2832DE" w:rsidR="00246664" w:rsidRPr="00753F1A" w:rsidRDefault="00246664" w:rsidP="00391C24">
      <w:pPr>
        <w:pStyle w:val="Heading2"/>
      </w:pPr>
      <w:r w:rsidRPr="00753F1A">
        <w:t>5. Discussion</w:t>
      </w:r>
    </w:p>
    <w:p w14:paraId="20484201" w14:textId="3FC8806E" w:rsidR="00900613" w:rsidRPr="002C17E4" w:rsidRDefault="00D31DD4" w:rsidP="00917272">
      <w:r w:rsidRPr="002C17E4">
        <w:t>A</w:t>
      </w:r>
      <w:r w:rsidR="00917272" w:rsidRPr="002C17E4">
        <w:t xml:space="preserve">ttitudes </w:t>
      </w:r>
      <w:r w:rsidR="00F85C39">
        <w:t>towards</w:t>
      </w:r>
      <w:r w:rsidR="00917272" w:rsidRPr="002C17E4">
        <w:t xml:space="preserve"> inequality </w:t>
      </w:r>
      <w:r w:rsidRPr="002C17E4">
        <w:t>are</w:t>
      </w:r>
      <w:r w:rsidR="00917272" w:rsidRPr="002C17E4">
        <w:t xml:space="preserve"> composed of perceptions, beliefs, and judgments </w:t>
      </w:r>
      <w:r w:rsidR="00917272" w:rsidRPr="002C17E4">
        <w:fldChar w:fldCharType="begin"/>
      </w:r>
      <w:r w:rsidR="00E336D9">
        <w:instrText xml:space="preserve"> ADDIN ZOTERO_ITEM CSL_CITATION {"citationID":"ZEhmjxLa","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917272" w:rsidRPr="002C17E4">
        <w:fldChar w:fldCharType="separate"/>
      </w:r>
      <w:r w:rsidR="00917272" w:rsidRPr="002C17E4">
        <w:rPr>
          <w:noProof/>
        </w:rPr>
        <w:t>(Janmaat, 2013)</w:t>
      </w:r>
      <w:r w:rsidR="00917272" w:rsidRPr="002C17E4">
        <w:fldChar w:fldCharType="end"/>
      </w:r>
      <w:r w:rsidR="00917272" w:rsidRPr="002C17E4">
        <w:t xml:space="preserve">. </w:t>
      </w:r>
      <w:r w:rsidR="00917272" w:rsidRPr="002C17E4">
        <w:rPr>
          <w:highlight w:val="green"/>
        </w:rPr>
        <w:t xml:space="preserve">To </w:t>
      </w:r>
      <w:r w:rsidR="002C17E4" w:rsidRPr="002C17E4">
        <w:rPr>
          <w:highlight w:val="green"/>
        </w:rPr>
        <w:t>validly study this</w:t>
      </w:r>
      <w:r w:rsidR="00917272" w:rsidRPr="002C17E4">
        <w:rPr>
          <w:highlight w:val="green"/>
        </w:rPr>
        <w:t xml:space="preserve"> </w:t>
      </w:r>
      <w:r w:rsidR="002C17E4" w:rsidRPr="002C17E4">
        <w:rPr>
          <w:highlight w:val="green"/>
        </w:rPr>
        <w:t>multifaceted concept</w:t>
      </w:r>
      <w:r w:rsidR="00917272" w:rsidRPr="002C17E4">
        <w:t xml:space="preserve">, </w:t>
      </w:r>
      <w:r w:rsidR="00F53926" w:rsidRPr="002C17E4">
        <w:t>we</w:t>
      </w:r>
      <w:r w:rsidR="00917272" w:rsidRPr="002C17E4">
        <w:t xml:space="preserve"> selected 22 ISSP </w:t>
      </w:r>
      <w:r w:rsidR="00F53926" w:rsidRPr="002C17E4">
        <w:t xml:space="preserve">questions </w:t>
      </w:r>
      <w:r w:rsidR="00917272" w:rsidRPr="002C17E4">
        <w:t xml:space="preserve">surveyed in the United States. Variable selection cumulated with past research adopting a network approach to study public attitudes </w:t>
      </w:r>
      <w:r w:rsidR="00F85C39">
        <w:t>towards</w:t>
      </w:r>
      <w:r w:rsidR="00917272" w:rsidRPr="002C17E4">
        <w:t xml:space="preserve"> </w:t>
      </w:r>
      <w:r w:rsidR="00F53926" w:rsidRPr="002C17E4">
        <w:t>inequality, redistribution, taxation, and wages</w:t>
      </w:r>
      <w:r w:rsidR="00917272" w:rsidRPr="002C17E4">
        <w:t xml:space="preserve"> </w:t>
      </w:r>
      <w:r w:rsidR="00917272" w:rsidRPr="002C17E4">
        <w:fldChar w:fldCharType="begin"/>
      </w:r>
      <w:r w:rsidR="00E336D9">
        <w:instrText xml:space="preserve"> ADDIN ZOTERO_ITEM CSL_CITATION {"citationID":"XbgVWQ31","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17272" w:rsidRPr="002C17E4">
        <w:fldChar w:fldCharType="separate"/>
      </w:r>
      <w:r w:rsidR="00917272" w:rsidRPr="002C17E4">
        <w:rPr>
          <w:noProof/>
        </w:rPr>
        <w:t>(</w:t>
      </w:r>
      <w:r w:rsidR="0083621A">
        <w:rPr>
          <w:noProof/>
        </w:rPr>
        <w:t xml:space="preserve">see </w:t>
      </w:r>
      <w:r w:rsidR="00917272" w:rsidRPr="002C17E4">
        <w:rPr>
          <w:noProof/>
        </w:rPr>
        <w:t>Franetovic &amp; Bertero, 2023)</w:t>
      </w:r>
      <w:r w:rsidR="00917272" w:rsidRPr="002C17E4">
        <w:fldChar w:fldCharType="end"/>
      </w:r>
      <w:r w:rsidR="00917272" w:rsidRPr="002C17E4">
        <w:t xml:space="preserve">. </w:t>
      </w:r>
    </w:p>
    <w:p w14:paraId="1CFEAB7B" w14:textId="1D890AD5" w:rsidR="007F6245" w:rsidRPr="002C17E4" w:rsidRDefault="00917272" w:rsidP="00917272">
      <w:r w:rsidRPr="002C17E4">
        <w:t xml:space="preserve">The </w:t>
      </w:r>
      <w:r w:rsidR="00900613" w:rsidRPr="002C17E4">
        <w:t xml:space="preserve">structure of attitudes </w:t>
      </w:r>
      <w:r w:rsidR="00F85C39">
        <w:t>towards</w:t>
      </w:r>
      <w:r w:rsidR="00900613" w:rsidRPr="002C17E4">
        <w:t xml:space="preserve"> inequality at the population level was studied through a </w:t>
      </w:r>
      <w:proofErr w:type="spellStart"/>
      <w:r w:rsidR="00900613" w:rsidRPr="002C17E4">
        <w:t>mgm</w:t>
      </w:r>
      <w:proofErr w:type="spellEnd"/>
      <w:r w:rsidR="00900613" w:rsidRPr="002C17E4">
        <w:t xml:space="preserve">, which rendered survey items as nodes of </w:t>
      </w:r>
      <w:r w:rsidR="00D31DD4" w:rsidRPr="002C17E4">
        <w:t xml:space="preserve">a </w:t>
      </w:r>
      <w:r w:rsidR="00900613" w:rsidRPr="002C17E4">
        <w:t xml:space="preserve">weighted and signed </w:t>
      </w:r>
      <w:r w:rsidR="00D31DD4" w:rsidRPr="002C17E4">
        <w:t>network.</w:t>
      </w:r>
      <w:r w:rsidR="00900613" w:rsidRPr="002C17E4">
        <w:t xml:space="preserve"> </w:t>
      </w:r>
      <w:r w:rsidR="00D31DD4" w:rsidRPr="002C17E4">
        <w:t>The</w:t>
      </w:r>
      <w:r w:rsidR="00900613" w:rsidRPr="002C17E4">
        <w:t xml:space="preserve"> disparate set of </w:t>
      </w:r>
      <w:r w:rsidR="00D31DD4" w:rsidRPr="002C17E4">
        <w:t>evaluations is</w:t>
      </w:r>
      <w:r w:rsidR="00900613" w:rsidRPr="002C17E4">
        <w:t xml:space="preserve"> organized in a coherent </w:t>
      </w:r>
      <w:r w:rsidR="00D31DD4" w:rsidRPr="002C17E4">
        <w:t>belief system</w:t>
      </w:r>
      <w:r w:rsidR="007F6245" w:rsidRPr="002C17E4">
        <w:t>, as</w:t>
      </w:r>
      <w:r w:rsidR="00900613" w:rsidRPr="002C17E4">
        <w:t xml:space="preserve"> variables tapping different domains and different dimensions </w:t>
      </w:r>
      <w:r w:rsidR="007F6245" w:rsidRPr="002C17E4">
        <w:t xml:space="preserve">are organized into a single network component. </w:t>
      </w:r>
      <w:r w:rsidR="00742A59" w:rsidRPr="002C17E4">
        <w:t xml:space="preserve">Moreover, the network has small-world characteristics. At a theoretical level, this is motivated by the </w:t>
      </w:r>
      <w:r w:rsidR="001E1240" w:rsidRPr="002C17E4">
        <w:t xml:space="preserve">cognitive </w:t>
      </w:r>
      <w:r w:rsidR="00742A59" w:rsidRPr="002C17E4">
        <w:t xml:space="preserve">balance between the need for consistency and the need for accuracy </w:t>
      </w:r>
      <w:r w:rsidR="00742A59" w:rsidRPr="002C17E4">
        <w:fldChar w:fldCharType="begin"/>
      </w:r>
      <w:r w:rsidR="00E336D9">
        <w:instrText xml:space="preserve"> ADDIN ZOTERO_ITEM CSL_CITATION {"citationID":"z5vLFsys","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742A59" w:rsidRPr="002C17E4">
        <w:fldChar w:fldCharType="separate"/>
      </w:r>
      <w:r w:rsidR="001E1240" w:rsidRPr="002C17E4">
        <w:rPr>
          <w:noProof/>
        </w:rPr>
        <w:t>(Dalege et al., 2016)</w:t>
      </w:r>
      <w:r w:rsidR="00742A59" w:rsidRPr="002C17E4">
        <w:fldChar w:fldCharType="end"/>
      </w:r>
      <w:r w:rsidR="00742A59" w:rsidRPr="002C17E4">
        <w:t xml:space="preserve">. </w:t>
      </w:r>
      <w:r w:rsidR="001E1240" w:rsidRPr="002C17E4">
        <w:t xml:space="preserve">The first phenomenon prompts individuals to hold coherent attitudes, to reduce psychological distress. On the </w:t>
      </w:r>
      <w:proofErr w:type="gramStart"/>
      <w:r w:rsidR="001E1240" w:rsidRPr="002C17E4">
        <w:t>opposite</w:t>
      </w:r>
      <w:proofErr w:type="gramEnd"/>
      <w:r w:rsidR="001E1240" w:rsidRPr="002C17E4">
        <w:t xml:space="preserv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2C17E4">
        <w:t>misaligned</w:t>
      </w:r>
      <w:r w:rsidR="001E1240" w:rsidRPr="002C17E4">
        <w:t xml:space="preserve"> ones in different regions of the network. </w:t>
      </w:r>
    </w:p>
    <w:p w14:paraId="3EBE8015" w14:textId="0801D430" w:rsidR="008D5550" w:rsidRPr="002C17E4" w:rsidRDefault="007F6245" w:rsidP="009B4BD1">
      <w:r w:rsidRPr="002C17E4">
        <w:t xml:space="preserve">Within this network, the strongest associations involve the </w:t>
      </w:r>
      <w:r w:rsidR="00544537" w:rsidRPr="002C17E4">
        <w:t>explanations of inequality</w:t>
      </w:r>
      <w:r w:rsidRPr="002C17E4">
        <w:t xml:space="preserve">, the perception of </w:t>
      </w:r>
      <w:r w:rsidR="002B43B1" w:rsidRPr="002C17E4">
        <w:t xml:space="preserve">large </w:t>
      </w:r>
      <w:r w:rsidRPr="002C17E4">
        <w:t xml:space="preserve">income inequality, and the </w:t>
      </w:r>
      <w:r w:rsidR="008D5550" w:rsidRPr="002C17E4">
        <w:t>belief in public redistribution</w:t>
      </w:r>
      <w:r w:rsidRPr="002C17E4">
        <w:t xml:space="preserve">. </w:t>
      </w:r>
      <w:r w:rsidR="00A678E2" w:rsidRPr="002C17E4">
        <w:t xml:space="preserve">Results showed that perceiving personal sex as a key variable for personal success is highly predictive of considering religion and race as </w:t>
      </w:r>
      <w:r w:rsidR="00A678E2" w:rsidRPr="002C17E4">
        <w:lastRenderedPageBreak/>
        <w:t xml:space="preserve">important, and vice versa. In the same fashion, explanations pointing at the individual agency, such as the role of hard work, and personal and parental education are strongly tied in the network. </w:t>
      </w:r>
      <w:r w:rsidRPr="002C17E4">
        <w:t xml:space="preserve">Although researchers have long </w:t>
      </w:r>
      <w:r w:rsidR="00B93206" w:rsidRPr="002C17E4">
        <w:t xml:space="preserve">distinguished between individualist and structuralist </w:t>
      </w:r>
      <w:r w:rsidR="00544537" w:rsidRPr="002C17E4">
        <w:t>explanations of inequality</w:t>
      </w:r>
      <w:r w:rsidR="00F53926" w:rsidRPr="002C17E4">
        <w:t xml:space="preserve"> (</w:t>
      </w:r>
      <w:r w:rsidR="008D5550" w:rsidRPr="002C17E4">
        <w:t>also referred</w:t>
      </w:r>
      <w:r w:rsidR="00F53926" w:rsidRPr="002C17E4">
        <w:t xml:space="preserve"> </w:t>
      </w:r>
      <w:r w:rsidR="004246FB" w:rsidRPr="002C17E4">
        <w:t xml:space="preserve">to </w:t>
      </w:r>
      <w:r w:rsidR="00F53926" w:rsidRPr="002C17E4">
        <w:t>as “inequality beliefs” or “stratification beliefs”)</w:t>
      </w:r>
      <w:r w:rsidR="00A678E2" w:rsidRPr="002C17E4">
        <w:t xml:space="preserve"> </w:t>
      </w:r>
      <w:r w:rsidRPr="002C17E4">
        <w:fldChar w:fldCharType="begin"/>
      </w:r>
      <w:r w:rsidR="00E336D9">
        <w:instrText xml:space="preserve"> ADDIN ZOTERO_ITEM CSL_CITATION {"citationID":"i5iNkLhO","properties":{"formattedCitation":"(Kluegel &amp; Smith, 1981)","plainCitation":"(Kluegel &amp; Smith, 1981)","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schema":"https://github.com/citation-style-language/schema/raw/master/csl-citation.json"} </w:instrText>
      </w:r>
      <w:r w:rsidRPr="002C17E4">
        <w:fldChar w:fldCharType="separate"/>
      </w:r>
      <w:r w:rsidRPr="002C17E4">
        <w:rPr>
          <w:noProof/>
        </w:rPr>
        <w:t>(Kluegel &amp; Smith, 1981)</w:t>
      </w:r>
      <w:r w:rsidRPr="002C17E4">
        <w:fldChar w:fldCharType="end"/>
      </w:r>
      <w:r w:rsidR="00A678E2" w:rsidRPr="002C17E4">
        <w:t>,</w:t>
      </w:r>
      <w:r w:rsidRPr="002C17E4">
        <w:t xml:space="preserve"> </w:t>
      </w:r>
      <w:r w:rsidR="00A678E2" w:rsidRPr="002C17E4">
        <w:t xml:space="preserve">most of </w:t>
      </w:r>
      <w:r w:rsidRPr="002C17E4">
        <w:t xml:space="preserve">these perceptions correlate positively empirically </w:t>
      </w:r>
      <w:r w:rsidRPr="002C17E4">
        <w:fldChar w:fldCharType="begin"/>
      </w:r>
      <w:r w:rsidR="004674AE">
        <w:instrText xml:space="preserve"> ADDIN ZOTERO_ITEM CSL_CITATION {"citationID":"9boX5mNV","properties":{"formattedCitation":"(Mijs, 2018a)","plainCitation":"(Mijs, 2018a)","noteIndex":0},"citationItems":[{"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Pr="002C17E4">
        <w:fldChar w:fldCharType="separate"/>
      </w:r>
      <w:r w:rsidR="004674AE" w:rsidRPr="004674AE">
        <w:t>(Mijs, 2018a)</w:t>
      </w:r>
      <w:r w:rsidRPr="002C17E4">
        <w:fldChar w:fldCharType="end"/>
      </w:r>
      <w:r w:rsidRPr="002C17E4">
        <w:t xml:space="preserve">. Consistently, most of the associations between these </w:t>
      </w:r>
      <w:r w:rsidR="00A678E2" w:rsidRPr="002C17E4">
        <w:t xml:space="preserve">two kinds of </w:t>
      </w:r>
      <w:r w:rsidRPr="002C17E4">
        <w:t xml:space="preserve">explanations </w:t>
      </w:r>
      <w:r w:rsidR="00D31DD4" w:rsidRPr="002C17E4">
        <w:t>were positive</w:t>
      </w:r>
      <w:r w:rsidRPr="002C17E4">
        <w:t>.</w:t>
      </w:r>
      <w:r w:rsidR="00A678E2" w:rsidRPr="002C17E4">
        <w:t xml:space="preserve"> The only exception to this pattern regards the belief in the importance of hard work, which </w:t>
      </w:r>
      <w:r w:rsidR="00D31DD4" w:rsidRPr="002C17E4">
        <w:t>contrast</w:t>
      </w:r>
      <w:r w:rsidR="00B93206" w:rsidRPr="002C17E4">
        <w:t>s</w:t>
      </w:r>
      <w:r w:rsidR="00D31DD4" w:rsidRPr="002C17E4">
        <w:t xml:space="preserve"> </w:t>
      </w:r>
      <w:r w:rsidR="00B93206" w:rsidRPr="002C17E4">
        <w:t>with</w:t>
      </w:r>
      <w:r w:rsidR="00A678E2" w:rsidRPr="002C17E4">
        <w:t xml:space="preserve"> considering bribes</w:t>
      </w:r>
      <w:r w:rsidR="00F550F3" w:rsidRPr="002C17E4">
        <w:t xml:space="preserve">, </w:t>
      </w:r>
      <w:r w:rsidR="00A678E2" w:rsidRPr="002C17E4">
        <w:t xml:space="preserve">coming from a wealthy </w:t>
      </w:r>
      <w:r w:rsidR="00A6659E" w:rsidRPr="002C17E4">
        <w:t>Importance of wealthy family</w:t>
      </w:r>
      <w:r w:rsidR="00F550F3" w:rsidRPr="002C17E4">
        <w:t>, and personal sex</w:t>
      </w:r>
      <w:r w:rsidR="00A678E2" w:rsidRPr="002C17E4">
        <w:t xml:space="preserve"> as important. </w:t>
      </w:r>
      <w:r w:rsidR="00D31DD4" w:rsidRPr="002C17E4">
        <w:t>T</w:t>
      </w:r>
      <w:r w:rsidR="00F550F3" w:rsidRPr="002C17E4">
        <w:t xml:space="preserve">his finding is interpretable as a corroboration of American exceptionalism rather than a rejection of the co-occurrence of </w:t>
      </w:r>
      <w:r w:rsidR="00544537" w:rsidRPr="002C17E4">
        <w:t>explanations of inequality</w:t>
      </w:r>
      <w:r w:rsidR="00F550F3" w:rsidRPr="002C17E4">
        <w:t xml:space="preserve">. Indeed, a great deal of attitude research showed the relevance of meritocratic beliefs and </w:t>
      </w:r>
      <w:r w:rsidR="008B28B1" w:rsidRPr="002C17E4">
        <w:t>individualist</w:t>
      </w:r>
      <w:r w:rsidR="00F550F3" w:rsidRPr="002C17E4">
        <w:t xml:space="preserve"> explanations of inequality in the U.S</w:t>
      </w:r>
      <w:r w:rsidR="001A7B6D" w:rsidRPr="002C17E4">
        <w:t>.</w:t>
      </w:r>
      <w:r w:rsidR="00E61F8B" w:rsidRPr="002C17E4">
        <w:fldChar w:fldCharType="begin"/>
      </w:r>
      <w:r w:rsidR="00E336D9">
        <w:instrText xml:space="preserve"> ADDIN ZOTERO_ITEM CSL_CITATION {"citationID":"OzRwyE8d","properties":{"formattedCitation":"(A. Alesina &amp; Glaeser, 2004; McCall, 2013; Shariff et al., 2016)","plainCitation":"(A. Alesina &amp; Glaeser, 2004; McCall, 2013; Shariff et al., 2016)","noteIndex":0},"citationItems":[{"id":3199,"uris":["http://zotero.org/groups/5379819/items/PCDUA6NP"],"itemData":{"id":3199,"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_2004"}},{"id":2358,"uris":["http://zotero.org/groups/5379819/items/RTHZA66H"],"itemData":{"id":2358,"type":"book","title":"The Undeserving Rich American Beliefs about Inequality, Opportunity, and Redistribution","author":[{"family":"McCall","given":"Leslie"}],"issued":{"date-parts":[["2013"]]},"citation-key":"mccallUndeservingRichAmerican2013"}},{"id":3186,"uris":["http://zotero.org/groups/5379819/items/Q8KGCWFB"],"itemData":{"id":3186,"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_2016"}}],"schema":"https://github.com/citation-style-language/schema/raw/master/csl-citation.json"} </w:instrText>
      </w:r>
      <w:r w:rsidR="00E61F8B" w:rsidRPr="002C17E4">
        <w:fldChar w:fldCharType="separate"/>
      </w:r>
      <w:r w:rsidR="00536A96" w:rsidRPr="002C17E4">
        <w:rPr>
          <w:noProof/>
        </w:rPr>
        <w:t>(A. Alesina &amp; Glaeser, 2004; McCall, 2013; Shariff et al., 2016)</w:t>
      </w:r>
      <w:r w:rsidR="00E61F8B" w:rsidRPr="002C17E4">
        <w:fldChar w:fldCharType="end"/>
      </w:r>
      <w:r w:rsidR="00F550F3" w:rsidRPr="002C17E4">
        <w:t>. This was also captured in ISSP survey data, where this item is the most endorsed</w:t>
      </w:r>
      <w:r w:rsidR="00F550F3" w:rsidRPr="002C17E4">
        <w:rPr>
          <w:rStyle w:val="FootnoteReference"/>
        </w:rPr>
        <w:footnoteReference w:id="11"/>
      </w:r>
      <w:r w:rsidR="00F550F3" w:rsidRPr="002C17E4">
        <w:t xml:space="preserve">. </w:t>
      </w:r>
      <w:r w:rsidR="008D5550" w:rsidRPr="002C17E4">
        <w:t>We</w:t>
      </w:r>
      <w:r w:rsidR="009B4BD1" w:rsidRPr="002C17E4">
        <w:t xml:space="preserve"> integrate th</w:t>
      </w:r>
      <w:r w:rsidR="00334DBA" w:rsidRPr="002C17E4">
        <w:t>ese</w:t>
      </w:r>
      <w:r w:rsidR="009B4BD1" w:rsidRPr="002C17E4">
        <w:t xml:space="preserve"> findings by showing that, co</w:t>
      </w:r>
      <w:r w:rsidR="00334DBA" w:rsidRPr="002C17E4">
        <w:t>mpared</w:t>
      </w:r>
      <w:r w:rsidR="009B4BD1" w:rsidRPr="002C17E4">
        <w:t xml:space="preserve"> to what was observed in other highly</w:t>
      </w:r>
      <w:r w:rsidR="00334DBA" w:rsidRPr="002C17E4">
        <w:t xml:space="preserve"> </w:t>
      </w:r>
      <w:r w:rsidR="004246FB" w:rsidRPr="002C17E4">
        <w:t xml:space="preserve">unequal </w:t>
      </w:r>
      <w:r w:rsidR="001A7B6D" w:rsidRPr="002C17E4">
        <w:t xml:space="preserve">contexts </w:t>
      </w:r>
      <w:r w:rsidR="009B4BD1" w:rsidRPr="002C17E4">
        <w:fldChar w:fldCharType="begin"/>
      </w:r>
      <w:r w:rsidR="00E336D9">
        <w:instrText xml:space="preserve"> ADDIN ZOTERO_ITEM CSL_CITATION {"citationID":"eCOfLqjW","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B4BD1" w:rsidRPr="002C17E4">
        <w:fldChar w:fldCharType="separate"/>
      </w:r>
      <w:r w:rsidR="009B4BD1" w:rsidRPr="002C17E4">
        <w:rPr>
          <w:noProof/>
        </w:rPr>
        <w:t>(Franetovic &amp; Bertero, 2023)</w:t>
      </w:r>
      <w:r w:rsidR="009B4BD1" w:rsidRPr="002C17E4">
        <w:fldChar w:fldCharType="end"/>
      </w:r>
      <w:r w:rsidR="009B4BD1" w:rsidRPr="002C17E4">
        <w:t xml:space="preserve">, the belief in hard work is at least partially at odds with other explanations of inequality in the U.S. </w:t>
      </w:r>
    </w:p>
    <w:p w14:paraId="50B219D8" w14:textId="3320B216" w:rsidR="008D5550" w:rsidRPr="002C17E4" w:rsidRDefault="009B4BD1" w:rsidP="00146707">
      <w:r w:rsidRPr="002C17E4">
        <w:t>Two other nodes have important connections within the network of attitudes. These are the perception of</w:t>
      </w:r>
      <w:r w:rsidR="002B43B1" w:rsidRPr="002C17E4">
        <w:t xml:space="preserve"> large </w:t>
      </w:r>
      <w:r w:rsidRPr="002C17E4">
        <w:t xml:space="preserve">income inequality, and the belief in </w:t>
      </w:r>
      <w:r w:rsidR="008D5550" w:rsidRPr="002C17E4">
        <w:t>public redistribution</w:t>
      </w:r>
      <w:r w:rsidRPr="002C17E4">
        <w:t xml:space="preserve">. These variables are strongly and positively correlated </w:t>
      </w:r>
      <w:proofErr w:type="gramStart"/>
      <w:r w:rsidRPr="002C17E4">
        <w:t>and also</w:t>
      </w:r>
      <w:proofErr w:type="gramEnd"/>
      <w:r w:rsidRPr="002C17E4">
        <w:t xml:space="preserve"> interact with the other perceptions, beliefs, and judgments about </w:t>
      </w:r>
      <w:r w:rsidR="00F53926" w:rsidRPr="002C17E4">
        <w:t>inequality, redistribution, taxation, and wages</w:t>
      </w:r>
      <w:r w:rsidRPr="002C17E4">
        <w:t xml:space="preserve">. </w:t>
      </w:r>
      <w:r w:rsidR="008D5550" w:rsidRPr="002C17E4">
        <w:t>Consequently</w:t>
      </w:r>
      <w:r w:rsidRPr="002C17E4">
        <w:t>, these nodes have the highest centrality scores.</w:t>
      </w:r>
      <w:r w:rsidR="008D5550" w:rsidRPr="002C17E4">
        <w:t xml:space="preserve"> </w:t>
      </w:r>
      <w:r w:rsidRPr="002C17E4">
        <w:t xml:space="preserve">This reaffirms the importance that the literature on distributive justice has long attributed to how people perceive income distribution and support public redistribution </w:t>
      </w:r>
      <w:r w:rsidR="00106BEC" w:rsidRPr="002C17E4">
        <w:fldChar w:fldCharType="begin"/>
      </w:r>
      <w:r w:rsidR="0059105F">
        <w:instrText xml:space="preserve"> ADDIN ZOTERO_ITEM CSL_CITATION {"citationID":"W31ShpaX","properties":{"formattedCitation":"(A. Alesina et al., 2001; A. F. Alesina &amp; Giuliano, 2009; Janmaat, 2013; Kuhn, 2011, 2019; L\\uc0\\u252{}bker, 2004; Shepelak &amp; Alwin, 1986)","plainCitation":"(A. Alesina et al., 2001; A. F. Alesina &amp; Giuliano, 2009; Janmaat, 2013; Kuhn, 2011, 2019; Lübker, 2004; Shepelak &amp; Alwin, 1986)","noteIndex":0},"citationItems":[{"id":6371,"uris":["http://zotero.org/groups/5379819/items/EPAR8SWW","http://zotero.org/groups/5379819/items/L59KQYTK"],"itemData":{"id":6371,"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_2001"}},{"id":2497,"uris":["http://zotero.org/groups/5379819/items/LZNG8LSN"],"itemData":{"id":2497,"type":"document","publisher":"National Bureau of Economic Research Cambridge","title":"Preferences for redistribution (No. w14825)","author":[{"family":"Alesina","given":"Alberto F"},{"family":"Giuliano","given":"Paola"}],"issued":{"date-parts":[["2009"]]},"citation-key":"alesinaPreferencesRedistributionNo2009"}},{"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518,"uris":["http://zotero.org/groups/5379819/items/IB46PLFP"],"itemData":{"id":2518,"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citation-key":"kuhnSubversiveNatureInequality2019a"}},{"id":2494,"uris":["http://zotero.org/groups/5379819/items/K52ST99L"],"itemData":{"id":2494,"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id":2388,"uris":["http://zotero.org/groups/5379819/items/AFE76IWQ"],"itemData":{"id":2388,"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citation-key":"shepelakBeliefsInequalityPerceptions1986"}}],"schema":"https://github.com/citation-style-language/schema/raw/master/csl-citation.json"} </w:instrText>
      </w:r>
      <w:r w:rsidR="00106BEC" w:rsidRPr="002C17E4">
        <w:fldChar w:fldCharType="separate"/>
      </w:r>
      <w:r w:rsidR="0059105F" w:rsidRPr="0059105F">
        <w:rPr>
          <w:kern w:val="0"/>
        </w:rPr>
        <w:t>(A. Alesina et al., 2001; A. F. Alesina &amp; Giuliano, 2009; Janmaat, 2013; Kuhn, 2011, 2019; Lübker, 2004; Shepelak &amp; Alwin, 1986)</w:t>
      </w:r>
      <w:r w:rsidR="00106BEC" w:rsidRPr="002C17E4">
        <w:fldChar w:fldCharType="end"/>
      </w:r>
      <w:r w:rsidR="00106BEC" w:rsidRPr="001F19AB">
        <w:t>.</w:t>
      </w:r>
      <w:r w:rsidRPr="001F19AB">
        <w:t xml:space="preserve"> </w:t>
      </w:r>
      <w:r w:rsidRPr="002C17E4">
        <w:t xml:space="preserve">Indeed, perceived income inequality was found to be a strong predictor of belief in public redistribution </w:t>
      </w:r>
      <w:r w:rsidRPr="002C17E4">
        <w:lastRenderedPageBreak/>
        <w:t xml:space="preserve">in several contexts </w:t>
      </w:r>
      <w:r w:rsidR="00742A59" w:rsidRPr="002C17E4">
        <w:fldChar w:fldCharType="begin"/>
      </w:r>
      <w:r w:rsidR="00B111E7">
        <w:instrText xml:space="preserve"> ADDIN ZOTERO_ITEM CSL_CITATION {"citationID":"GKUGFval","properties":{"formattedCitation":"(Garc\\uc0\\u237{}a\\uc0\\u8208{}S\\uc0\\u225{}nchez et al., 2020; Trump, 2023)","plainCitation":"(García‐Sánchez et al., 2020; Trump, 2023)","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rPr>
          <w:kern w:val="0"/>
        </w:rPr>
        <w:t>(García‐Sánchez et al., 2020; Trump, 2023)</w:t>
      </w:r>
      <w:r w:rsidR="00742A59" w:rsidRPr="002C17E4">
        <w:fldChar w:fldCharType="end"/>
      </w:r>
      <w:r w:rsidR="00742A59" w:rsidRPr="002C17E4">
        <w:t>.</w:t>
      </w:r>
      <w:r w:rsidRPr="002C17E4">
        <w:t xml:space="preserve"> Furthermore, perceived inequality is even more important than objective inequality in predicting redistributive preferences across contemporary societies</w:t>
      </w:r>
      <w:r w:rsidR="00742A59" w:rsidRPr="002C17E4">
        <w:t xml:space="preserve"> </w:t>
      </w:r>
      <w:r w:rsidR="00742A59" w:rsidRPr="002C17E4">
        <w:fldChar w:fldCharType="begin"/>
      </w:r>
      <w:r w:rsidR="00B111E7">
        <w:instrText xml:space="preserve"> ADDIN ZOTERO_ITEM CSL_CITATION {"citationID":"AGb4xsBg","properties":{"formattedCitation":"(Bussolo et al., 2021; Trump, 2023)","plainCitation":"(Bussolo et al., 2021; Trump, 2023)","noteIndex":0},"citationItems":[{"id":2491,"uris":["http://zotero.org/groups/5379819/items/C6XSKFP6"],"itemData":{"id":249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t>(Bussolo et al., 2021; Trump, 2023)</w:t>
      </w:r>
      <w:r w:rsidR="00742A59" w:rsidRPr="002C17E4">
        <w:fldChar w:fldCharType="end"/>
      </w:r>
      <w:r w:rsidR="00742A59" w:rsidRPr="002C17E4">
        <w:t>.</w:t>
      </w:r>
    </w:p>
    <w:p w14:paraId="52102C25" w14:textId="6FE29FEC" w:rsidR="00A13334" w:rsidRPr="002C17E4" w:rsidRDefault="00146707" w:rsidP="00146707">
      <w:r w:rsidRPr="002C17E4">
        <w:t xml:space="preserve">The least central nodes in the network were the four pay criteria. The desired principles for the allocation of wages were found to be marginal also in a previous contribution adopting a network approach to study attitudes </w:t>
      </w:r>
      <w:r w:rsidR="00F85C39">
        <w:t>towards</w:t>
      </w:r>
      <w:r w:rsidRPr="002C17E4">
        <w:t xml:space="preserve"> inequality </w:t>
      </w:r>
      <w:r w:rsidRPr="002C17E4">
        <w:fldChar w:fldCharType="begin"/>
      </w:r>
      <w:r w:rsidR="00E336D9">
        <w:instrText xml:space="preserve"> ADDIN ZOTERO_ITEM CSL_CITATION {"citationID":"wFrFFh5G","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2C17E4">
        <w:fldChar w:fldCharType="separate"/>
      </w:r>
      <w:r w:rsidRPr="002C17E4">
        <w:rPr>
          <w:noProof/>
        </w:rPr>
        <w:t>(Franetovic &amp; Bertero, 2023)</w:t>
      </w:r>
      <w:r w:rsidRPr="002C17E4">
        <w:fldChar w:fldCharType="end"/>
      </w:r>
      <w:r w:rsidRPr="002C17E4">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rsidRPr="002C17E4">
        <w:t>’</w:t>
      </w:r>
      <w:r w:rsidRPr="002C17E4">
        <w:t xml:space="preserve"> needs. </w:t>
      </w:r>
      <w:r w:rsidR="00A13334" w:rsidRPr="002C17E4">
        <w:t xml:space="preserve">The criteria rarely interact with other network nodes. The few associations they hold in the network are with </w:t>
      </w:r>
      <w:r w:rsidR="008B28B1" w:rsidRPr="002C17E4">
        <w:t>individualist</w:t>
      </w:r>
      <w:r w:rsidR="00A13334" w:rsidRPr="002C17E4">
        <w:t xml:space="preserve"> explanations of inequality. </w:t>
      </w:r>
    </w:p>
    <w:p w14:paraId="1D3CC913" w14:textId="7D46DEC4" w:rsidR="000E31DB" w:rsidRPr="002C17E4" w:rsidRDefault="00A13334" w:rsidP="00146707">
      <w:r w:rsidRPr="002C17E4">
        <w:t xml:space="preserve">The estimation of a network model on full sample data relied on the assumption that attitudes </w:t>
      </w:r>
      <w:r w:rsidR="00F85C39">
        <w:t>towards</w:t>
      </w:r>
      <w:r w:rsidRPr="002C17E4">
        <w:t xml:space="preserve"> inequality are structured in the same way across all population strata. Yet, this assumption is challenged by past research showing that </w:t>
      </w:r>
      <w:r w:rsidR="00AA1FE6" w:rsidRPr="002C17E4">
        <w:t xml:space="preserve">the levels </w:t>
      </w:r>
      <w:r w:rsidR="00D31DD4" w:rsidRPr="002C17E4">
        <w:fldChar w:fldCharType="begin"/>
      </w:r>
      <w:r w:rsidR="00E336D9">
        <w:instrText xml:space="preserve"> ADDIN ZOTERO_ITEM CSL_CITATION {"citationID":"Itz9VhT2","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31DD4" w:rsidRPr="002C17E4">
        <w:fldChar w:fldCharType="separate"/>
      </w:r>
      <w:r w:rsidR="00D31DD4" w:rsidRPr="002C17E4">
        <w:rPr>
          <w:noProof/>
        </w:rPr>
        <w:t>(Bobzien &amp; Kalleitner, 2021; Lindh &amp; McCall, 2020)</w:t>
      </w:r>
      <w:r w:rsidR="00D31DD4" w:rsidRPr="002C17E4">
        <w:fldChar w:fldCharType="end"/>
      </w:r>
      <w:r w:rsidR="00D31DD4" w:rsidRPr="002C17E4">
        <w:t xml:space="preserve"> </w:t>
      </w:r>
      <w:r w:rsidR="00AA1FE6" w:rsidRPr="002C17E4">
        <w:t xml:space="preserve">and the structure </w:t>
      </w:r>
      <w:r w:rsidR="00AA1FE6" w:rsidRPr="002C17E4">
        <w:fldChar w:fldCharType="begin"/>
      </w:r>
      <w:r w:rsidR="00E336D9">
        <w:instrText xml:space="preserve"> ADDIN ZOTERO_ITEM CSL_CITATION {"citationID":"S5e49wrH","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A1FE6" w:rsidRPr="002C17E4">
        <w:fldChar w:fldCharType="separate"/>
      </w:r>
      <w:r w:rsidR="00AA1FE6" w:rsidRPr="002C17E4">
        <w:rPr>
          <w:noProof/>
        </w:rPr>
        <w:t>(Franetovic &amp; Bertero, 2023)</w:t>
      </w:r>
      <w:r w:rsidR="00AA1FE6" w:rsidRPr="002C17E4">
        <w:fldChar w:fldCharType="end"/>
      </w:r>
      <w:r w:rsidR="00AA1FE6" w:rsidRPr="002C17E4">
        <w:t xml:space="preserve"> of attitudes </w:t>
      </w:r>
      <w:r w:rsidR="00F85C39">
        <w:t>towards</w:t>
      </w:r>
      <w:r w:rsidR="00AA1FE6" w:rsidRPr="002C17E4">
        <w:t xml:space="preserve"> inequality vary </w:t>
      </w:r>
      <w:r w:rsidR="008D5550" w:rsidRPr="002C17E4">
        <w:t xml:space="preserve">across </w:t>
      </w:r>
      <w:r w:rsidR="00AA1FE6" w:rsidRPr="002C17E4">
        <w:t xml:space="preserve">the population. In exploring these differences, </w:t>
      </w:r>
      <w:r w:rsidR="00D31DD4" w:rsidRPr="002C17E4">
        <w:t>researchers</w:t>
      </w:r>
      <w:r w:rsidR="00AA1FE6" w:rsidRPr="002C17E4">
        <w:t xml:space="preserve"> focused on the role of socioeconomic variables, studying how individuals of different social </w:t>
      </w:r>
      <w:r w:rsidR="008D5550" w:rsidRPr="002C17E4">
        <w:t xml:space="preserve">positions </w:t>
      </w:r>
      <w:r w:rsidR="00AA1FE6" w:rsidRPr="002C17E4">
        <w:t xml:space="preserve">understand inequality. </w:t>
      </w:r>
      <w:r w:rsidR="008D5550" w:rsidRPr="002C17E4">
        <w:t>We</w:t>
      </w:r>
      <w:r w:rsidR="00AA1FE6" w:rsidRPr="002C17E4">
        <w:t xml:space="preserve"> undertook a complementary approach, by investigating the role that a cognitive variable might have in this process. </w:t>
      </w:r>
      <w:r w:rsidR="00D31DD4" w:rsidRPr="002C17E4">
        <w:t>The</w:t>
      </w:r>
      <w:r w:rsidR="00AA1FE6" w:rsidRPr="002C17E4">
        <w:t xml:space="preserve"> MNM showed that anger strongly moderates </w:t>
      </w:r>
      <w:r w:rsidR="00AF4B3F" w:rsidRPr="002C17E4">
        <w:t>more than 20 edges</w:t>
      </w:r>
      <w:r w:rsidR="00AA1FE6" w:rsidRPr="002C17E4">
        <w:t xml:space="preserve">, hence impacting the structure of this construct. </w:t>
      </w:r>
      <w:r w:rsidR="001909A6" w:rsidRPr="002C17E4">
        <w:t xml:space="preserve">The strongest moderation effects involved the belief in public redistribution and the judgment on its failure. </w:t>
      </w:r>
      <w:r w:rsidR="001A7CC4" w:rsidRPr="002C17E4">
        <w:t xml:space="preserve">This association becomes </w:t>
      </w:r>
      <w:r w:rsidR="00B93206" w:rsidRPr="002C17E4">
        <w:t xml:space="preserve">considerably </w:t>
      </w:r>
      <w:r w:rsidR="001A7CC4" w:rsidRPr="002C17E4">
        <w:t xml:space="preserve">stronger as the anger of U.S. respondents </w:t>
      </w:r>
      <w:r w:rsidR="00B93206" w:rsidRPr="002C17E4">
        <w:t xml:space="preserve">gets </w:t>
      </w:r>
      <w:r w:rsidR="001A7CC4" w:rsidRPr="002C17E4">
        <w:t xml:space="preserve">higher. </w:t>
      </w:r>
      <w:r w:rsidR="00C34D2C" w:rsidRPr="002C17E4">
        <w:t xml:space="preserve">This means that when individuals are particularly upset by existing levels of inequality and think that the government should reduce income differences between individuals, they tend to logically judge more strongly the political efforts made to date to reduce it as unsuccessful. </w:t>
      </w:r>
      <w:r w:rsidR="001909A6" w:rsidRPr="002C17E4">
        <w:t xml:space="preserve">Other important moderation effects regarded the relationships between </w:t>
      </w:r>
      <w:r w:rsidR="00544537" w:rsidRPr="002C17E4">
        <w:t>explanations of inequality</w:t>
      </w:r>
      <w:r w:rsidR="001909A6" w:rsidRPr="002C17E4">
        <w:t xml:space="preserve">. When individuals are content with the level of U.S. inequality, </w:t>
      </w:r>
      <w:r w:rsidR="005B05DA" w:rsidRPr="002C17E4">
        <w:t xml:space="preserve">they tend to endorse individualist and structuralist explanations altogether. This mirrors the </w:t>
      </w:r>
      <w:r w:rsidR="00AF4B3F" w:rsidRPr="002C17E4">
        <w:t>schema</w:t>
      </w:r>
      <w:r w:rsidR="005B05DA" w:rsidRPr="002C17E4">
        <w:t xml:space="preserve"> that was found in the full sample, where most of these variables are positively </w:t>
      </w:r>
      <w:r w:rsidR="005B05DA" w:rsidRPr="002C17E4">
        <w:lastRenderedPageBreak/>
        <w:t xml:space="preserve">related. However, increasing levels of anger are associated with greater misalignment of </w:t>
      </w:r>
      <w:r w:rsidR="00544537" w:rsidRPr="002C17E4">
        <w:t>explanations of inequality</w:t>
      </w:r>
      <w:r w:rsidR="005B05DA" w:rsidRPr="002C17E4">
        <w:t xml:space="preserve">. Anger </w:t>
      </w:r>
      <w:r w:rsidR="00F85C39">
        <w:t>towards</w:t>
      </w:r>
      <w:r w:rsidR="005B05DA" w:rsidRPr="002C17E4">
        <w:t xml:space="preserve"> inequality led respondents to perceive a discordance between explanations pointing at the role of parental and individual education, giving bribes, and </w:t>
      </w:r>
      <w:r w:rsidR="00C34D2C" w:rsidRPr="002C17E4">
        <w:t>peoples</w:t>
      </w:r>
      <w:r w:rsidR="003B44D6" w:rsidRPr="002C17E4">
        <w:t>’</w:t>
      </w:r>
      <w:r w:rsidR="00C34D2C" w:rsidRPr="002C17E4">
        <w:t xml:space="preserve"> </w:t>
      </w:r>
      <w:r w:rsidR="005B05DA" w:rsidRPr="002C17E4">
        <w:t xml:space="preserve">race, which became negatively associated </w:t>
      </w:r>
      <w:r w:rsidR="00AF4B3F" w:rsidRPr="002C17E4">
        <w:t>in</w:t>
      </w:r>
      <w:r w:rsidR="005B05DA" w:rsidRPr="002C17E4">
        <w:t xml:space="preserve"> the MNM. Yet, the structuralist and individualist </w:t>
      </w:r>
      <w:r w:rsidR="00544537" w:rsidRPr="002C17E4">
        <w:t>explanations of inequality</w:t>
      </w:r>
      <w:r w:rsidR="005B05DA" w:rsidRPr="002C17E4">
        <w:t xml:space="preserve"> </w:t>
      </w:r>
      <w:r w:rsidR="001E7009" w:rsidRPr="002C17E4">
        <w:t>backed by</w:t>
      </w:r>
      <w:r w:rsidR="005B05DA" w:rsidRPr="002C17E4">
        <w:t xml:space="preserve"> angry individuals are not fully detached, as they still perceive most of these explanations to </w:t>
      </w:r>
      <w:proofErr w:type="gramStart"/>
      <w:r w:rsidR="005B05DA" w:rsidRPr="002C17E4">
        <w:t>cooccur</w:t>
      </w:r>
      <w:proofErr w:type="gramEnd"/>
      <w:r w:rsidR="005B05DA" w:rsidRPr="002C17E4">
        <w:t xml:space="preserve"> in determining personal success. </w:t>
      </w:r>
    </w:p>
    <w:p w14:paraId="7F73A3E9" w14:textId="0B14EA68" w:rsidR="00366E0F" w:rsidRPr="002C17E4" w:rsidRDefault="00366E0F" w:rsidP="00146707">
      <w:r w:rsidRPr="002C17E4">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rsidRPr="002C17E4">
        <w:t>, and judgments</w:t>
      </w:r>
      <w:r w:rsidRPr="002C17E4">
        <w:t xml:space="preserve"> are stronger when individuals are angry about inequality. </w:t>
      </w:r>
      <w:r w:rsidR="00B93206" w:rsidRPr="002C17E4">
        <w:t>These results suggest</w:t>
      </w:r>
      <w:r w:rsidR="001D37D6" w:rsidRPr="002C17E4">
        <w:t xml:space="preserve"> </w:t>
      </w:r>
      <w:r w:rsidR="00B93206" w:rsidRPr="002C17E4">
        <w:t xml:space="preserve">that </w:t>
      </w:r>
      <w:r w:rsidR="001D37D6" w:rsidRPr="002C17E4">
        <w:t xml:space="preserve">cognitive attachment to the problem of inequality might have two effects. It could drive individuals to hold potentially conflictual attitudes, and it could increase the interdependence between the </w:t>
      </w:r>
      <w:r w:rsidR="00AF4B3F" w:rsidRPr="002C17E4">
        <w:t>evaluations composing this</w:t>
      </w:r>
      <w:r w:rsidR="001D37D6" w:rsidRPr="002C17E4">
        <w:t xml:space="preserve"> multidimensional construct. </w:t>
      </w:r>
    </w:p>
    <w:p w14:paraId="2525E295" w14:textId="72435DD3" w:rsidR="00366E0F" w:rsidRPr="00753F1A" w:rsidRDefault="001D37D6" w:rsidP="00146707">
      <w:r w:rsidRPr="002C17E4">
        <w:t xml:space="preserve">Studying the structure of attitudes </w:t>
      </w:r>
      <w:r w:rsidR="00F85C39">
        <w:t>towards</w:t>
      </w:r>
      <w:r w:rsidRPr="002C17E4">
        <w:t xml:space="preserve"> inequality is important because can generate inferences on attitude change. To test this possibility, </w:t>
      </w:r>
      <w:r w:rsidR="00C34D2C" w:rsidRPr="002C17E4">
        <w:t>we</w:t>
      </w:r>
      <w:r w:rsidRPr="002C17E4">
        <w:t xml:space="preserve"> reduced the survey variables to dummy entities and performed an Ising estimation followed by a network simulation. The network estimated on dichotomous variables was remarkably </w:t>
      </w:r>
      <w:proofErr w:type="gramStart"/>
      <w:r w:rsidRPr="002C17E4">
        <w:t>similar to</w:t>
      </w:r>
      <w:proofErr w:type="gramEnd"/>
      <w:r w:rsidRPr="002C17E4">
        <w:t xml:space="preserve"> the </w:t>
      </w:r>
      <w:proofErr w:type="spellStart"/>
      <w:r w:rsidRPr="002C17E4">
        <w:t>mgm</w:t>
      </w:r>
      <w:proofErr w:type="spellEnd"/>
      <w:r w:rsidRPr="002C17E4">
        <w:t xml:space="preserve">. The strongest associations of the </w:t>
      </w:r>
      <w:r w:rsidR="00AF4B3F" w:rsidRPr="002C17E4">
        <w:t>full-scale</w:t>
      </w:r>
      <w:r w:rsidRPr="002C17E4">
        <w:t xml:space="preserve"> model were correctly retrieved in the Ising network, which also preserved a small-world structure. </w:t>
      </w:r>
      <w:r w:rsidR="00AF4B3F" w:rsidRPr="002C17E4">
        <w:t>Consequently</w:t>
      </w:r>
      <w:r w:rsidRPr="002C17E4">
        <w:t>, nodes that were central in the first network remained the most important vertices of the second. This allowed for test</w:t>
      </w:r>
      <w:r w:rsidR="00D11733" w:rsidRPr="002C17E4">
        <w:t>ing</w:t>
      </w:r>
      <w:r w:rsidRPr="002C17E4">
        <w:t xml:space="preserve"> the fourth research hypothesis, predicting a positive relationship between nodes</w:t>
      </w:r>
      <w:r w:rsidR="003B44D6" w:rsidRPr="002C17E4">
        <w:t>’</w:t>
      </w:r>
      <w:r w:rsidRPr="002C17E4">
        <w:t xml:space="preserve"> centrality and attitude change after a manipulation attempt. The manipulations were simulated by increasing </w:t>
      </w:r>
      <w:r w:rsidR="00D11733" w:rsidRPr="002C17E4">
        <w:t xml:space="preserve">the </w:t>
      </w:r>
      <w:r w:rsidRPr="002C17E4">
        <w:t>nodes</w:t>
      </w:r>
      <w:r w:rsidR="003B44D6" w:rsidRPr="002C17E4">
        <w:t>’</w:t>
      </w:r>
      <w:r w:rsidRPr="002C17E4">
        <w:t xml:space="preserve"> t</w:t>
      </w:r>
      <w:r w:rsidR="00D11733" w:rsidRPr="002C17E4">
        <w:t>h</w:t>
      </w:r>
      <w:r w:rsidRPr="002C17E4">
        <w:t xml:space="preserve">reshold one at </w:t>
      </w:r>
      <w:r w:rsidR="00D11733" w:rsidRPr="002C17E4">
        <w:t>a</w:t>
      </w:r>
      <w:r w:rsidRPr="002C17E4">
        <w:t xml:space="preserve"> time. </w:t>
      </w:r>
      <w:r w:rsidR="00D11733" w:rsidRPr="002C17E4">
        <w:t>All manipulations were strong enough to produce the change of</w:t>
      </w:r>
      <w:r w:rsidR="00AF4B3F" w:rsidRPr="002C17E4">
        <w:t xml:space="preserve"> state of</w:t>
      </w:r>
      <w:r w:rsidR="00D11733" w:rsidRPr="002C17E4">
        <w:t xml:space="preserve"> the targeted node. </w:t>
      </w:r>
      <w:r w:rsidR="00AF4B3F" w:rsidRPr="002C17E4">
        <w:t xml:space="preserve">Their </w:t>
      </w:r>
      <w:r w:rsidR="009C6B07" w:rsidRPr="002C17E4">
        <w:t>change</w:t>
      </w:r>
      <w:r w:rsidR="00AF4B3F" w:rsidRPr="002C17E4">
        <w:t xml:space="preserve">s of states </w:t>
      </w:r>
      <w:r w:rsidR="009C6B07" w:rsidRPr="002C17E4">
        <w:t>reverberated in the network, producing variations in its sum</w:t>
      </w:r>
      <w:r w:rsidR="00DE69B0" w:rsidRPr="002C17E4">
        <w:t xml:space="preserve"> </w:t>
      </w:r>
      <w:r w:rsidR="009C6B07" w:rsidRPr="002C17E4">
        <w:t>score. H4 was confirmed, as manipulation</w:t>
      </w:r>
      <w:r w:rsidR="00AF4B3F" w:rsidRPr="002C17E4">
        <w:t>s</w:t>
      </w:r>
      <w:r w:rsidR="009C6B07" w:rsidRPr="002C17E4">
        <w:t xml:space="preserve"> </w:t>
      </w:r>
      <w:r w:rsidR="006273BF" w:rsidRPr="002C17E4">
        <w:t>targeting</w:t>
      </w:r>
      <w:r w:rsidR="009C6B07" w:rsidRPr="002C17E4">
        <w:t xml:space="preserve"> </w:t>
      </w:r>
      <w:r w:rsidR="00AF4B3F" w:rsidRPr="002C17E4">
        <w:t>the perception of</w:t>
      </w:r>
      <w:r w:rsidR="002B43B1" w:rsidRPr="002C17E4">
        <w:t xml:space="preserve"> large </w:t>
      </w:r>
      <w:r w:rsidR="00AF4B3F" w:rsidRPr="002C17E4">
        <w:t>income inequality and the belief in public redistribution -</w:t>
      </w:r>
      <w:r w:rsidR="009C6B07" w:rsidRPr="002C17E4">
        <w:t>the most central node</w:t>
      </w:r>
      <w:r w:rsidR="00AF4B3F" w:rsidRPr="002C17E4">
        <w:t>s-</w:t>
      </w:r>
      <w:r w:rsidR="009C6B07" w:rsidRPr="002C17E4">
        <w:t xml:space="preserve"> produced downstream effects.</w:t>
      </w:r>
      <w:r w:rsidR="00AF4B3F" w:rsidRPr="002C17E4">
        <w:t xml:space="preserve"> Additionally, t</w:t>
      </w:r>
      <w:r w:rsidR="009C6B07" w:rsidRPr="002C17E4">
        <w:t>he simulation show</w:t>
      </w:r>
      <w:r w:rsidR="00AF4B3F" w:rsidRPr="002C17E4">
        <w:t>ed</w:t>
      </w:r>
      <w:r w:rsidR="009C6B07" w:rsidRPr="002C17E4">
        <w:t xml:space="preserve"> a strong association between node centrality and the magnitude of attitude change. Indeed, </w:t>
      </w:r>
      <w:r w:rsidR="00AF4B3F" w:rsidRPr="002C17E4">
        <w:t xml:space="preserve">also other highly central nodes produced huge changes </w:t>
      </w:r>
      <w:r w:rsidR="00AF4B3F" w:rsidRPr="002C17E4">
        <w:lastRenderedPageBreak/>
        <w:t>in sum</w:t>
      </w:r>
      <w:r w:rsidR="00DE69B0" w:rsidRPr="002C17E4">
        <w:t xml:space="preserve"> </w:t>
      </w:r>
      <w:r w:rsidR="00AF4B3F" w:rsidRPr="002C17E4">
        <w:t>scores</w:t>
      </w:r>
      <w:r w:rsidR="009C6B07" w:rsidRPr="002C17E4">
        <w:t>. Yet, attitude change is not necessarily a linear function of nodes</w:t>
      </w:r>
      <w:r w:rsidR="003B44D6" w:rsidRPr="002C17E4">
        <w:t>’</w:t>
      </w:r>
      <w:r w:rsidR="009C6B07" w:rsidRPr="002C17E4">
        <w:t xml:space="preserve"> embeddedness</w:t>
      </w:r>
      <w:r w:rsidR="00AF4B3F" w:rsidRPr="002C17E4">
        <w:t>,</w:t>
      </w:r>
      <w:r w:rsidR="009C6B07" w:rsidRPr="002C17E4">
        <w:t xml:space="preserve"> </w:t>
      </w:r>
      <w:r w:rsidR="00AF4B3F" w:rsidRPr="002C17E4">
        <w:t>as evaluations that are</w:t>
      </w:r>
      <w:r w:rsidR="009C6B07" w:rsidRPr="002C17E4">
        <w:t xml:space="preserve"> strongly </w:t>
      </w:r>
      <w:r w:rsidR="0010211C" w:rsidRPr="002C17E4">
        <w:t>and/or</w:t>
      </w:r>
      <w:r w:rsidR="009C6B07" w:rsidRPr="002C17E4">
        <w:t xml:space="preserve"> frequently related to other items </w:t>
      </w:r>
      <w:r w:rsidR="00AF4B3F" w:rsidRPr="002C17E4">
        <w:t xml:space="preserve">can </w:t>
      </w:r>
      <w:r w:rsidR="009C6B07" w:rsidRPr="002C17E4">
        <w:t xml:space="preserve">still produce variations of modest entities. This </w:t>
      </w:r>
      <w:r w:rsidR="00AF4B3F" w:rsidRPr="002C17E4">
        <w:t>was</w:t>
      </w:r>
      <w:r w:rsidR="009C6B07" w:rsidRPr="002C17E4">
        <w:t xml:space="preserve"> the case of the perception of the importance of </w:t>
      </w:r>
      <w:r w:rsidR="0010211C" w:rsidRPr="002C17E4">
        <w:t xml:space="preserve">knowing the right people and of the judgments of unfair distribution. These variables </w:t>
      </w:r>
      <w:r w:rsidR="00737AB8" w:rsidRPr="002C17E4">
        <w:t>had</w:t>
      </w:r>
      <w:r w:rsidR="0010211C" w:rsidRPr="002C17E4">
        <w:t xml:space="preserve"> strong and numerous connections with other </w:t>
      </w:r>
      <w:r w:rsidR="00544537" w:rsidRPr="002C17E4">
        <w:t>explanations of inequality</w:t>
      </w:r>
      <w:r w:rsidR="0010211C" w:rsidRPr="002C17E4">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F85C39">
        <w:t>towards</w:t>
      </w:r>
      <w:r w:rsidR="0010211C" w:rsidRPr="002C17E4">
        <w:t xml:space="preserve"> political candidates </w:t>
      </w:r>
      <w:r w:rsidR="0010211C" w:rsidRPr="002C17E4">
        <w:fldChar w:fldCharType="begin"/>
      </w:r>
      <w:r w:rsidR="00E336D9">
        <w:instrText xml:space="preserve"> ADDIN ZOTERO_ITEM CSL_CITATION {"citationID":"4VEHvI6a","properties":{"formattedCitation":"(Dalege, Borsboom, Harreveld, &amp; Maas, 2017)","plainCitation":"(Dalege, Borsboom, Harreveld, &amp; Maas, 2017)","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schema":"https://github.com/citation-style-language/schema/raw/master/csl-citation.json"} </w:instrText>
      </w:r>
      <w:r w:rsidR="0010211C" w:rsidRPr="002C17E4">
        <w:fldChar w:fldCharType="separate"/>
      </w:r>
      <w:r w:rsidR="00F800DA" w:rsidRPr="002C17E4">
        <w:rPr>
          <w:noProof/>
        </w:rPr>
        <w:t>(Dalege, Borsboom, Harreveld, &amp; Maas, 2017)</w:t>
      </w:r>
      <w:r w:rsidR="0010211C" w:rsidRPr="002C17E4">
        <w:fldChar w:fldCharType="end"/>
      </w:r>
      <w:r w:rsidR="0010211C" w:rsidRPr="002C17E4">
        <w:t xml:space="preserve"> and post-national citizenship </w:t>
      </w:r>
      <w:r w:rsidR="0010211C" w:rsidRPr="002C17E4">
        <w:fldChar w:fldCharType="begin"/>
      </w:r>
      <w:r w:rsidR="009B165A">
        <w:instrText xml:space="preserve"> ADDIN ZOTERO_ITEM CSL_CITATION {"citationID":"xCAwq0DB","properties":{"formattedCitation":"(Schlicht-Schm\\uc0\\u228{}lzle et al., 2018)","plainCitation":"(Schlicht-Schmälzle et al., 2018)","noteIndex":0},"citationItems":[{"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0211C" w:rsidRPr="002C17E4">
        <w:fldChar w:fldCharType="separate"/>
      </w:r>
      <w:r w:rsidR="0010211C" w:rsidRPr="002C17E4">
        <w:rPr>
          <w:kern w:val="0"/>
        </w:rPr>
        <w:t>(Schlicht-Schmälzle et al., 2018)</w:t>
      </w:r>
      <w:r w:rsidR="0010211C" w:rsidRPr="002C17E4">
        <w:fldChar w:fldCharType="end"/>
      </w:r>
      <w:r w:rsidR="003D3F31" w:rsidRPr="002C17E4">
        <w:t>, and their</w:t>
      </w:r>
      <w:r w:rsidR="0010211C" w:rsidRPr="002C17E4">
        <w:t xml:space="preserve"> </w:t>
      </w:r>
      <w:r w:rsidR="003D3F31" w:rsidRPr="002C17E4">
        <w:t>si</w:t>
      </w:r>
      <w:r w:rsidR="0010211C" w:rsidRPr="002C17E4">
        <w:t xml:space="preserve">zes are comparable to those found </w:t>
      </w:r>
      <w:r w:rsidR="003D3F31" w:rsidRPr="002C17E4">
        <w:t>in</w:t>
      </w:r>
      <w:r w:rsidR="0010211C" w:rsidRPr="002C17E4">
        <w:t xml:space="preserve"> this articl</w:t>
      </w:r>
      <w:r w:rsidR="0010211C" w:rsidRPr="00672313">
        <w:t>e.</w:t>
      </w:r>
      <w:r w:rsidR="0010211C" w:rsidRPr="00753F1A">
        <w:t xml:space="preserve"> </w:t>
      </w:r>
    </w:p>
    <w:p w14:paraId="09C1EAC6" w14:textId="0DC4CBCC" w:rsidR="00246664" w:rsidRPr="00753F1A" w:rsidRDefault="00246664" w:rsidP="0074629F">
      <w:pPr>
        <w:pStyle w:val="Heading2"/>
      </w:pPr>
      <w:r w:rsidRPr="00753F1A">
        <w:t>6. Conclusions</w:t>
      </w:r>
    </w:p>
    <w:p w14:paraId="7D6DB675" w14:textId="2E597B0D"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w:t>
      </w:r>
      <w:r w:rsidR="00F85C39">
        <w:t>towards</w:t>
      </w:r>
      <w:r w:rsidR="00F52CC4" w:rsidRPr="00753F1A">
        <w:t xml:space="preserve">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w:t>
      </w:r>
      <w:r w:rsidR="00F85C39">
        <w:t>towards</w:t>
      </w:r>
      <w:r w:rsidR="007F5A6B" w:rsidRPr="00753F1A">
        <w:t xml:space="preserve">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w:t>
      </w:r>
      <w:r w:rsidR="00F85C39">
        <w:t>towards</w:t>
      </w:r>
      <w:r w:rsidR="007F5A6B" w:rsidRPr="00753F1A">
        <w:t xml:space="preserve"> inequality. This result reaffirms the importance of complementing the analyses of population-level attitudinal data with an investigation of the factors that produce variations in their levels and/or associational structure. Third, the theory and methodology at </w:t>
      </w:r>
      <w:r w:rsidR="007F5A6B" w:rsidRPr="00753F1A">
        <w:lastRenderedPageBreak/>
        <w:t xml:space="preserve">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71B5B517" w:rsidR="00927443" w:rsidRPr="00753F1A"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w:t>
      </w:r>
      <w:r w:rsidR="00F85C39">
        <w:t>towards</w:t>
      </w:r>
      <w:r w:rsidR="001C3252" w:rsidRPr="00753F1A">
        <w:t xml:space="preserve">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9B165A">
        <w:instrText xml:space="preserve"> ADDIN ZOTERO_ITEM CSL_CITATION {"citationID":"EGEjqAOl","properties":{"formattedCitation":"(Brandt &amp; Morgan, 2022)","plainCitation":"(Brandt &amp; Morgan, 2022)","noteIndex":0},"citationItems":[{"id":"CgC322zU/QgeIgyKR","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9B165A">
        <w:instrText xml:space="preserve"> ADDIN ZOTERO_ITEM CSL_CITATION {"citationID":"3diiXr7e","properties":{"formattedCitation":"(Borsboom et al., 2021; Haslbeck &amp; Waldorp, 2020)","plainCitation":"(Borsboom et al., 2021; Haslbeck &amp; Waldorp, 2020)","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proofErr w:type="gramStart"/>
      <w:r w:rsidR="00281FB5">
        <w:t>These</w:t>
      </w:r>
      <w:proofErr w:type="gramEnd"/>
      <w:r w:rsidR="00281FB5">
        <w:t xml:space="preserv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E336D9">
        <w:instrText xml:space="preserve"> ADDIN ZOTERO_ITEM CSL_CITATION {"citationID":"VTRclLEY","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E336D9">
        <w:instrText xml:space="preserve"> ADDIN ZOTERO_ITEM CSL_CITATION {"citationID":"j38aojm9","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w:t>
      </w:r>
      <w:r w:rsidR="00F85C39">
        <w:t>towards</w:t>
      </w:r>
      <w:r w:rsidR="00D84548" w:rsidRPr="00753F1A">
        <w:t xml:space="preserve"> inequality are influenced by objective measures of social stratification. Since their levels were also known to be influenced by anger </w:t>
      </w:r>
      <w:r w:rsidR="00F85C39">
        <w:t>towards</w:t>
      </w:r>
      <w:r w:rsidR="00D84548" w:rsidRPr="00753F1A">
        <w:t xml:space="preserve"> inequality </w:t>
      </w:r>
      <w:r w:rsidR="00D84548" w:rsidRPr="00753F1A">
        <w:fldChar w:fldCharType="begin"/>
      </w:r>
      <w:r w:rsidR="00E336D9">
        <w:instrText xml:space="preserve"> ADDIN ZOTERO_ITEM CSL_CITATION {"citationID":"jYYaurI0","properties":{"formattedCitation":"(Leach et al., 2006; Vezzoli et al., 2023)","plainCitation":"(Leach et al., 2006; Vezzoli et al., 2023)","noteIndex":0},"citationItems":[{"id":2449,"uris":["http://zotero.org/groups/5379819/items/B6ZMCRXQ"],"itemData":{"id":2449,"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id":2448,"uris":["http://zotero.org/groups/5379819/items/YNS3LEYK"],"itemData":{"id":2448,"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9B165A">
        <w:instrText xml:space="preserve"> ADDIN ZOTERO_ITEM CSL_CITATION {"citationID":"x4mLxQze","properties":{"formattedCitation":"(Boutyline, 2017)","plainCitation":"(Boutyline, 2017)","noteIndex":0},"citationItems":[{"id":"CgC322zU/IROix9Hw","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4F592FD1"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 xml:space="preserve">feasibility of producing a change in the targeted attitudes. Central </w:t>
      </w:r>
      <w:r w:rsidR="006F77DA" w:rsidRPr="00753F1A">
        <w:lastRenderedPageBreak/>
        <w:t>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E336D9">
        <w:instrText xml:space="preserve"> ADDIN ZOTERO_ITEM CSL_CITATION {"citationID":"BJu1PkXs","properties":{"formattedCitation":"(Mijs &amp; Hoy, 2022)","plainCitation":"(Mijs &amp; Hoy, 2022)","dontUpdate":true,"noteIndex":0},"citationItems":[{"id":2172,"uris":["http://zotero.org/groups/5074670/items/5UIJPCQK"],"itemData":{"id":217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E336D9">
        <w:instrText xml:space="preserve"> ADDIN ZOTERO_ITEM CSL_CITATION {"citationID":"45yd9eZj","properties":{"formattedCitation":"(Blanken et al., 2019)","plainCitation":"(Blanken et al., 2019)","noteIndex":0},"citationItems":[{"id":2435,"uris":["http://zotero.org/groups/5379819/items/QYWDXVUN"],"itemData":{"id":2435,"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1F19AB" w:rsidRDefault="001E7009" w:rsidP="001E7009">
      <w:pPr>
        <w:pStyle w:val="Heading1"/>
        <w:rPr>
          <w:lang w:val="en-US"/>
        </w:rPr>
      </w:pPr>
      <w:r w:rsidRPr="001F19AB">
        <w:rPr>
          <w:lang w:val="en-US"/>
        </w:rPr>
        <w:lastRenderedPageBreak/>
        <w:t>IV</w:t>
      </w:r>
      <w:r w:rsidR="00246664" w:rsidRPr="001F19AB">
        <w:rPr>
          <w:lang w:val="en-US"/>
        </w:rPr>
        <w:t>. References</w:t>
      </w:r>
    </w:p>
    <w:p w14:paraId="12420FA5" w14:textId="77777777" w:rsidR="00B111E7" w:rsidRDefault="00E75D96" w:rsidP="00B111E7">
      <w:pPr>
        <w:pStyle w:val="Bibliography"/>
      </w:pPr>
      <w:r w:rsidRPr="00753F1A">
        <w:fldChar w:fldCharType="begin"/>
      </w:r>
      <w:r w:rsidRPr="00E16C5F">
        <w:instrText xml:space="preserve"> ADDIN ZOTERO_BIBL {"uncited":[],"omitted":[],"custom":[]} CSL_BIBLIOGRAPHY </w:instrText>
      </w:r>
      <w:r w:rsidRPr="00753F1A">
        <w:fldChar w:fldCharType="separate"/>
      </w:r>
      <w:proofErr w:type="spellStart"/>
      <w:r w:rsidR="00B111E7" w:rsidRPr="00E16C5F">
        <w:t>Alesina</w:t>
      </w:r>
      <w:proofErr w:type="spellEnd"/>
      <w:r w:rsidR="00B111E7" w:rsidRPr="00E16C5F">
        <w:t xml:space="preserve">, A. F., &amp; Giuliano, P. (2009). </w:t>
      </w:r>
      <w:r w:rsidR="00B111E7">
        <w:rPr>
          <w:i/>
          <w:iCs/>
        </w:rPr>
        <w:t>Preferences for redistribution (No. W14825)</w:t>
      </w:r>
      <w:r w:rsidR="00B111E7">
        <w:t>. National Bureau of Economic Research Cambridge.</w:t>
      </w:r>
    </w:p>
    <w:p w14:paraId="0B5EF8B3" w14:textId="77777777" w:rsidR="00B111E7" w:rsidRDefault="00B111E7" w:rsidP="00B111E7">
      <w:pPr>
        <w:pStyle w:val="Bibliography"/>
      </w:pPr>
      <w:r>
        <w:t xml:space="preserve">Alesina, A., &amp; Glaeser, E. (2004). </w:t>
      </w:r>
      <w:r>
        <w:rPr>
          <w:i/>
          <w:iCs/>
        </w:rPr>
        <w:t>Fighting Poverty in the US and Europe: A World of Difference</w:t>
      </w:r>
      <w:r>
        <w:t xml:space="preserve"> (1st ed.). Oxford University PressOxford. https://doi.org/10.1093/0199267669.001.0001</w:t>
      </w:r>
    </w:p>
    <w:p w14:paraId="557790A4" w14:textId="77777777" w:rsidR="00B111E7" w:rsidRDefault="00B111E7" w:rsidP="00B111E7">
      <w:pPr>
        <w:pStyle w:val="Bibliography"/>
      </w:pPr>
      <w:r>
        <w:t xml:space="preserve">Alesina, A., Glaeser, E., &amp; Sacerdote, B. (2001). </w:t>
      </w:r>
      <w:r>
        <w:rPr>
          <w:i/>
          <w:iCs/>
        </w:rPr>
        <w:t>Why Doesn’t the US Have a European-Style Welfare System?</w:t>
      </w:r>
      <w:r>
        <w:t xml:space="preserve"> (w8524). National Bureau of Economic Research. https://doi.org/10.3386/w8524</w:t>
      </w:r>
    </w:p>
    <w:p w14:paraId="66F4C475" w14:textId="77777777" w:rsidR="00B111E7" w:rsidRDefault="00B111E7" w:rsidP="00B111E7">
      <w:pPr>
        <w:pStyle w:val="Bibliography"/>
      </w:pPr>
      <w:r>
        <w:t xml:space="preserve">Alesina, A., Stantcheva, S., &amp; Teso, E. (2018). Intergenerational Mobility and Preferences for Redistribution. </w:t>
      </w:r>
      <w:r>
        <w:rPr>
          <w:i/>
          <w:iCs/>
        </w:rPr>
        <w:t>American Economic Review</w:t>
      </w:r>
      <w:r>
        <w:t xml:space="preserve">, </w:t>
      </w:r>
      <w:r>
        <w:rPr>
          <w:i/>
          <w:iCs/>
        </w:rPr>
        <w:t>108</w:t>
      </w:r>
      <w:r>
        <w:t>(2), 521–554. https://doi.org/10.1257/aer.20162015</w:t>
      </w:r>
    </w:p>
    <w:p w14:paraId="5721B763" w14:textId="77777777" w:rsidR="00B111E7" w:rsidRDefault="00B111E7" w:rsidP="00B111E7">
      <w:pPr>
        <w:pStyle w:val="Bibliography"/>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4385269C" w14:textId="77777777" w:rsidR="00B111E7" w:rsidRDefault="00B111E7" w:rsidP="00B111E7">
      <w:pPr>
        <w:pStyle w:val="Bibliography"/>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6626F9BF" w14:textId="77777777" w:rsidR="00B111E7" w:rsidRDefault="00B111E7" w:rsidP="00B111E7">
      <w:pPr>
        <w:pStyle w:val="Bibliography"/>
      </w:pPr>
      <w:r>
        <w:t xml:space="preserve">Barabási, A.-L., &amp; Albert, R. (1999). Emergence of Scaling in Random Networks. </w:t>
      </w:r>
      <w:r>
        <w:rPr>
          <w:i/>
          <w:iCs/>
        </w:rPr>
        <w:t>Science</w:t>
      </w:r>
      <w:r>
        <w:t xml:space="preserve">, </w:t>
      </w:r>
      <w:r>
        <w:rPr>
          <w:i/>
          <w:iCs/>
        </w:rPr>
        <w:t>286</w:t>
      </w:r>
      <w:r>
        <w:t>(5439), 509–512. https://doi.org/10.1126/science.286.5439.509</w:t>
      </w:r>
    </w:p>
    <w:p w14:paraId="004814BE" w14:textId="77777777" w:rsidR="00B111E7" w:rsidRDefault="00B111E7" w:rsidP="00B111E7">
      <w:pPr>
        <w:pStyle w:val="Bibliography"/>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68507644" w14:textId="77777777" w:rsidR="00B111E7" w:rsidRDefault="00B111E7" w:rsidP="00B111E7">
      <w:pPr>
        <w:pStyle w:val="Bibliography"/>
      </w:pPr>
      <w:r>
        <w:t xml:space="preserve">Berens, S., &amp; Gelepithis, M. (2019). Welfare state structure, inequality, and public attitudes towards progressive taxation. </w:t>
      </w:r>
      <w:r>
        <w:rPr>
          <w:i/>
          <w:iCs/>
        </w:rPr>
        <w:t>Socio-Economic Review</w:t>
      </w:r>
      <w:r>
        <w:t xml:space="preserve">, </w:t>
      </w:r>
      <w:r>
        <w:rPr>
          <w:i/>
          <w:iCs/>
        </w:rPr>
        <w:t>17</w:t>
      </w:r>
      <w:r>
        <w:t>(4), 823–850. https://doi.org/10.1093/ser/mwx063</w:t>
      </w:r>
    </w:p>
    <w:p w14:paraId="71D60636" w14:textId="77777777" w:rsidR="00B111E7" w:rsidRDefault="00B111E7" w:rsidP="00B111E7">
      <w:pPr>
        <w:pStyle w:val="Bibliography"/>
      </w:pPr>
      <w:r>
        <w:lastRenderedPageBreak/>
        <w:t xml:space="preserve">Bertero, A., Franetovic, G., &amp; Mijs, J. J. B. (2024). Inequality Belief Systems: What They Look Like, How to Study Them, and Why They Matter. </w:t>
      </w:r>
      <w:r>
        <w:rPr>
          <w:i/>
          <w:iCs/>
        </w:rPr>
        <w:t>Social Indicators Research</w:t>
      </w:r>
      <w:r>
        <w:t>. https://doi.org/10.1007/s11205-024-03352-5</w:t>
      </w:r>
    </w:p>
    <w:p w14:paraId="3AB94957" w14:textId="77777777" w:rsidR="00B111E7" w:rsidRDefault="00B111E7" w:rsidP="00B111E7">
      <w:pPr>
        <w:pStyle w:val="Bibliography"/>
      </w:pPr>
      <w: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713F7508" w14:textId="77777777" w:rsidR="00B111E7" w:rsidRDefault="00B111E7" w:rsidP="00B111E7">
      <w:pPr>
        <w:pStyle w:val="Bibliography"/>
      </w:pPr>
      <w:r>
        <w:t xml:space="preserve">Bobzien, L., &amp; Kalleitner, F. (2021). Attitudes towards European financial solidarity during the Covid-19 pandemic: Evidence from a net-contributor country. </w:t>
      </w:r>
      <w:r>
        <w:rPr>
          <w:i/>
          <w:iCs/>
        </w:rPr>
        <w:t>European Societies</w:t>
      </w:r>
      <w:r>
        <w:t xml:space="preserve">, </w:t>
      </w:r>
      <w:r>
        <w:rPr>
          <w:i/>
          <w:iCs/>
        </w:rPr>
        <w:t>23</w:t>
      </w:r>
      <w:r>
        <w:t>(sup1), S791–S804. https://doi.org/10.1080/14616696.2020.1836669</w:t>
      </w:r>
    </w:p>
    <w:p w14:paraId="2A79995C" w14:textId="77777777" w:rsidR="00B111E7" w:rsidRDefault="00B111E7" w:rsidP="00B111E7">
      <w:pPr>
        <w:pStyle w:val="Bibliography"/>
      </w:pPr>
      <w:r>
        <w:t xml:space="preserve">Bollen, K. A. (1989). </w:t>
      </w:r>
      <w:r>
        <w:rPr>
          <w:i/>
          <w:iCs/>
        </w:rPr>
        <w:t>Structural Equations with Latent Variables</w:t>
      </w:r>
      <w:r>
        <w:t xml:space="preserve"> (1st ed.). Wiley. https://doi.org/10.1002/9781118619179</w:t>
      </w:r>
    </w:p>
    <w:p w14:paraId="15FD362A" w14:textId="77777777" w:rsidR="00B111E7" w:rsidRDefault="00B111E7" w:rsidP="00B111E7">
      <w:pPr>
        <w:pStyle w:val="Bibliography"/>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2E13B7A2" w14:textId="77777777" w:rsidR="00B111E7" w:rsidRDefault="00B111E7" w:rsidP="00B111E7">
      <w:pPr>
        <w:pStyle w:val="Bibliography"/>
      </w:pPr>
      <w:r>
        <w:t xml:space="preserve">Borkulo, C. D. van, Bork, R. van, Boschloo, L., Kossakowski, J. J., Tio, P., Schoevers, R. A., Borsboom, D., &amp; Waldorp, L. J. (2022). Comparing network structures on three aspects: A permutation test. </w:t>
      </w:r>
      <w:r>
        <w:rPr>
          <w:i/>
          <w:iCs/>
        </w:rPr>
        <w:t>Psychological Methods</w:t>
      </w:r>
      <w:r>
        <w:t>. https://doi.org/10.1037/met0000476</w:t>
      </w:r>
    </w:p>
    <w:p w14:paraId="45789B8A" w14:textId="77777777" w:rsidR="00B111E7" w:rsidRDefault="00B111E7" w:rsidP="00B111E7">
      <w:pPr>
        <w:pStyle w:val="Bibliography"/>
      </w:pPr>
      <w:r>
        <w:t xml:space="preserve">Borkulo, C. D. van, Borsboom, D., Epskamp, S., Blanken, T. F., Boschloo, L., Schoevers, R. A., &amp; Waldorp, L. J. (2015). A new method for constructing networks from binary data. </w:t>
      </w:r>
      <w:r>
        <w:rPr>
          <w:i/>
          <w:iCs/>
        </w:rPr>
        <w:t>Scientific Reports</w:t>
      </w:r>
      <w:r>
        <w:t xml:space="preserve">, </w:t>
      </w:r>
      <w:r>
        <w:rPr>
          <w:i/>
          <w:iCs/>
        </w:rPr>
        <w:t>4</w:t>
      </w:r>
      <w:r>
        <w:t>(1), 5918. https://doi.org/10.1038/srep05918</w:t>
      </w:r>
    </w:p>
    <w:p w14:paraId="3EF3E73B" w14:textId="77777777" w:rsidR="00B111E7" w:rsidRDefault="00B111E7" w:rsidP="00B111E7">
      <w:pPr>
        <w:pStyle w:val="Bibliography"/>
      </w:pPr>
      <w:r>
        <w:t xml:space="preserve">Borsboom, D., Deserno, M. K., Rhemtulla, M., Epskamp, S., Fried, E. I., McNally, R. J., Robinaugh, D. J., Perugini, M., Dalege, J., Costantini, G., Isvoranu, A.-M., Wysocki, A. C., Borkulo, C. D. van, Bork, R. van, &amp; Waldorp, L. J. (2021). Network analysis of multivariate data in </w:t>
      </w:r>
      <w:r>
        <w:lastRenderedPageBreak/>
        <w:t xml:space="preserve">psychological science. </w:t>
      </w:r>
      <w:r>
        <w:rPr>
          <w:i/>
          <w:iCs/>
        </w:rPr>
        <w:t>Nature Reviews Methods Primers</w:t>
      </w:r>
      <w:r>
        <w:t xml:space="preserve">, </w:t>
      </w:r>
      <w:r>
        <w:rPr>
          <w:i/>
          <w:iCs/>
        </w:rPr>
        <w:t>1</w:t>
      </w:r>
      <w:r>
        <w:t>(1), 58. https://doi.org/10.1038/s43586-021-00055-w</w:t>
      </w:r>
    </w:p>
    <w:p w14:paraId="2DFAA411" w14:textId="77777777" w:rsidR="00B111E7" w:rsidRDefault="00B111E7" w:rsidP="00B111E7">
      <w:pPr>
        <w:pStyle w:val="Bibliography"/>
      </w:pPr>
      <w:r>
        <w:t xml:space="preserve">Boutylin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0374EDA8" w14:textId="77777777" w:rsidR="00B111E7" w:rsidRDefault="00B111E7" w:rsidP="00B111E7">
      <w:pPr>
        <w:pStyle w:val="Bibliography"/>
      </w:pPr>
      <w:r>
        <w:t xml:space="preserve">Boutylin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37CDF277" w14:textId="77777777" w:rsidR="00B111E7" w:rsidRDefault="00B111E7" w:rsidP="00B111E7">
      <w:pPr>
        <w:pStyle w:val="Bibliography"/>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72DB8E0D" w14:textId="77777777" w:rsidR="00B111E7" w:rsidRDefault="00B111E7" w:rsidP="00B111E7">
      <w:pPr>
        <w:pStyle w:val="Bibliography"/>
      </w:pPr>
      <w:r>
        <w:t xml:space="preserve">Brandt, M. J., &amp; Morgan, G. S. (2022). Between-Person Methods Provide Limited Insight About Within-Person Belief Systems. </w:t>
      </w:r>
      <w:r>
        <w:rPr>
          <w:i/>
          <w:iCs/>
        </w:rPr>
        <w:t>Journal of Personality and Social Psychology</w:t>
      </w:r>
      <w:r>
        <w:t xml:space="preserve">, </w:t>
      </w:r>
      <w:r>
        <w:rPr>
          <w:i/>
          <w:iCs/>
        </w:rPr>
        <w:t>123</w:t>
      </w:r>
      <w:r>
        <w:t>(3), 621–635. https://doi.org/10.1037/pspp0000404</w:t>
      </w:r>
    </w:p>
    <w:p w14:paraId="6BE58C38" w14:textId="77777777" w:rsidR="00B111E7" w:rsidRDefault="00B111E7" w:rsidP="00B111E7">
      <w:pPr>
        <w:pStyle w:val="Bibliography"/>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60413827" w14:textId="77777777" w:rsidR="00B111E7" w:rsidRDefault="00B111E7" w:rsidP="00B111E7">
      <w:pPr>
        <w:pStyle w:val="Bibliography"/>
      </w:pPr>
      <w:r>
        <w:t xml:space="preserve">Brandt, M. J., &amp; Sleegers, W. W. A. (2021). Evaluating Belief System Networks as a Theory of Political Belief System Dynamics. </w:t>
      </w:r>
      <w:r>
        <w:rPr>
          <w:i/>
          <w:iCs/>
        </w:rPr>
        <w:t>Personality and Social Psychology Review : An Official Journal of the Society for Personality and Social Psychology, Inc</w:t>
      </w:r>
      <w:r>
        <w:t xml:space="preserve">, </w:t>
      </w:r>
      <w:r>
        <w:rPr>
          <w:i/>
          <w:iCs/>
        </w:rPr>
        <w:t>25</w:t>
      </w:r>
      <w:r>
        <w:t>(2), 159–185. https://doi.org/10.1177/1088868321993751</w:t>
      </w:r>
    </w:p>
    <w:p w14:paraId="41141B17" w14:textId="77777777" w:rsidR="00B111E7" w:rsidRDefault="00B111E7" w:rsidP="00B111E7">
      <w:pPr>
        <w:pStyle w:val="Bibliography"/>
      </w:pPr>
      <w:r>
        <w:t xml:space="preserve">Bringmann, L. F., Elmer, T., Epskamp, S., Krause, R. W., Schoch, D., Wichers, M., Wigman, J. T. W., &amp; Snippe, E. (2019). What do centrality measures measure in psychological networks? </w:t>
      </w:r>
      <w:r>
        <w:rPr>
          <w:i/>
          <w:iCs/>
        </w:rPr>
        <w:t>Journal of Abnormal Psychology</w:t>
      </w:r>
      <w:r>
        <w:t xml:space="preserve">, </w:t>
      </w:r>
      <w:r>
        <w:rPr>
          <w:i/>
          <w:iCs/>
        </w:rPr>
        <w:t>128</w:t>
      </w:r>
      <w:r>
        <w:t>(8), 892–903. https://doi.org/10.1037/abn0000446</w:t>
      </w:r>
    </w:p>
    <w:p w14:paraId="3B6022EA" w14:textId="77777777" w:rsidR="00B111E7" w:rsidRDefault="00B111E7" w:rsidP="00B111E7">
      <w:pPr>
        <w:pStyle w:val="Bibliography"/>
      </w:pPr>
      <w:r>
        <w:t xml:space="preserve">Burger, J., Isvoranu, A.-M., Lunansky, G., Haslbeck, J. M. B., Epskamp, S., Hoekstra, R. H. A., Fried, E. I., Borsboom, D., &amp; Blanken, T. F. (2022). Reporting Standards for Psychological Network </w:t>
      </w:r>
      <w:r>
        <w:lastRenderedPageBreak/>
        <w:t xml:space="preserve">Analyses in Cross-Sectional Data. </w:t>
      </w:r>
      <w:r>
        <w:rPr>
          <w:i/>
          <w:iCs/>
        </w:rPr>
        <w:t>Psychological Methods</w:t>
      </w:r>
      <w:r>
        <w:t>. https://doi.org/10.1037/met0000471</w:t>
      </w:r>
    </w:p>
    <w:p w14:paraId="72283183" w14:textId="77777777" w:rsidR="00B111E7" w:rsidRDefault="00B111E7" w:rsidP="00B111E7">
      <w:pPr>
        <w:pStyle w:val="Bibliography"/>
      </w:pPr>
      <w:r>
        <w:t xml:space="preserve">Bussolo, M., Ferrer‐i‐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0B006BE0" w14:textId="77777777" w:rsidR="00B111E7" w:rsidRDefault="00B111E7" w:rsidP="00B111E7">
      <w:pPr>
        <w:pStyle w:val="Bibliography"/>
      </w:pPr>
      <w:r>
        <w:t xml:space="preserve">Campos-Vazquez, R. M., Krozer,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2A371877" w14:textId="77777777" w:rsidR="00B111E7" w:rsidRDefault="00B111E7" w:rsidP="00B111E7">
      <w:pPr>
        <w:pStyle w:val="Bibliography"/>
      </w:pPr>
      <w:r>
        <w:t xml:space="preserve">Carter, N. T., Lowery, M. R., Smith, R. W., Conley, K. M., Harris, A. M., Listyg,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1EB24787" w14:textId="77777777" w:rsidR="00B111E7" w:rsidRDefault="00B111E7" w:rsidP="00B111E7">
      <w:pPr>
        <w:pStyle w:val="Bibliography"/>
      </w:pPr>
      <w:r>
        <w:t xml:space="preserve">Castillo, J.-C., García-Castro, J.-D., &amp; Venegas, M. (2022). </w:t>
      </w:r>
      <w:r w:rsidRPr="00B111E7">
        <w:rPr>
          <w:lang w:val="es-CL"/>
        </w:rPr>
        <w:t xml:space="preserve">Perception of economic inequality: Concepts, associated factors and prospects of a burgeoning research agenda ( </w:t>
      </w:r>
      <w:r w:rsidRPr="00B111E7">
        <w:rPr>
          <w:i/>
          <w:iCs/>
          <w:lang w:val="es-CL"/>
        </w:rPr>
        <w:t>Percepción de desigualdad económica: conceptos, factores asociados y</w:t>
      </w:r>
      <w:r w:rsidRPr="00B111E7">
        <w:rPr>
          <w:lang w:val="es-CL"/>
        </w:rPr>
        <w:t xml:space="preserve"> </w:t>
      </w:r>
      <w:r w:rsidRPr="00B111E7">
        <w:rPr>
          <w:i/>
          <w:iCs/>
          <w:lang w:val="es-CL"/>
        </w:rPr>
        <w:t>proyecciones de una agenda creciente de investigación</w:t>
      </w:r>
      <w:r w:rsidRPr="00B111E7">
        <w:rPr>
          <w:lang w:val="es-CL"/>
        </w:rPr>
        <w:t xml:space="preserve"> ). </w:t>
      </w:r>
      <w:r>
        <w:rPr>
          <w:i/>
          <w:iCs/>
        </w:rPr>
        <w:t>International Journal of Social Psychology</w:t>
      </w:r>
      <w:r>
        <w:t xml:space="preserve">, </w:t>
      </w:r>
      <w:r>
        <w:rPr>
          <w:i/>
          <w:iCs/>
        </w:rPr>
        <w:t>37</w:t>
      </w:r>
      <w:r>
        <w:t>(1), 180–207. https://doi.org/10.1080/02134748.2021.2009275</w:t>
      </w:r>
    </w:p>
    <w:p w14:paraId="386EC5A8" w14:textId="77777777" w:rsidR="00B111E7" w:rsidRDefault="00B111E7" w:rsidP="00B111E7">
      <w:pPr>
        <w:pStyle w:val="Bibliography"/>
      </w:pPr>
      <w:r>
        <w:t xml:space="preserve">Chaiken, S., Liberman, A., &amp; Eagly, A. H. (1989). Heuristic and systematic information processing within and beyond the persuasion context. In </w:t>
      </w:r>
      <w:r>
        <w:rPr>
          <w:i/>
          <w:iCs/>
        </w:rPr>
        <w:t>Unintended thought.</w:t>
      </w:r>
      <w:r>
        <w:t xml:space="preserve"> (pp. 212–252). The Guilford Press.</w:t>
      </w:r>
    </w:p>
    <w:p w14:paraId="0CA1A00A" w14:textId="77777777" w:rsidR="00B111E7" w:rsidRDefault="00B111E7" w:rsidP="00B111E7">
      <w:pPr>
        <w:pStyle w:val="Bibliography"/>
      </w:pPr>
      <w:r>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2F856997" w14:textId="77777777" w:rsidR="00B111E7" w:rsidRDefault="00B111E7" w:rsidP="00B111E7">
      <w:pPr>
        <w:pStyle w:val="Bibliography"/>
      </w:pPr>
      <w:r>
        <w:lastRenderedPageBreak/>
        <w:t xml:space="preserve">Chambon, M., Dalege, J., Waldorp, L. J., Van Der Maas, H. L. J., Borsboom, D., &amp; Van Harreveld, F. (2022). Tailored interventions into broad attitude networks towards the COVID-19 pandemic. </w:t>
      </w:r>
      <w:r>
        <w:rPr>
          <w:i/>
          <w:iCs/>
        </w:rPr>
        <w:t>PLOS ONE</w:t>
      </w:r>
      <w:r>
        <w:t xml:space="preserve">, </w:t>
      </w:r>
      <w:r>
        <w:rPr>
          <w:i/>
          <w:iCs/>
        </w:rPr>
        <w:t>17</w:t>
      </w:r>
      <w:r>
        <w:t>(10), e0276439. https://doi.org/10.1371/journal.pone.0276439</w:t>
      </w:r>
    </w:p>
    <w:p w14:paraId="2C30840C" w14:textId="77777777" w:rsidR="00B111E7" w:rsidRDefault="00B111E7" w:rsidP="00B111E7">
      <w:pPr>
        <w:pStyle w:val="Bibliography"/>
      </w:pPr>
      <w:r>
        <w:t xml:space="preserve">Chancel, L., Piketty, T., Saez, E., &amp; Zucman, G. (2022). </w:t>
      </w:r>
      <w:r>
        <w:rPr>
          <w:i/>
          <w:iCs/>
        </w:rPr>
        <w:t>World Inequality Report 2022</w:t>
      </w:r>
      <w:r>
        <w:t>. Harvard University Press. https://app.readcube.com/library/0a3c846c-7570-4913-bd72-3afd46468081/item/47229c4a-fb98-4cce-81b5-2dd1563305ff</w:t>
      </w:r>
    </w:p>
    <w:p w14:paraId="5C46910E" w14:textId="77777777" w:rsidR="00B111E7" w:rsidRDefault="00B111E7" w:rsidP="00B111E7">
      <w:pPr>
        <w:pStyle w:val="Bibliography"/>
      </w:pPr>
      <w: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1A37B7FB" w14:textId="77777777" w:rsidR="00B111E7" w:rsidRDefault="00B111E7" w:rsidP="00B111E7">
      <w:pPr>
        <w:pStyle w:val="Bibliography"/>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6699CF41" w14:textId="77777777" w:rsidR="00B111E7" w:rsidRDefault="00B111E7" w:rsidP="00B111E7">
      <w:pPr>
        <w:pStyle w:val="Bibliography"/>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35B0DDDC" w14:textId="77777777" w:rsidR="00B111E7" w:rsidRDefault="00B111E7" w:rsidP="00B111E7">
      <w:pPr>
        <w:pStyle w:val="Bibliography"/>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5D3C1451" w14:textId="77777777" w:rsidR="00B111E7" w:rsidRDefault="00B111E7" w:rsidP="00B111E7">
      <w:pPr>
        <w:pStyle w:val="Bibliography"/>
      </w:pPr>
      <w:r>
        <w:t xml:space="preserve">Christensen, A. P., Golino, H., Abad, F. J., &amp; Garrido, L. E. (2024). </w:t>
      </w:r>
      <w:r>
        <w:rPr>
          <w:i/>
          <w:iCs/>
        </w:rPr>
        <w:t>Revised network loadings</w:t>
      </w:r>
      <w:r>
        <w:t>. https://doi.org/10.31234/osf.io/3zdxg</w:t>
      </w:r>
    </w:p>
    <w:p w14:paraId="64E447A2" w14:textId="77777777" w:rsidR="00B111E7" w:rsidRPr="00B111E7" w:rsidRDefault="00B111E7" w:rsidP="00B111E7">
      <w:pPr>
        <w:pStyle w:val="Bibliography"/>
        <w:rPr>
          <w:lang w:val="it-IT"/>
        </w:rPr>
      </w:pPr>
      <w:r>
        <w:t xml:space="preserve">Converse, P. E. (2006). The nature of belief systems in mass publics (1964). </w:t>
      </w:r>
      <w:r w:rsidRPr="00B111E7">
        <w:rPr>
          <w:i/>
          <w:iCs/>
          <w:lang w:val="it-IT"/>
        </w:rPr>
        <w:t>Critical Review</w:t>
      </w:r>
      <w:r w:rsidRPr="00B111E7">
        <w:rPr>
          <w:lang w:val="it-IT"/>
        </w:rPr>
        <w:t xml:space="preserve">, </w:t>
      </w:r>
      <w:r w:rsidRPr="00B111E7">
        <w:rPr>
          <w:i/>
          <w:iCs/>
          <w:lang w:val="it-IT"/>
        </w:rPr>
        <w:t>18</w:t>
      </w:r>
      <w:r w:rsidRPr="00B111E7">
        <w:rPr>
          <w:lang w:val="it-IT"/>
        </w:rPr>
        <w:t>(1–3), 1–74. https://doi.org/10.1080/08913810608443650</w:t>
      </w:r>
    </w:p>
    <w:p w14:paraId="249CF462" w14:textId="77777777" w:rsidR="00B111E7" w:rsidRDefault="00B111E7" w:rsidP="00B111E7">
      <w:pPr>
        <w:pStyle w:val="Bibliography"/>
      </w:pPr>
      <w:r w:rsidRPr="00B111E7">
        <w:rPr>
          <w:lang w:val="it-IT"/>
        </w:rPr>
        <w:t xml:space="preserve">Cruces, G., Perez-Truglia, R., &amp; Tetaz,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345827F9" w14:textId="77777777" w:rsidR="00B111E7" w:rsidRDefault="00B111E7" w:rsidP="00B111E7">
      <w:pPr>
        <w:pStyle w:val="Bibliography"/>
      </w:pPr>
      <w:r>
        <w:t xml:space="preserve">Dablander, F., &amp; Hinne, M. (2019). Node centrality measures are a poor substitute for causal inference. </w:t>
      </w:r>
      <w:r>
        <w:rPr>
          <w:i/>
          <w:iCs/>
        </w:rPr>
        <w:t>Scientific Reports</w:t>
      </w:r>
      <w:r>
        <w:t xml:space="preserve">, </w:t>
      </w:r>
      <w:r>
        <w:rPr>
          <w:i/>
          <w:iCs/>
        </w:rPr>
        <w:t>9</w:t>
      </w:r>
      <w:r>
        <w:t>(1), 6846. https://doi.org/10.1038/s41598-019-43033-9</w:t>
      </w:r>
    </w:p>
    <w:p w14:paraId="3502432A" w14:textId="77777777" w:rsidR="00B111E7" w:rsidRDefault="00B111E7" w:rsidP="00B111E7">
      <w:pPr>
        <w:pStyle w:val="Bibliography"/>
      </w:pPr>
      <w:r>
        <w:lastRenderedPageBreak/>
        <w:t xml:space="preserve">Dalege, J., Borsboom, D., Harreveld,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32D77594" w14:textId="77777777" w:rsidR="00B111E7" w:rsidRDefault="00B111E7" w:rsidP="00B111E7">
      <w:pPr>
        <w:pStyle w:val="Bibliography"/>
      </w:pPr>
      <w:r>
        <w:t xml:space="preserve">Dalege, J., Borsboom, D., Harreveld,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0EC68802" w14:textId="77777777" w:rsidR="00B111E7" w:rsidRDefault="00B111E7" w:rsidP="00B111E7">
      <w:pPr>
        <w:pStyle w:val="Bibliography"/>
      </w:pPr>
      <w:r>
        <w:t xml:space="preserve">Dalege, J., Borsboom, D., Harreveld, F. van, Waldorp,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715C7503" w14:textId="77777777" w:rsidR="00B111E7" w:rsidRDefault="00B111E7" w:rsidP="00B111E7">
      <w:pPr>
        <w:pStyle w:val="Bibliography"/>
      </w:pPr>
      <w:r>
        <w:t xml:space="preserve">Dalege, J., Borsboom, D., van Harreveld,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0301EE74" w14:textId="77777777" w:rsidR="00B111E7" w:rsidRDefault="00B111E7" w:rsidP="00B111E7">
      <w:pPr>
        <w:pStyle w:val="Bibliography"/>
      </w:pPr>
      <w:r>
        <w:t xml:space="preserve">Dalege, J., Borsboom, D., van Harreveld,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7C257D14" w14:textId="77777777" w:rsidR="00B111E7" w:rsidRDefault="00B111E7" w:rsidP="00B111E7">
      <w:pPr>
        <w:pStyle w:val="Bibliography"/>
      </w:pPr>
      <w:r>
        <w:t xml:space="preserve">Danaher, P., Wang, P., &amp; Witten, D. M. (2013). The Joint Graphical Lasso for Inverse Covariance Estimation Across Multiple Classes. </w:t>
      </w:r>
      <w:r>
        <w:rPr>
          <w:i/>
          <w:iCs/>
        </w:rPr>
        <w:t>Journal of the Royal Statistical Society Series B: Statistical Methodology</w:t>
      </w:r>
      <w:r>
        <w:t xml:space="preserve">, </w:t>
      </w:r>
      <w:r>
        <w:rPr>
          <w:i/>
          <w:iCs/>
        </w:rPr>
        <w:t>76</w:t>
      </w:r>
      <w:r>
        <w:t>(2), 373–397. https://doi.org/10.1111/rssb.12033</w:t>
      </w:r>
    </w:p>
    <w:p w14:paraId="453C5729" w14:textId="77777777" w:rsidR="00B111E7" w:rsidRDefault="00B111E7" w:rsidP="00B111E7">
      <w:pPr>
        <w:pStyle w:val="Bibliography"/>
      </w:pPr>
      <w:r>
        <w:t xml:space="preserve">DiMaggio, P., &amp; Garip, F. (2012). Network Effects and Social Inequality. </w:t>
      </w:r>
      <w:r>
        <w:rPr>
          <w:i/>
          <w:iCs/>
        </w:rPr>
        <w:t>Annual Review of Sociology</w:t>
      </w:r>
      <w:r>
        <w:t xml:space="preserve">, </w:t>
      </w:r>
      <w:r>
        <w:rPr>
          <w:i/>
          <w:iCs/>
        </w:rPr>
        <w:t>38</w:t>
      </w:r>
      <w:r>
        <w:t>(1), 93–118. https://doi.org/10.1146/annurev.soc.012809.102545</w:t>
      </w:r>
    </w:p>
    <w:p w14:paraId="36E8AA38" w14:textId="77777777" w:rsidR="00B111E7" w:rsidRDefault="00B111E7" w:rsidP="00B111E7">
      <w:pPr>
        <w:pStyle w:val="Bibliography"/>
      </w:pPr>
      <w:r>
        <w:t xml:space="preserve">DiMaggio, P., &amp; Goldberg, A. (2018). Searching for </w:t>
      </w:r>
      <w:r>
        <w:rPr>
          <w:i/>
          <w:iCs/>
        </w:rPr>
        <w:t>Homo Economicus</w:t>
      </w:r>
      <w:r>
        <w:t xml:space="preserve">: Variation in Americans’ Construals of and Attitudes toward Markets. </w:t>
      </w:r>
      <w:r>
        <w:rPr>
          <w:i/>
          <w:iCs/>
        </w:rPr>
        <w:t>European Journal of Sociology</w:t>
      </w:r>
      <w:r>
        <w:t xml:space="preserve">, </w:t>
      </w:r>
      <w:r>
        <w:rPr>
          <w:i/>
          <w:iCs/>
        </w:rPr>
        <w:t>59</w:t>
      </w:r>
      <w:r>
        <w:t>(2), 151–189. https://doi.org/10.1017/S0003975617000558</w:t>
      </w:r>
    </w:p>
    <w:p w14:paraId="16D6F685" w14:textId="77777777" w:rsidR="00B111E7" w:rsidRDefault="00B111E7" w:rsidP="00B111E7">
      <w:pPr>
        <w:pStyle w:val="Bibliography"/>
      </w:pPr>
      <w:r>
        <w:lastRenderedPageBreak/>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4FBC0D6E" w14:textId="77777777" w:rsidR="00B111E7" w:rsidRDefault="00B111E7" w:rsidP="00B111E7">
      <w:pPr>
        <w:pStyle w:val="Bibliography"/>
      </w:pPr>
      <w:r>
        <w:t xml:space="preserve">Eagly, A. H., &amp; Chaiken, S. (1993). </w:t>
      </w:r>
      <w:r>
        <w:rPr>
          <w:i/>
          <w:iCs/>
        </w:rPr>
        <w:t>The psychology of attitudes.</w:t>
      </w:r>
      <w:r>
        <w:t xml:space="preserve"> (pp. xxii, 794). Harcourt Brace Jovanovich College Publishers.</w:t>
      </w:r>
    </w:p>
    <w:p w14:paraId="7C5C08E1" w14:textId="77777777" w:rsidR="00B111E7" w:rsidRDefault="00B111E7" w:rsidP="00B111E7">
      <w:pPr>
        <w:pStyle w:val="Bibliography"/>
      </w:pPr>
      <w:r>
        <w:t xml:space="preserve">Efron, B. (1979). Bootstrap Methods: Another Look at the Jackknife. </w:t>
      </w:r>
      <w:r>
        <w:rPr>
          <w:i/>
          <w:iCs/>
        </w:rPr>
        <w:t>The Annals of Statistics</w:t>
      </w:r>
      <w:r>
        <w:t xml:space="preserve">, </w:t>
      </w:r>
      <w:r>
        <w:rPr>
          <w:i/>
          <w:iCs/>
        </w:rPr>
        <w:t>7</w:t>
      </w:r>
      <w:r>
        <w:t>(1). https://doi.org/10.1214/aos/1176344552</w:t>
      </w:r>
    </w:p>
    <w:p w14:paraId="71CD8A5C" w14:textId="77777777" w:rsidR="00B111E7" w:rsidRDefault="00B111E7" w:rsidP="00B111E7">
      <w:pPr>
        <w:pStyle w:val="Bibliography"/>
      </w:pPr>
      <w:r>
        <w:t xml:space="preserve">Epskamp,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7541D78A" w14:textId="77777777" w:rsidR="00B111E7" w:rsidRDefault="00B111E7" w:rsidP="00B111E7">
      <w:pPr>
        <w:pStyle w:val="Bibliography"/>
      </w:pPr>
      <w:r>
        <w:t xml:space="preserve">Epskamp, S., &amp; Fried, E. I. (2018). A Tutorial on Regularized Partial Correlation Networks. </w:t>
      </w:r>
      <w:r>
        <w:rPr>
          <w:i/>
          <w:iCs/>
        </w:rPr>
        <w:t>Psychological Methods</w:t>
      </w:r>
      <w:r>
        <w:t xml:space="preserve">, </w:t>
      </w:r>
      <w:r>
        <w:rPr>
          <w:i/>
          <w:iCs/>
        </w:rPr>
        <w:t>23</w:t>
      </w:r>
      <w:r>
        <w:t>(4), 617–634. https://doi.org/10.1037/met0000167</w:t>
      </w:r>
    </w:p>
    <w:p w14:paraId="79F6CD87" w14:textId="77777777" w:rsidR="00B111E7" w:rsidRDefault="00B111E7" w:rsidP="00B111E7">
      <w:pPr>
        <w:pStyle w:val="Bibliography"/>
      </w:pPr>
      <w:r>
        <w:t xml:space="preserve">Esping-Andersen, G., &amp; Myles, J. (2011). </w:t>
      </w:r>
      <w:r>
        <w:rPr>
          <w:i/>
          <w:iCs/>
        </w:rPr>
        <w:t>Economic Inequality and the Welfare State</w:t>
      </w:r>
      <w:r>
        <w:t>. Oxford University Press. https://doi.org/10.1093/oxfordhb/9780199606061.013.0025</w:t>
      </w:r>
    </w:p>
    <w:p w14:paraId="0C37B2C0" w14:textId="77777777" w:rsidR="00B111E7" w:rsidRDefault="00B111E7" w:rsidP="00B111E7">
      <w:pPr>
        <w:pStyle w:val="Bibliography"/>
      </w:pPr>
      <w:r>
        <w:t xml:space="preserve">Fatke, M. (2018). Inequality Perceptions, Preferences Conducive to Redistribution, and the Conditioning Role of Social Position. </w:t>
      </w:r>
      <w:r>
        <w:rPr>
          <w:i/>
          <w:iCs/>
        </w:rPr>
        <w:t>Societies</w:t>
      </w:r>
      <w:r>
        <w:t xml:space="preserve">, </w:t>
      </w:r>
      <w:r>
        <w:rPr>
          <w:i/>
          <w:iCs/>
        </w:rPr>
        <w:t>8</w:t>
      </w:r>
      <w:r>
        <w:t>(4), 99. https://doi.org/10.3390/soc8040099</w:t>
      </w:r>
    </w:p>
    <w:p w14:paraId="4FD12938" w14:textId="77777777" w:rsidR="00B111E7" w:rsidRDefault="00B111E7" w:rsidP="00B111E7">
      <w:pPr>
        <w:pStyle w:val="Bibliography"/>
      </w:pPr>
      <w:r>
        <w:t xml:space="preserve">Festinger, L. (1957). </w:t>
      </w:r>
      <w:r>
        <w:rPr>
          <w:i/>
          <w:iCs/>
        </w:rPr>
        <w:t>A theory of cognitive dissonance.</w:t>
      </w:r>
      <w:r>
        <w:t xml:space="preserve"> (pp. xi, 291). Stanford University Press.</w:t>
      </w:r>
    </w:p>
    <w:p w14:paraId="26272F66" w14:textId="77777777" w:rsidR="00B111E7" w:rsidRDefault="00B111E7" w:rsidP="00B111E7">
      <w:pPr>
        <w:pStyle w:val="Bibliography"/>
      </w:pPr>
      <w:r>
        <w:t xml:space="preserve">Foygel, R., &amp; Drton,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48521EAA" w14:textId="77777777" w:rsidR="00B111E7" w:rsidRDefault="00B111E7" w:rsidP="00B111E7">
      <w:pPr>
        <w:pStyle w:val="Bibliography"/>
      </w:pPr>
      <w:r>
        <w:t xml:space="preserve">Franetovic, G., &amp; Bertero, A. (2023). How do people understand inequality in Chile? A study through attitude network analysis. </w:t>
      </w:r>
      <w:r>
        <w:rPr>
          <w:i/>
          <w:iCs/>
        </w:rPr>
        <w:t>AWARI</w:t>
      </w:r>
      <w:r>
        <w:t xml:space="preserve">, </w:t>
      </w:r>
      <w:r>
        <w:rPr>
          <w:i/>
          <w:iCs/>
        </w:rPr>
        <w:t>4</w:t>
      </w:r>
      <w:r>
        <w:t>. https://doi.org/10.47909/awari.42</w:t>
      </w:r>
    </w:p>
    <w:p w14:paraId="116F4BF5" w14:textId="77777777" w:rsidR="00B111E7" w:rsidRDefault="00B111E7" w:rsidP="00B111E7">
      <w:pPr>
        <w:pStyle w:val="Bibliography"/>
      </w:pPr>
      <w:r w:rsidRPr="00B111E7">
        <w:rPr>
          <w:lang w:val="it-IT"/>
        </w:rPr>
        <w:lastRenderedPageBreak/>
        <w:t xml:space="preserve">Franetovic,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75C1B491" w14:textId="77777777" w:rsidR="00B111E7" w:rsidRDefault="00B111E7" w:rsidP="00B111E7">
      <w:pPr>
        <w:pStyle w:val="Bibliography"/>
      </w:pPr>
      <w:r>
        <w:t xml:space="preserve">Fruchterman, T. M. J., &amp; Reingold, E. M. (1991). Graph drawing by force‐directed placement. </w:t>
      </w:r>
      <w:r>
        <w:rPr>
          <w:i/>
          <w:iCs/>
        </w:rPr>
        <w:t>Software: Practice and Experience</w:t>
      </w:r>
      <w:r>
        <w:t xml:space="preserve">, </w:t>
      </w:r>
      <w:r>
        <w:rPr>
          <w:i/>
          <w:iCs/>
        </w:rPr>
        <w:t>21</w:t>
      </w:r>
      <w:r>
        <w:t>(11), 1129–1164. https://doi.org/10.1002/spe.4380211102</w:t>
      </w:r>
    </w:p>
    <w:p w14:paraId="23391238" w14:textId="77777777" w:rsidR="00B111E7" w:rsidRDefault="00B111E7" w:rsidP="00B111E7">
      <w:pPr>
        <w:pStyle w:val="Bibliography"/>
      </w:pPr>
      <w:r>
        <w:t xml:space="preserve">García‐Castro, J. D., García‐Sánchez, E., Montoya‐Lozano, M., &amp; Rodríguez‐Bailón,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5F7CA56A" w14:textId="77777777" w:rsidR="00B111E7" w:rsidRDefault="00B111E7" w:rsidP="00B111E7">
      <w:pPr>
        <w:pStyle w:val="Bibliography"/>
      </w:pPr>
      <w:r>
        <w:t xml:space="preserve">García-Castro, J. D., González, R., Frigolett, C., Jiménez-Moya, G., Rodríguez-Bailón, R., &amp; Willis, G. (2023). Changing attitudes toward redistribution: The role of perceived economic inequality in everyday life and intolerance of inequality. </w:t>
      </w:r>
      <w:r>
        <w:rPr>
          <w:i/>
          <w:iCs/>
        </w:rPr>
        <w:t>The Journal of Social Psychology</w:t>
      </w:r>
      <w:r>
        <w:t xml:space="preserve">, </w:t>
      </w:r>
      <w:r>
        <w:rPr>
          <w:i/>
          <w:iCs/>
        </w:rPr>
        <w:t>163</w:t>
      </w:r>
      <w:r>
        <w:t>(4), 566–581. https://doi.org/10.1080/00224545.2021.2006126</w:t>
      </w:r>
    </w:p>
    <w:p w14:paraId="4BE2C0C1" w14:textId="77777777" w:rsidR="00B111E7" w:rsidRDefault="00B111E7" w:rsidP="00B111E7">
      <w:pPr>
        <w:pStyle w:val="Bibliography"/>
      </w:pPr>
      <w:r>
        <w:t xml:space="preserve">García‐Sánchez, E., Osborne, D., Willis, G. B., &amp; Rodríguez‐Bailón,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55097F82" w14:textId="77777777" w:rsidR="00B111E7" w:rsidRDefault="00B111E7" w:rsidP="00B111E7">
      <w:pPr>
        <w:pStyle w:val="Bibliography"/>
      </w:pPr>
      <w:r>
        <w:t xml:space="preserve">Gimpelson, V., &amp; Treisman, D. (2018). Misperceiving inequality. </w:t>
      </w:r>
      <w:r>
        <w:rPr>
          <w:i/>
          <w:iCs/>
        </w:rPr>
        <w:t>Economics &amp; Politics</w:t>
      </w:r>
      <w:r>
        <w:t xml:space="preserve">, </w:t>
      </w:r>
      <w:r>
        <w:rPr>
          <w:i/>
          <w:iCs/>
        </w:rPr>
        <w:t>30</w:t>
      </w:r>
      <w:r>
        <w:t>(1), 27–54. https://doi.org/10.1111/ecpo.12103</w:t>
      </w:r>
    </w:p>
    <w:p w14:paraId="686D7E6F" w14:textId="77777777" w:rsidR="00B111E7" w:rsidRDefault="00B111E7" w:rsidP="00B111E7">
      <w:pPr>
        <w:pStyle w:val="Bibliography"/>
      </w:pPr>
      <w:r>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4B984ADB" w14:textId="77777777" w:rsidR="00B111E7" w:rsidRPr="00B111E7" w:rsidRDefault="00B111E7" w:rsidP="00B111E7">
      <w:pPr>
        <w:pStyle w:val="Bibliography"/>
        <w:rPr>
          <w:lang w:val="es-CL"/>
        </w:rPr>
      </w:pPr>
      <w:r>
        <w:t xml:space="preserve">Golino, H. F., Epskamp, S., &amp; Voracek, M. (2017). Exploratory graph analysis: A new approach for estimating the number of dimensions in psychological research. </w:t>
      </w:r>
      <w:r w:rsidRPr="00B111E7">
        <w:rPr>
          <w:i/>
          <w:iCs/>
          <w:lang w:val="es-CL"/>
        </w:rPr>
        <w:t>PLOS ONE</w:t>
      </w:r>
      <w:r w:rsidRPr="00B111E7">
        <w:rPr>
          <w:lang w:val="es-CL"/>
        </w:rPr>
        <w:t xml:space="preserve">, </w:t>
      </w:r>
      <w:r w:rsidRPr="00B111E7">
        <w:rPr>
          <w:i/>
          <w:iCs/>
          <w:lang w:val="es-CL"/>
        </w:rPr>
        <w:t>12</w:t>
      </w:r>
      <w:r w:rsidRPr="00B111E7">
        <w:rPr>
          <w:lang w:val="es-CL"/>
        </w:rPr>
        <w:t>(6), e0174035. https://doi.org/10.1371/journal.pone.0174035</w:t>
      </w:r>
    </w:p>
    <w:p w14:paraId="2C7C87EE" w14:textId="77777777" w:rsidR="00B111E7" w:rsidRDefault="00B111E7" w:rsidP="00B111E7">
      <w:pPr>
        <w:pStyle w:val="Bibliography"/>
      </w:pPr>
      <w:r w:rsidRPr="00B111E7">
        <w:rPr>
          <w:lang w:val="es-CL"/>
        </w:rPr>
        <w:t xml:space="preserve">Golino, H., Shi, D., Christensen, A. P., Garrido, L. E., Nieto, M. D., Sadana, R., Thiyagarajan, J. A., &amp; Martinez-Molina, A. (2020). </w:t>
      </w:r>
      <w:r>
        <w:t xml:space="preserve">Investigating the performance of exploratory graph analysis and </w:t>
      </w:r>
      <w:r>
        <w:lastRenderedPageBreak/>
        <w:t xml:space="preserve">traditional techniques to identify the number of latent factors: A simulation and tutorial. </w:t>
      </w:r>
      <w:r>
        <w:rPr>
          <w:i/>
          <w:iCs/>
        </w:rPr>
        <w:t>Psychological Methods</w:t>
      </w:r>
      <w:r>
        <w:t xml:space="preserve">, </w:t>
      </w:r>
      <w:r>
        <w:rPr>
          <w:i/>
          <w:iCs/>
        </w:rPr>
        <w:t>25</w:t>
      </w:r>
      <w:r>
        <w:t>(3), 292–320. https://doi.org/10.1037/met0000255</w:t>
      </w:r>
    </w:p>
    <w:p w14:paraId="40777D2B" w14:textId="77777777" w:rsidR="00B111E7" w:rsidRDefault="00B111E7" w:rsidP="00B111E7">
      <w:pPr>
        <w:pStyle w:val="Bibliography"/>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4309ADF1" w14:textId="77777777" w:rsidR="00B111E7" w:rsidRDefault="00B111E7" w:rsidP="00B111E7">
      <w:pPr>
        <w:pStyle w:val="Bibliography"/>
      </w:pPr>
      <w:r>
        <w:t xml:space="preserve">Haslbeck, J. M. B., Borsboom, D., &amp; Waldorp, L. J. (2021). Moderated Network Models. </w:t>
      </w:r>
      <w:r>
        <w:rPr>
          <w:i/>
          <w:iCs/>
        </w:rPr>
        <w:t>Multivariate Behavioral Research</w:t>
      </w:r>
      <w:r>
        <w:t xml:space="preserve">, </w:t>
      </w:r>
      <w:r>
        <w:rPr>
          <w:i/>
          <w:iCs/>
        </w:rPr>
        <w:t>56</w:t>
      </w:r>
      <w:r>
        <w:t>(2), 256–287. https://doi.org/10.1080/00273171.2019.1677207</w:t>
      </w:r>
    </w:p>
    <w:p w14:paraId="6562CFCA" w14:textId="77777777" w:rsidR="00B111E7" w:rsidRDefault="00B111E7" w:rsidP="00B111E7">
      <w:pPr>
        <w:pStyle w:val="Bibliography"/>
      </w:pPr>
      <w:r>
        <w:t xml:space="preserve">Haslbeck, J. M. B., &amp; Waldorp, L. J. (2020). mgm: Estimating Time-Varying Mixed Graphical Models in High-Dimensional Data. </w:t>
      </w:r>
      <w:r>
        <w:rPr>
          <w:i/>
          <w:iCs/>
        </w:rPr>
        <w:t>Journal of Statistical Software</w:t>
      </w:r>
      <w:r>
        <w:t xml:space="preserve">, </w:t>
      </w:r>
      <w:r>
        <w:rPr>
          <w:i/>
          <w:iCs/>
        </w:rPr>
        <w:t>93</w:t>
      </w:r>
      <w:r>
        <w:t>(8). https://doi.org/10.18637/jss.v093.i08</w:t>
      </w:r>
    </w:p>
    <w:p w14:paraId="1ACA5F0A" w14:textId="77777777" w:rsidR="00B111E7" w:rsidRDefault="00B111E7" w:rsidP="00B111E7">
      <w:pPr>
        <w:pStyle w:val="Bibliography"/>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60ACB043" w14:textId="77777777" w:rsidR="00B111E7" w:rsidRDefault="00B111E7" w:rsidP="00B111E7">
      <w:pPr>
        <w:pStyle w:val="Bibliography"/>
      </w:pPr>
      <w:r>
        <w:t xml:space="preserve">Hegtvedt, K. A., &amp; Isom, D. (2014). Inequality: A Matter of Justice? In J. D. McLeod, E. J. Lawler, &amp; M. Schwalbe (Eds.), </w:t>
      </w:r>
      <w:r>
        <w:rPr>
          <w:i/>
          <w:iCs/>
        </w:rPr>
        <w:t>Handbook of the Social Psychology of Inequality</w:t>
      </w:r>
      <w:r>
        <w:t xml:space="preserve"> (pp. 65–94). Springer Netherlands. https://doi.org/10.1007/978-94-017-9002-4_4</w:t>
      </w:r>
    </w:p>
    <w:p w14:paraId="5BF2EBEE" w14:textId="77777777" w:rsidR="00B111E7" w:rsidRDefault="00B111E7" w:rsidP="00B111E7">
      <w:pPr>
        <w:pStyle w:val="Bibliography"/>
      </w:pPr>
      <w:r>
        <w:t xml:space="preserve">Heider, F. (1946). Attitudes and Cognitive Organization. </w:t>
      </w:r>
      <w:r>
        <w:rPr>
          <w:i/>
          <w:iCs/>
        </w:rPr>
        <w:t>The Journal of Psychology</w:t>
      </w:r>
      <w:r>
        <w:t xml:space="preserve">, </w:t>
      </w:r>
      <w:r>
        <w:rPr>
          <w:i/>
          <w:iCs/>
        </w:rPr>
        <w:t>21</w:t>
      </w:r>
      <w:r>
        <w:t>(1), 107–112. https://doi.org/10.1080/00223980.1946.9917275</w:t>
      </w:r>
    </w:p>
    <w:p w14:paraId="1151F164" w14:textId="77777777" w:rsidR="00B111E7" w:rsidRDefault="00B111E7" w:rsidP="00B111E7">
      <w:pPr>
        <w:pStyle w:val="Bibliography"/>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0FA63A56" w14:textId="77777777" w:rsidR="00B111E7" w:rsidRDefault="00B111E7" w:rsidP="00B111E7">
      <w:pPr>
        <w:pStyle w:val="Bibliography"/>
      </w:pPr>
      <w:r>
        <w:t xml:space="preserve">Hjerm, M., &amp; Schnabel, A. (2012). How much heterogeneity can the welfare state endure? The influence of heterogeneity on attitudes to the welfare state. </w:t>
      </w:r>
      <w:r>
        <w:rPr>
          <w:i/>
          <w:iCs/>
        </w:rPr>
        <w:t>Nations and Nationalism</w:t>
      </w:r>
      <w:r>
        <w:t xml:space="preserve">, </w:t>
      </w:r>
      <w:r>
        <w:rPr>
          <w:i/>
          <w:iCs/>
        </w:rPr>
        <w:t>18</w:t>
      </w:r>
      <w:r>
        <w:t>(2), 346–369. https://doi.org/10.1111/j.1469-8129.2011.00523.x</w:t>
      </w:r>
    </w:p>
    <w:p w14:paraId="7718A0C6" w14:textId="77777777" w:rsidR="00B111E7" w:rsidRDefault="00B111E7" w:rsidP="00B111E7">
      <w:pPr>
        <w:pStyle w:val="Bibliography"/>
      </w:pPr>
      <w:r>
        <w:lastRenderedPageBreak/>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06DCBA3A" w14:textId="77777777" w:rsidR="00B111E7" w:rsidRDefault="00B111E7" w:rsidP="00B111E7">
      <w:pPr>
        <w:pStyle w:val="Bibliography"/>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5CE104EE" w14:textId="77777777" w:rsidR="00B111E7" w:rsidRDefault="00B111E7" w:rsidP="00B111E7">
      <w:pPr>
        <w:pStyle w:val="Bibliography"/>
      </w:pPr>
      <w:r w:rsidRPr="00B111E7">
        <w:rPr>
          <w:lang w:val="it-IT"/>
        </w:rPr>
        <w:t xml:space="preserve">Hunzaker,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3F8711B3" w14:textId="77777777" w:rsidR="00B111E7" w:rsidRDefault="00B111E7" w:rsidP="00B111E7">
      <w:pPr>
        <w:pStyle w:val="Bibliography"/>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3BBEE7CE" w14:textId="77777777" w:rsidR="00B111E7" w:rsidRDefault="00B111E7" w:rsidP="00B111E7">
      <w:pPr>
        <w:pStyle w:val="Bibliography"/>
      </w:pPr>
      <w:r>
        <w:t xml:space="preserve">Ising, E. (1925). Beitrag zur Theorie des Ferromagnetismus. </w:t>
      </w:r>
      <w:r>
        <w:rPr>
          <w:i/>
          <w:iCs/>
        </w:rPr>
        <w:t>Zeitschrift für Physik</w:t>
      </w:r>
      <w:r>
        <w:t xml:space="preserve">, </w:t>
      </w:r>
      <w:r>
        <w:rPr>
          <w:i/>
          <w:iCs/>
        </w:rPr>
        <w:t>31</w:t>
      </w:r>
      <w:r>
        <w:t>(1), 253–258. https://doi.org/10.1007/BF02980577</w:t>
      </w:r>
    </w:p>
    <w:p w14:paraId="25CF9345" w14:textId="77777777" w:rsidR="00B111E7" w:rsidRDefault="00B111E7" w:rsidP="00B111E7">
      <w:pPr>
        <w:pStyle w:val="Bibliography"/>
      </w:pPr>
      <w:r>
        <w:t xml:space="preserve">ISSP Research Group. (2022). </w:t>
      </w:r>
      <w:r>
        <w:rPr>
          <w:i/>
          <w:iCs/>
        </w:rPr>
        <w:t>International Social Survey Programme: Social Inequality V - ISSP 2019</w:t>
      </w:r>
      <w:r>
        <w:t>. https://doi.org/10.4232/1.14009</w:t>
      </w:r>
    </w:p>
    <w:p w14:paraId="275171D8" w14:textId="77777777" w:rsidR="00B111E7" w:rsidRDefault="00B111E7" w:rsidP="00B111E7">
      <w:pPr>
        <w:pStyle w:val="Bibliography"/>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7A8932A6" w14:textId="77777777" w:rsidR="00B111E7" w:rsidRDefault="00B111E7" w:rsidP="00B111E7">
      <w:pPr>
        <w:pStyle w:val="Bibliography"/>
      </w:pPr>
      <w:r>
        <w:t xml:space="preserve">Jost, J. T., &amp; Van der Toorn, J. (2012). System justification theory. </w:t>
      </w:r>
      <w:r>
        <w:rPr>
          <w:i/>
          <w:iCs/>
        </w:rPr>
        <w:t>Handbook of Theories of Social Psychology</w:t>
      </w:r>
      <w:r>
        <w:t xml:space="preserve">, </w:t>
      </w:r>
      <w:r>
        <w:rPr>
          <w:i/>
          <w:iCs/>
        </w:rPr>
        <w:t>2</w:t>
      </w:r>
      <w:r>
        <w:t>, 313–343.</w:t>
      </w:r>
    </w:p>
    <w:p w14:paraId="7C68F992" w14:textId="77777777" w:rsidR="00B111E7" w:rsidRDefault="00B111E7" w:rsidP="00B111E7">
      <w:pPr>
        <w:pStyle w:val="Bibliography"/>
      </w:pPr>
      <w:r>
        <w:t xml:space="preserve">Keeley, B. (2015). </w:t>
      </w:r>
      <w:r>
        <w:rPr>
          <w:i/>
          <w:iCs/>
        </w:rPr>
        <w:t>Income Inequality: The Gap between Rich and Poor</w:t>
      </w:r>
      <w:r>
        <w:t>. OECD. https://doi.org/10.1787/9789264246010-en</w:t>
      </w:r>
    </w:p>
    <w:p w14:paraId="623B4C33" w14:textId="77777777" w:rsidR="00B111E7" w:rsidRDefault="00B111E7" w:rsidP="00B111E7">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17E72B9A" w14:textId="77777777" w:rsidR="00B111E7" w:rsidRDefault="00B111E7" w:rsidP="00B111E7">
      <w:pPr>
        <w:pStyle w:val="Bibliography"/>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1A807C14" w14:textId="77777777" w:rsidR="00B111E7" w:rsidRDefault="00B111E7" w:rsidP="00B111E7">
      <w:pPr>
        <w:pStyle w:val="Bibliography"/>
      </w:pPr>
      <w:r>
        <w:t xml:space="preserve">Kesberg, R., Brandt, M. J., Easterbrook, M. J., Spruyt, B., &amp; Turner‐Zwinkels,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4E24C988" w14:textId="77777777" w:rsidR="00B111E7" w:rsidRDefault="00B111E7" w:rsidP="00B111E7">
      <w:pPr>
        <w:pStyle w:val="Bibliography"/>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74543E12" w14:textId="77777777" w:rsidR="00B111E7" w:rsidRDefault="00B111E7" w:rsidP="00B111E7">
      <w:pPr>
        <w:pStyle w:val="Bibliography"/>
      </w:pPr>
      <w:r>
        <w:t xml:space="preserve">Korpi, W., &amp; Palme, J. (1998). The Paradox of Redistribution and Strategies of Equality: Welfare State Institutions, Inequality, and Poverty in the Western Countries. </w:t>
      </w:r>
      <w:r>
        <w:rPr>
          <w:i/>
          <w:iCs/>
        </w:rPr>
        <w:t>American Sociological Review</w:t>
      </w:r>
      <w:r>
        <w:t xml:space="preserve">, </w:t>
      </w:r>
      <w:r>
        <w:rPr>
          <w:i/>
          <w:iCs/>
        </w:rPr>
        <w:t>63</w:t>
      </w:r>
      <w:r>
        <w:t>(5), 661. https://doi.org/10.2307/2657333</w:t>
      </w:r>
    </w:p>
    <w:p w14:paraId="5EDE264F" w14:textId="77777777" w:rsidR="00B111E7" w:rsidRDefault="00B111E7" w:rsidP="00B111E7">
      <w:pPr>
        <w:pStyle w:val="Bibliography"/>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0B708297" w14:textId="77777777" w:rsidR="00B111E7" w:rsidRDefault="00B111E7" w:rsidP="00B111E7">
      <w:pPr>
        <w:pStyle w:val="Bibliography"/>
      </w:pPr>
      <w:r>
        <w:t xml:space="preserve">Kuhn, A. (2019). The subversive nature of inequality: Subjective inequality perceptions and attitudes to social inequality. </w:t>
      </w:r>
      <w:r>
        <w:rPr>
          <w:i/>
          <w:iCs/>
        </w:rPr>
        <w:t>European Journal of Political Economy</w:t>
      </w:r>
      <w:r>
        <w:t xml:space="preserve">, </w:t>
      </w:r>
      <w:r>
        <w:rPr>
          <w:i/>
          <w:iCs/>
        </w:rPr>
        <w:t>59</w:t>
      </w:r>
      <w:r>
        <w:t>, 331–344. https://doi.org/10.1016/j.ejpoleco.2019.04.004</w:t>
      </w:r>
    </w:p>
    <w:p w14:paraId="764E7ED1" w14:textId="77777777" w:rsidR="00B111E7" w:rsidRDefault="00B111E7" w:rsidP="00B111E7">
      <w:pPr>
        <w:pStyle w:val="Bibliography"/>
      </w:pPr>
      <w:r w:rsidRPr="00B111E7">
        <w:rPr>
          <w:lang w:val="it-IT"/>
        </w:rPr>
        <w:t xml:space="preserve">Kuziemko, I., Norton, M. I., Saez, E., &amp; Stantcheva,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3C641F52" w14:textId="77777777" w:rsidR="00B111E7" w:rsidRDefault="00B111E7" w:rsidP="00B111E7">
      <w:pPr>
        <w:pStyle w:val="Bibliography"/>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68126F51" w14:textId="77777777" w:rsidR="00B111E7" w:rsidRDefault="00B111E7" w:rsidP="00B111E7">
      <w:pPr>
        <w:pStyle w:val="Bibliography"/>
      </w:pPr>
      <w:r>
        <w:t xml:space="preserve">Lansing, K. J., &amp; Markiewicz, A. (2018). Top Incomes, Rising Inequality and Welfare. </w:t>
      </w:r>
      <w:r>
        <w:rPr>
          <w:i/>
          <w:iCs/>
        </w:rPr>
        <w:t>The Economic Journal</w:t>
      </w:r>
      <w:r>
        <w:t xml:space="preserve">, </w:t>
      </w:r>
      <w:r>
        <w:rPr>
          <w:i/>
          <w:iCs/>
        </w:rPr>
        <w:t>128</w:t>
      </w:r>
      <w:r>
        <w:t>(608), 262–297. https://doi.org/10.1111/ecoj.12411</w:t>
      </w:r>
    </w:p>
    <w:p w14:paraId="26457129" w14:textId="77777777" w:rsidR="00B111E7" w:rsidRDefault="00B111E7" w:rsidP="00B111E7">
      <w:pPr>
        <w:pStyle w:val="Bibliography"/>
      </w:pPr>
      <w:r>
        <w:lastRenderedPageBreak/>
        <w:t xml:space="preserve">Larsen, C. A. (2016). How three narratives of modernity justify economic inequality. </w:t>
      </w:r>
      <w:r>
        <w:rPr>
          <w:i/>
          <w:iCs/>
        </w:rPr>
        <w:t>Acta Sociologica</w:t>
      </w:r>
      <w:r>
        <w:t xml:space="preserve">, </w:t>
      </w:r>
      <w:r>
        <w:rPr>
          <w:i/>
          <w:iCs/>
        </w:rPr>
        <w:t>59</w:t>
      </w:r>
      <w:r>
        <w:t>(2), 93–111. https://doi.org/10.1177/0001699315622801</w:t>
      </w:r>
    </w:p>
    <w:p w14:paraId="5112F99A" w14:textId="77777777" w:rsidR="00B111E7" w:rsidRDefault="00B111E7" w:rsidP="00B111E7">
      <w:pPr>
        <w:pStyle w:val="Bibliography"/>
      </w:pPr>
      <w:r>
        <w:t xml:space="preserve">Lauritzen, S. L. (1996). </w:t>
      </w:r>
      <w:r>
        <w:rPr>
          <w:i/>
          <w:iCs/>
        </w:rPr>
        <w:t>Graphical models</w:t>
      </w:r>
      <w:r>
        <w:t xml:space="preserve"> (Vol. 17). Clarendon Press.</w:t>
      </w:r>
    </w:p>
    <w:p w14:paraId="5FFE5C44" w14:textId="77777777" w:rsidR="00B111E7" w:rsidRDefault="00B111E7" w:rsidP="00B111E7">
      <w:pPr>
        <w:pStyle w:val="Bibliography"/>
      </w:pPr>
      <w:r>
        <w:t xml:space="preserve">Lavrakas, &amp; J., P. (2008). Encyclopedia of Survey Research Methods. </w:t>
      </w:r>
      <w:r>
        <w:rPr>
          <w:i/>
          <w:iCs/>
        </w:rPr>
        <w:t>Sage Publications</w:t>
      </w:r>
      <w:r>
        <w:t>. https://doi.org/10.4135/9781412963947.n26</w:t>
      </w:r>
    </w:p>
    <w:p w14:paraId="3C2675F1" w14:textId="77777777" w:rsidR="00B111E7" w:rsidRDefault="00B111E7" w:rsidP="00B111E7">
      <w:pPr>
        <w:pStyle w:val="Bibliography"/>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2A878534" w14:textId="77777777" w:rsidR="00B111E7" w:rsidRDefault="00B111E7" w:rsidP="00B111E7">
      <w:pPr>
        <w:pStyle w:val="Bibliography"/>
      </w:pPr>
      <w:r>
        <w:t xml:space="preserve">Lierse, H., Sachweh,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2C0DEFE3" w14:textId="77777777" w:rsidR="00B111E7" w:rsidRDefault="00B111E7" w:rsidP="00B111E7">
      <w:pPr>
        <w:pStyle w:val="Bibliography"/>
      </w:pPr>
      <w:r>
        <w:t xml:space="preserve">Lindh, A., Andersson, A. B., &amp; Volker, B. (2021). The Missing Link: Network Influences on Class Divides in Political Attitudes. </w:t>
      </w:r>
      <w:r>
        <w:rPr>
          <w:i/>
          <w:iCs/>
        </w:rPr>
        <w:t>European Sociological Review</w:t>
      </w:r>
      <w:r>
        <w:t xml:space="preserve">, </w:t>
      </w:r>
      <w:r>
        <w:rPr>
          <w:i/>
          <w:iCs/>
        </w:rPr>
        <w:t>37</w:t>
      </w:r>
      <w:r>
        <w:t>(5), 695–712. https://doi.org/10.1093/esr/jcab010</w:t>
      </w:r>
    </w:p>
    <w:p w14:paraId="2DB8A2B2" w14:textId="77777777" w:rsidR="00B111E7" w:rsidRDefault="00B111E7" w:rsidP="00B111E7">
      <w:pPr>
        <w:pStyle w:val="Bibliography"/>
      </w:pPr>
      <w:r>
        <w:t xml:space="preserve">Lindh, A., &amp; McCall, L. (2020). Class Position and Political Opinion in Rich Democracies. </w:t>
      </w:r>
      <w:r>
        <w:rPr>
          <w:i/>
          <w:iCs/>
        </w:rPr>
        <w:t>Annual Review of Sociology</w:t>
      </w:r>
      <w:r>
        <w:t xml:space="preserve">, </w:t>
      </w:r>
      <w:r>
        <w:rPr>
          <w:i/>
          <w:iCs/>
        </w:rPr>
        <w:t>46</w:t>
      </w:r>
      <w:r>
        <w:t>(1), 419–441. https://doi.org/10.1146/annurev-soc-121919-054609</w:t>
      </w:r>
    </w:p>
    <w:p w14:paraId="1F46483B" w14:textId="77777777" w:rsidR="00B111E7" w:rsidRDefault="00B111E7" w:rsidP="00B111E7">
      <w:pPr>
        <w:pStyle w:val="Bibliography"/>
      </w:pPr>
      <w:r>
        <w:t xml:space="preserve">Lübker, M. (2004). Globalization and perceptions of social inequality. </w:t>
      </w:r>
      <w:r>
        <w:rPr>
          <w:i/>
          <w:iCs/>
        </w:rPr>
        <w:t>International Labour Review</w:t>
      </w:r>
      <w:r>
        <w:t xml:space="preserve">, </w:t>
      </w:r>
      <w:r>
        <w:rPr>
          <w:i/>
          <w:iCs/>
        </w:rPr>
        <w:t>143</w:t>
      </w:r>
      <w:r>
        <w:t>(1–2), 91–128. https://doi.org/10.1111/j.1564-913X.2004.tb00547.x</w:t>
      </w:r>
    </w:p>
    <w:p w14:paraId="664DB06F" w14:textId="77777777" w:rsidR="00B111E7" w:rsidRDefault="00B111E7" w:rsidP="00B111E7">
      <w:pPr>
        <w:pStyle w:val="Bibliography"/>
      </w:pPr>
      <w:r>
        <w:t xml:space="preserve">Luttig, M. (2013). The Structure of Inequality and Americans’ Attitudes toward Redistribution. </w:t>
      </w:r>
      <w:r>
        <w:rPr>
          <w:i/>
          <w:iCs/>
        </w:rPr>
        <w:t>Public Opinion Quarterly</w:t>
      </w:r>
      <w:r>
        <w:t xml:space="preserve">, </w:t>
      </w:r>
      <w:r>
        <w:rPr>
          <w:i/>
          <w:iCs/>
        </w:rPr>
        <w:t>77</w:t>
      </w:r>
      <w:r>
        <w:t>(3), 811–821. https://doi.org/10.1093/poq/nft025</w:t>
      </w:r>
    </w:p>
    <w:p w14:paraId="4D768A95" w14:textId="77777777" w:rsidR="00B111E7" w:rsidRDefault="00B111E7" w:rsidP="00B111E7">
      <w:pPr>
        <w:pStyle w:val="Bibliography"/>
      </w:pPr>
      <w:r>
        <w:t xml:space="preserve">McCall, L. (2013). </w:t>
      </w:r>
      <w:r>
        <w:rPr>
          <w:i/>
          <w:iCs/>
        </w:rPr>
        <w:t>The Undeserving Rich American Beliefs about Inequality, Opportunity, and Redistribution</w:t>
      </w:r>
      <w:r>
        <w:t>.</w:t>
      </w:r>
    </w:p>
    <w:p w14:paraId="57AF646C" w14:textId="77777777" w:rsidR="00B111E7" w:rsidRDefault="00B111E7" w:rsidP="00B111E7">
      <w:pPr>
        <w:pStyle w:val="Bibliography"/>
      </w:pPr>
      <w:r>
        <w:t xml:space="preserve">McCall, L., &amp; Percheski, C. (2010). Income Inequality: New Trends and Research Directions. </w:t>
      </w:r>
      <w:r>
        <w:rPr>
          <w:i/>
          <w:iCs/>
        </w:rPr>
        <w:t>Annual Review of Sociology</w:t>
      </w:r>
      <w:r>
        <w:t xml:space="preserve">, </w:t>
      </w:r>
      <w:r>
        <w:rPr>
          <w:i/>
          <w:iCs/>
        </w:rPr>
        <w:t>36</w:t>
      </w:r>
      <w:r>
        <w:t>(1), 329–347. https://doi.org/10.1146/annurev.soc.012809.102541</w:t>
      </w:r>
    </w:p>
    <w:p w14:paraId="7EAC6B75" w14:textId="77777777" w:rsidR="00B111E7" w:rsidRDefault="00B111E7" w:rsidP="00B111E7">
      <w:pPr>
        <w:pStyle w:val="Bibliography"/>
      </w:pPr>
      <w:r>
        <w:lastRenderedPageBreak/>
        <w:t xml:space="preserve">McCarty, N., &amp; Pontusson, J. (2011). </w:t>
      </w:r>
      <w:r>
        <w:rPr>
          <w:i/>
          <w:iCs/>
        </w:rPr>
        <w:t>The Political Economy of Inequality and Redistribution</w:t>
      </w:r>
      <w:r>
        <w:t>. Oxford University Press. https://doi.org/10.1093/oxfordhb/9780199606061.013.0026</w:t>
      </w:r>
    </w:p>
    <w:p w14:paraId="37A35ABF" w14:textId="77777777" w:rsidR="00B111E7" w:rsidRDefault="00B111E7" w:rsidP="00B111E7">
      <w:pPr>
        <w:pStyle w:val="Bibliography"/>
      </w:pPr>
      <w:r>
        <w:t xml:space="preserve">Mengel, F., &amp; Weidenholzer, E. (2023). Preferences for redistribution. </w:t>
      </w:r>
      <w:r>
        <w:rPr>
          <w:i/>
          <w:iCs/>
        </w:rPr>
        <w:t>Journal of Economic Surveys</w:t>
      </w:r>
      <w:r>
        <w:t xml:space="preserve">, </w:t>
      </w:r>
      <w:r>
        <w:rPr>
          <w:i/>
          <w:iCs/>
        </w:rPr>
        <w:t>37</w:t>
      </w:r>
      <w:r>
        <w:t>(5), 1660–1677. https://doi.org/10.1111/joes.12519</w:t>
      </w:r>
    </w:p>
    <w:p w14:paraId="10DD12F4" w14:textId="77777777" w:rsidR="00B111E7" w:rsidRDefault="00B111E7" w:rsidP="00B111E7">
      <w:pPr>
        <w:pStyle w:val="Bibliography"/>
      </w:pPr>
      <w:r>
        <w:t xml:space="preserve">Mijs, J. J. B. (2018a). Inequality Is a Problem of Inference: How People Solve the Social Puzzle of Unequal Outcomes. </w:t>
      </w:r>
      <w:r>
        <w:rPr>
          <w:i/>
          <w:iCs/>
        </w:rPr>
        <w:t>Societies</w:t>
      </w:r>
      <w:r>
        <w:t xml:space="preserve">, </w:t>
      </w:r>
      <w:r>
        <w:rPr>
          <w:i/>
          <w:iCs/>
        </w:rPr>
        <w:t>8</w:t>
      </w:r>
      <w:r>
        <w:t>(3), 64. https://doi.org/10.3390/soc8030064</w:t>
      </w:r>
    </w:p>
    <w:p w14:paraId="0C2CCBA6" w14:textId="77777777" w:rsidR="00B111E7" w:rsidRDefault="00B111E7" w:rsidP="00B111E7">
      <w:pPr>
        <w:pStyle w:val="Bibliography"/>
      </w:pPr>
      <w:r>
        <w:t xml:space="preserve">Mijs, J. J. B. (2018b). Visualizing Belief in Meritocracy, 1930–2010. </w:t>
      </w:r>
      <w:r>
        <w:rPr>
          <w:i/>
          <w:iCs/>
        </w:rPr>
        <w:t>Socius: Sociological Research for a Dynamic World</w:t>
      </w:r>
      <w:r>
        <w:t xml:space="preserve">, </w:t>
      </w:r>
      <w:r>
        <w:rPr>
          <w:i/>
          <w:iCs/>
        </w:rPr>
        <w:t>4</w:t>
      </w:r>
      <w:r>
        <w:t>, 2378023118811805. https://doi.org/10.1177/2378023118811805</w:t>
      </w:r>
    </w:p>
    <w:p w14:paraId="2D8D4AD7" w14:textId="77777777" w:rsidR="00B111E7" w:rsidRDefault="00B111E7" w:rsidP="00B111E7">
      <w:pPr>
        <w:pStyle w:val="Bibliography"/>
      </w:pPr>
      <w:r>
        <w:t xml:space="preserve">Mijs, J. J. B. (2019). The paradox of inequality: Income inequality and belief in meritocracy go hand in hand. </w:t>
      </w:r>
      <w:r>
        <w:rPr>
          <w:i/>
          <w:iCs/>
        </w:rPr>
        <w:t>Socio-Economic Review</w:t>
      </w:r>
      <w:r>
        <w:t xml:space="preserve">, </w:t>
      </w:r>
      <w:r>
        <w:rPr>
          <w:i/>
          <w:iCs/>
        </w:rPr>
        <w:t>19</w:t>
      </w:r>
      <w:r>
        <w:t>(1), 7–35. https://doi.org/10.1093/ser/mwy051</w:t>
      </w:r>
    </w:p>
    <w:p w14:paraId="207CE20A" w14:textId="77777777" w:rsidR="00B111E7" w:rsidRDefault="00B111E7" w:rsidP="00B111E7">
      <w:pPr>
        <w:pStyle w:val="Bibliography"/>
      </w:pPr>
      <w:r>
        <w:t xml:space="preserve">Mijs,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71F85B7E" w14:textId="77777777" w:rsidR="00B111E7" w:rsidRPr="00B111E7" w:rsidRDefault="00B111E7" w:rsidP="00B111E7">
      <w:pPr>
        <w:pStyle w:val="Bibliography"/>
        <w:rPr>
          <w:lang w:val="it-IT"/>
        </w:rPr>
      </w:pPr>
      <w:r>
        <w:t xml:space="preserve">Mijs, J. J. B., &amp; Roe, E. L. (2021). Is America coming apart? Socioeconomic segregation in neighborhoods, schools, workplaces, and social networks, 1970–2020. </w:t>
      </w:r>
      <w:r w:rsidRPr="00B111E7">
        <w:rPr>
          <w:i/>
          <w:iCs/>
          <w:lang w:val="it-IT"/>
        </w:rPr>
        <w:t>Sociology Compass</w:t>
      </w:r>
      <w:r w:rsidRPr="00B111E7">
        <w:rPr>
          <w:lang w:val="it-IT"/>
        </w:rPr>
        <w:t xml:space="preserve">, </w:t>
      </w:r>
      <w:r w:rsidRPr="00B111E7">
        <w:rPr>
          <w:i/>
          <w:iCs/>
          <w:lang w:val="it-IT"/>
        </w:rPr>
        <w:t>15</w:t>
      </w:r>
      <w:r w:rsidRPr="00B111E7">
        <w:rPr>
          <w:lang w:val="it-IT"/>
        </w:rPr>
        <w:t>(6), e12884. https://doi.org/10.1111/soc4.12884</w:t>
      </w:r>
    </w:p>
    <w:p w14:paraId="5FDAE403" w14:textId="77777777" w:rsidR="00B111E7" w:rsidRDefault="00B111E7" w:rsidP="00B111E7">
      <w:pPr>
        <w:pStyle w:val="Bibliography"/>
      </w:pPr>
      <w:r w:rsidRPr="00B111E7">
        <w:rPr>
          <w:lang w:val="it-IT"/>
        </w:rPr>
        <w:t xml:space="preserve">Mijs, J. J. B., &amp; Usmani, A. (2024). </w:t>
      </w:r>
      <w:r>
        <w:t xml:space="preserve">How Segregation Ruins Inference: A Sociological Simulation of the Inequality Equilibrium. </w:t>
      </w:r>
      <w:r>
        <w:rPr>
          <w:i/>
          <w:iCs/>
        </w:rPr>
        <w:t>Social Forces</w:t>
      </w:r>
      <w:r>
        <w:t xml:space="preserve">, </w:t>
      </w:r>
      <w:r>
        <w:rPr>
          <w:i/>
          <w:iCs/>
        </w:rPr>
        <w:t>103</w:t>
      </w:r>
      <w:r>
        <w:t>(1), 45–65. https://doi.org/10.1093/sf/soae033</w:t>
      </w:r>
    </w:p>
    <w:p w14:paraId="6B6A2F03" w14:textId="77777777" w:rsidR="00B111E7" w:rsidRDefault="00B111E7" w:rsidP="00B111E7">
      <w:pPr>
        <w:pStyle w:val="Bibliography"/>
      </w:pPr>
      <w:r>
        <w:t xml:space="preserve">Nariman, H. S., Hadarics, M., Kende, A., Lášticová, B., Poslon, X. D., Popper, M., Boza, M., Ernst-Vintila, A., Badea, C., Mahfud, Y., O’Connor, A., &amp; Minescu, A. (2020). Anti-roma Bias (Stereotypes, Prejudice, Behavioral Tendencies): A Network Approach Toward Attitude Strength. </w:t>
      </w:r>
      <w:r>
        <w:rPr>
          <w:i/>
          <w:iCs/>
        </w:rPr>
        <w:t>Frontiers in Psychology</w:t>
      </w:r>
      <w:r>
        <w:t xml:space="preserve">, </w:t>
      </w:r>
      <w:r>
        <w:rPr>
          <w:i/>
          <w:iCs/>
        </w:rPr>
        <w:t>11</w:t>
      </w:r>
      <w:r>
        <w:t>, 2071. https://doi.org/10.3389/fpsyg.2020.02071</w:t>
      </w:r>
    </w:p>
    <w:p w14:paraId="639A83D1" w14:textId="77777777" w:rsidR="00B111E7" w:rsidRDefault="00B111E7" w:rsidP="00B111E7">
      <w:pPr>
        <w:pStyle w:val="Bibliography"/>
      </w:pPr>
      <w:r>
        <w:t xml:space="preserve">Neckerman, K. M., &amp; Torche, F. (2007). Inequality: Causes and Consequences. </w:t>
      </w:r>
      <w:r>
        <w:rPr>
          <w:i/>
          <w:iCs/>
        </w:rPr>
        <w:t>Annual Review of Sociology</w:t>
      </w:r>
      <w:r>
        <w:t xml:space="preserve">, </w:t>
      </w:r>
      <w:r>
        <w:rPr>
          <w:i/>
          <w:iCs/>
        </w:rPr>
        <w:t>33</w:t>
      </w:r>
      <w:r>
        <w:t>(1), 335–357. https://doi.org/10.1146/annurev.soc.33.040406.131755</w:t>
      </w:r>
    </w:p>
    <w:p w14:paraId="39BFE156" w14:textId="77777777" w:rsidR="00B111E7" w:rsidRDefault="00B111E7" w:rsidP="00B111E7">
      <w:pPr>
        <w:pStyle w:val="Bibliography"/>
      </w:pPr>
      <w:r>
        <w:lastRenderedPageBreak/>
        <w:t xml:space="preserve">OECD. (2018). </w:t>
      </w:r>
      <w:r>
        <w:rPr>
          <w:i/>
          <w:iCs/>
        </w:rPr>
        <w:t>A Broken Social Elevator? How to Promote Social Mobility</w:t>
      </w:r>
      <w:r>
        <w:t>. Organisation for Economic Co-Operation and Development. https://doi.org/10.1787/9789264301085-en</w:t>
      </w:r>
    </w:p>
    <w:p w14:paraId="1134761D" w14:textId="77777777" w:rsidR="00B111E7" w:rsidRDefault="00B111E7" w:rsidP="00B111E7">
      <w:pPr>
        <w:pStyle w:val="Bibliography"/>
      </w:pPr>
      <w:r>
        <w:t xml:space="preserve">Opsahl, T., Agneessens, F., &amp; Skvoretz, J. (2010). Node centrality in weighted networks: Generalizing degree and shortest paths. </w:t>
      </w:r>
      <w:r>
        <w:rPr>
          <w:i/>
          <w:iCs/>
        </w:rPr>
        <w:t>Social Networks</w:t>
      </w:r>
      <w:r>
        <w:t xml:space="preserve">, </w:t>
      </w:r>
      <w:r>
        <w:rPr>
          <w:i/>
          <w:iCs/>
        </w:rPr>
        <w:t>32</w:t>
      </w:r>
      <w:r>
        <w:t>(3), 245–251. https://doi.org/10.1016/j.socnet.2010.03.006</w:t>
      </w:r>
    </w:p>
    <w:p w14:paraId="24A3F028" w14:textId="77777777" w:rsidR="00B111E7" w:rsidRDefault="00B111E7" w:rsidP="00B111E7">
      <w:pPr>
        <w:pStyle w:val="Bibliography"/>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4040FC28" w14:textId="77777777" w:rsidR="00B111E7" w:rsidRDefault="00B111E7" w:rsidP="00B111E7">
      <w:pPr>
        <w:pStyle w:val="Bibliography"/>
      </w:pPr>
      <w:r>
        <w:t xml:space="preserve">Otero, G., &amp; Mendoza, M. (2024). The Power of Diversity: Class, Networks and Attitudes Towards Inequality. </w:t>
      </w:r>
      <w:r>
        <w:rPr>
          <w:i/>
          <w:iCs/>
        </w:rPr>
        <w:t>Sociology</w:t>
      </w:r>
      <w:r>
        <w:t xml:space="preserve">, </w:t>
      </w:r>
      <w:r>
        <w:rPr>
          <w:i/>
          <w:iCs/>
        </w:rPr>
        <w:t>58</w:t>
      </w:r>
      <w:r>
        <w:t>(4), 851–876. https://doi.org/10.1177/00380385231217625</w:t>
      </w:r>
    </w:p>
    <w:p w14:paraId="18166B44" w14:textId="77777777" w:rsidR="00B111E7" w:rsidRDefault="00B111E7" w:rsidP="00B111E7">
      <w:pPr>
        <w:pStyle w:val="Bibliography"/>
      </w:pPr>
      <w:r>
        <w:t xml:space="preserve">Park, J., Kitayama, S., Markus, H. R., Coe, C. L., Miyamoto, Y., Karasawa, M., Curhan,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2F1DD649" w14:textId="77777777" w:rsidR="00B111E7" w:rsidRDefault="00B111E7" w:rsidP="00B111E7">
      <w:pPr>
        <w:pStyle w:val="Bibliography"/>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26B28C68" w14:textId="77777777" w:rsidR="00B111E7" w:rsidRDefault="00B111E7" w:rsidP="00B111E7">
      <w:pPr>
        <w:pStyle w:val="Bibliography"/>
      </w:pPr>
      <w:r>
        <w:t xml:space="preserve">Prasad, M. (2016). American Exceptionalism and the Welfare State: The Revisionist Literature. </w:t>
      </w:r>
      <w:r>
        <w:rPr>
          <w:i/>
          <w:iCs/>
        </w:rPr>
        <w:t>Annual Review of Political Science</w:t>
      </w:r>
      <w:r>
        <w:t xml:space="preserve">, </w:t>
      </w:r>
      <w:r>
        <w:rPr>
          <w:i/>
          <w:iCs/>
        </w:rPr>
        <w:t>19</w:t>
      </w:r>
      <w:r>
        <w:t>(Volume 19, 2016), 187–203. https://doi.org/10.1146/annurev-polisci-042214-044323</w:t>
      </w:r>
    </w:p>
    <w:p w14:paraId="2AC13C1D" w14:textId="77777777" w:rsidR="00B111E7" w:rsidRDefault="00B111E7" w:rsidP="00B111E7">
      <w:pPr>
        <w:pStyle w:val="Bibliography"/>
      </w:pPr>
      <w:r>
        <w:t xml:space="preserve">Redmond, G., Schnepf, V. S., &amp; Suhrcke, M. (2002). </w:t>
      </w:r>
      <w:r>
        <w:rPr>
          <w:i/>
          <w:iCs/>
        </w:rPr>
        <w:t>Attitudes to Inequality after Ten Years of Transition</w:t>
      </w:r>
      <w:r>
        <w:t xml:space="preserve"> (Working Paper No. 88.). Florence: UNICEF Innocenti Research Centre.</w:t>
      </w:r>
    </w:p>
    <w:p w14:paraId="522BDF34" w14:textId="77777777" w:rsidR="00B111E7" w:rsidRDefault="00B111E7" w:rsidP="00B111E7">
      <w:pPr>
        <w:pStyle w:val="Bibliography"/>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781EB058" w14:textId="77777777" w:rsidR="00B111E7" w:rsidRDefault="00B111E7" w:rsidP="00B111E7">
      <w:pPr>
        <w:pStyle w:val="Bibliography"/>
      </w:pPr>
      <w:r>
        <w:lastRenderedPageBreak/>
        <w:t xml:space="preserve">Schlicht-Schmälzle, R., Chykina, V., &amp; Schmälzle, R. (2018). An attitude network analysis of post-national citizenship identities. </w:t>
      </w:r>
      <w:r>
        <w:rPr>
          <w:i/>
          <w:iCs/>
        </w:rPr>
        <w:t>PLoS ONE</w:t>
      </w:r>
      <w:r>
        <w:t xml:space="preserve">, </w:t>
      </w:r>
      <w:r>
        <w:rPr>
          <w:i/>
          <w:iCs/>
        </w:rPr>
        <w:t>13</w:t>
      </w:r>
      <w:r>
        <w:t>(12), e0208241. https://doi.org/10.1371/journal.pone.0208241</w:t>
      </w:r>
    </w:p>
    <w:p w14:paraId="4C6013BC" w14:textId="77777777" w:rsidR="00B111E7" w:rsidRDefault="00B111E7" w:rsidP="00B111E7">
      <w:pPr>
        <w:pStyle w:val="Bibliography"/>
      </w:pPr>
      <w:r>
        <w:t xml:space="preserve">Schulz, J., Mayerhoffer, D. M., &amp; Gebhard, A. (2022). A network-based explanation of inequality perceptions. </w:t>
      </w:r>
      <w:r>
        <w:rPr>
          <w:i/>
          <w:iCs/>
        </w:rPr>
        <w:t>Social Networks</w:t>
      </w:r>
      <w:r>
        <w:t xml:space="preserve">, </w:t>
      </w:r>
      <w:r>
        <w:rPr>
          <w:i/>
          <w:iCs/>
        </w:rPr>
        <w:t>70</w:t>
      </w:r>
      <w:r>
        <w:t>, 306–324. https://doi.org/10.1016/j.socnet.2022.02.007</w:t>
      </w:r>
    </w:p>
    <w:p w14:paraId="1CE1DF34" w14:textId="77777777" w:rsidR="00B111E7" w:rsidRDefault="00B111E7" w:rsidP="00B111E7">
      <w:pPr>
        <w:pStyle w:val="Bibliography"/>
      </w:pPr>
      <w:r>
        <w:t xml:space="preserve">Schwarz, G. (1978). Estimating the Dimension of a Model. </w:t>
      </w:r>
      <w:r>
        <w:rPr>
          <w:i/>
          <w:iCs/>
        </w:rPr>
        <w:t>The Annals of Statistics</w:t>
      </w:r>
      <w:r>
        <w:t xml:space="preserve">, </w:t>
      </w:r>
      <w:r>
        <w:rPr>
          <w:i/>
          <w:iCs/>
        </w:rPr>
        <w:t>6</w:t>
      </w:r>
      <w:r>
        <w:t>(2), 461–464. https://doi.org/10.1214/aos/1176344136</w:t>
      </w:r>
    </w:p>
    <w:p w14:paraId="203C8172" w14:textId="77777777" w:rsidR="00B111E7" w:rsidRDefault="00B111E7" w:rsidP="00B111E7">
      <w:pPr>
        <w:pStyle w:val="Bibliography"/>
      </w:pPr>
      <w:r>
        <w:t xml:space="preserve">Shariff, A. F., Wiwad,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4C3EA4B1" w14:textId="77777777" w:rsidR="00B111E7" w:rsidRDefault="00B111E7" w:rsidP="00B111E7">
      <w:pPr>
        <w:pStyle w:val="Bibliography"/>
      </w:pPr>
      <w:r>
        <w:t xml:space="preserve">Shepelak, N. J., &amp; Alwin, D. F. (1986). </w:t>
      </w:r>
      <w:r>
        <w:rPr>
          <w:i/>
          <w:iCs/>
        </w:rPr>
        <w:t>Beliefs about Inequality and Perceptions of Distributive Justice</w:t>
      </w:r>
      <w:r>
        <w:t xml:space="preserve">. </w:t>
      </w:r>
      <w:r>
        <w:rPr>
          <w:i/>
          <w:iCs/>
        </w:rPr>
        <w:t>51</w:t>
      </w:r>
      <w:r>
        <w:t>, 30–46.</w:t>
      </w:r>
    </w:p>
    <w:p w14:paraId="1A40EF92" w14:textId="77777777" w:rsidR="00B111E7" w:rsidRDefault="00B111E7" w:rsidP="00B111E7">
      <w:pPr>
        <w:pStyle w:val="Bibliography"/>
      </w:pPr>
      <w:r>
        <w:t xml:space="preserve">Smith, R. (2008). </w:t>
      </w:r>
      <w:r>
        <w:rPr>
          <w:i/>
          <w:iCs/>
        </w:rPr>
        <w:t>Envy</w:t>
      </w:r>
      <w:r>
        <w:t>. Oxford University Press. https://doi.org/10.1093/acprof:oso/9780195327953.001.0001</w:t>
      </w:r>
    </w:p>
    <w:p w14:paraId="483382A3" w14:textId="77777777" w:rsidR="00B111E7" w:rsidRDefault="00B111E7" w:rsidP="00B111E7">
      <w:pPr>
        <w:pStyle w:val="Bibliography"/>
      </w:pPr>
      <w:r>
        <w:t xml:space="preserve">Telesford, Q. K., Joyce, K. E., Hayasaka, S., Burdette, J. H., &amp; Laurienti, P. J. (2011). The Ubiquity of Small-World Networks. </w:t>
      </w:r>
      <w:r>
        <w:rPr>
          <w:i/>
          <w:iCs/>
        </w:rPr>
        <w:t>Brain Connectivity</w:t>
      </w:r>
      <w:r>
        <w:t xml:space="preserve">, </w:t>
      </w:r>
      <w:r>
        <w:rPr>
          <w:i/>
          <w:iCs/>
        </w:rPr>
        <w:t>1</w:t>
      </w:r>
      <w:r>
        <w:t>(5), 367–375. https://doi.org/10.1089/brain.2011.0038</w:t>
      </w:r>
    </w:p>
    <w:p w14:paraId="7B2795CE" w14:textId="77777777" w:rsidR="00B111E7" w:rsidRDefault="00B111E7" w:rsidP="00B111E7">
      <w:pPr>
        <w:pStyle w:val="Bibliography"/>
      </w:pPr>
      <w:r>
        <w:t xml:space="preserve">Tibshirani,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38AB03EF" w14:textId="77777777" w:rsidR="00B111E7" w:rsidRDefault="00B111E7" w:rsidP="00B111E7">
      <w:pPr>
        <w:pStyle w:val="Bibliography"/>
      </w:pPr>
      <w:r>
        <w:t xml:space="preserve">Tóth, G., Wachs, J., Di Clemente, R., Jakobi, Á., Ságvári, B., Kertész, J., &amp; Lengyel, B. (2021). Inequality is rising where social network segregation interacts with urban topology. </w:t>
      </w:r>
      <w:r>
        <w:rPr>
          <w:i/>
          <w:iCs/>
        </w:rPr>
        <w:t>Nature Communications</w:t>
      </w:r>
      <w:r>
        <w:t xml:space="preserve">, </w:t>
      </w:r>
      <w:r>
        <w:rPr>
          <w:i/>
          <w:iCs/>
        </w:rPr>
        <w:t>12</w:t>
      </w:r>
      <w:r>
        <w:t>(1), 1143. https://doi.org/10.1038/s41467-021-21465-0</w:t>
      </w:r>
    </w:p>
    <w:p w14:paraId="13C2CAA8" w14:textId="77777777" w:rsidR="00B111E7" w:rsidRDefault="00B111E7" w:rsidP="00B111E7">
      <w:pPr>
        <w:pStyle w:val="Bibliography"/>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32E558E9" w14:textId="77777777" w:rsidR="00B111E7" w:rsidRDefault="00B111E7" w:rsidP="00B111E7">
      <w:pPr>
        <w:pStyle w:val="Bibliography"/>
      </w:pPr>
      <w:r>
        <w:lastRenderedPageBreak/>
        <w:t xml:space="preserve">Turner-Zwinkels, F. M., &amp; Brandt, M. J. (2022). Belief system networks can be used to predict where to expect dynamic constraint. </w:t>
      </w:r>
      <w:r>
        <w:rPr>
          <w:i/>
          <w:iCs/>
        </w:rPr>
        <w:t>Journal of Experimental Social Psychology</w:t>
      </w:r>
      <w:r>
        <w:t xml:space="preserve">, </w:t>
      </w:r>
      <w:r>
        <w:rPr>
          <w:i/>
          <w:iCs/>
        </w:rPr>
        <w:t>100</w:t>
      </w:r>
      <w:r>
        <w:t>, 104279. https://doi.org/10.1016/j.jesp.2021.104279</w:t>
      </w:r>
    </w:p>
    <w:p w14:paraId="2390C03B" w14:textId="77777777" w:rsidR="00B111E7" w:rsidRDefault="00B111E7" w:rsidP="00B111E7">
      <w:pPr>
        <w:pStyle w:val="Bibliography"/>
      </w:pPr>
      <w:r>
        <w:t xml:space="preserve">Turner-Zwinkels, F. M., Johnson, B. B., Sibley, C. G., &amp; Brandt, M. J. (2020). Conservatives’ Moral Foundations Are More Densely Connected Than Liberals’ Moral Foundations. </w:t>
      </w:r>
      <w:r>
        <w:rPr>
          <w:i/>
          <w:iCs/>
        </w:rPr>
        <w:t>Personality and Social Psychology Bulletin</w:t>
      </w:r>
      <w:r>
        <w:t xml:space="preserve">, </w:t>
      </w:r>
      <w:r>
        <w:rPr>
          <w:i/>
          <w:iCs/>
        </w:rPr>
        <w:t>47</w:t>
      </w:r>
      <w:r>
        <w:t>(2), 167–184. https://doi.org/10.1177/0146167220916070</w:t>
      </w:r>
    </w:p>
    <w:p w14:paraId="032B6C42" w14:textId="77777777" w:rsidR="00B111E7" w:rsidRDefault="00B111E7" w:rsidP="00B111E7">
      <w:pPr>
        <w:pStyle w:val="Bibliography"/>
      </w:pPr>
      <w:r>
        <w:t xml:space="preserve">Vezzoli, M., Valtorta, R. R., Mari, S., Durante, F., &amp; Volpato, C. (2023). 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33E4C4C4" w14:textId="77777777" w:rsidR="00B111E7" w:rsidRDefault="00B111E7" w:rsidP="00B111E7">
      <w:pPr>
        <w:pStyle w:val="Bibliography"/>
      </w:pPr>
      <w:r>
        <w:t xml:space="preserve">Volscho,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6A5D7429" w14:textId="77777777" w:rsidR="00B111E7" w:rsidRDefault="00B111E7" w:rsidP="00B111E7">
      <w:pPr>
        <w:pStyle w:val="Bibliography"/>
      </w:pPr>
      <w:r>
        <w:t xml:space="preserve">Watts, D. J., &amp; Strogatz, S. H. (1998). Collective dynamics of ‘small-world’ networks. </w:t>
      </w:r>
      <w:r>
        <w:rPr>
          <w:i/>
          <w:iCs/>
        </w:rPr>
        <w:t>Nature</w:t>
      </w:r>
      <w:r>
        <w:t xml:space="preserve">, </w:t>
      </w:r>
      <w:r>
        <w:rPr>
          <w:i/>
          <w:iCs/>
        </w:rPr>
        <w:t>393</w:t>
      </w:r>
      <w:r>
        <w:t>(6684), 440–442. https://doi.org/10.1038/30918</w:t>
      </w:r>
    </w:p>
    <w:p w14:paraId="1E3E3B63" w14:textId="77777777" w:rsidR="00B111E7" w:rsidRDefault="00B111E7" w:rsidP="00B111E7">
      <w:pPr>
        <w:pStyle w:val="Bibliography"/>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54790D6B" w14:textId="77777777" w:rsidR="00B111E7" w:rsidRDefault="00B111E7" w:rsidP="00B111E7">
      <w:pPr>
        <w:pStyle w:val="Bibliography"/>
      </w:pPr>
      <w:r>
        <w:t xml:space="preserve">Zwicker, M. V., Nohlen, H. U., Dalege, J., Gruter, G.-J. M., &amp; Harreveld, F. van. (2020). Applying an attitude network approach to consumer behaviour towards plastic. </w:t>
      </w:r>
      <w:r>
        <w:rPr>
          <w:i/>
          <w:iCs/>
        </w:rPr>
        <w:t>Journal of Environmental Psychology</w:t>
      </w:r>
      <w:r>
        <w:t xml:space="preserve">, </w:t>
      </w:r>
      <w:r>
        <w:rPr>
          <w:i/>
          <w:iCs/>
        </w:rPr>
        <w:t>69</w:t>
      </w:r>
      <w:r>
        <w:t>, 101433. https://doi.org/10.1016/j.jenvp.2020.101433</w:t>
      </w:r>
    </w:p>
    <w:p w14:paraId="514F3ED5" w14:textId="268DDBFC"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proofErr w:type="spellStart"/>
            <w:r w:rsidRPr="00A32BCF">
              <w:rPr>
                <w:sz w:val="11"/>
                <w:szCs w:val="11"/>
                <w:highlight w:val="green"/>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proofErr w:type="spellStart"/>
            <w:r w:rsidRPr="00A32BCF">
              <w:rPr>
                <w:sz w:val="11"/>
                <w:szCs w:val="11"/>
                <w:highlight w:val="green"/>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proofErr w:type="spellStart"/>
            <w:r w:rsidRPr="00A32BCF">
              <w:rPr>
                <w:sz w:val="11"/>
                <w:szCs w:val="11"/>
                <w:highlight w:val="green"/>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A32BCF" w:rsidRDefault="00FB1F92" w:rsidP="00C27FD1">
            <w:pPr>
              <w:rPr>
                <w:sz w:val="11"/>
                <w:szCs w:val="11"/>
                <w:highlight w:val="green"/>
              </w:rPr>
            </w:pPr>
            <w:proofErr w:type="spellStart"/>
            <w:r>
              <w:rPr>
                <w:sz w:val="11"/>
                <w:szCs w:val="11"/>
                <w:highlight w:val="green"/>
              </w:rPr>
              <w:t>e_edupar</w:t>
            </w:r>
            <w:proofErr w:type="spellEnd"/>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proofErr w:type="spellStart"/>
            <w:r w:rsidRPr="00A32BCF">
              <w:rPr>
                <w:sz w:val="11"/>
                <w:szCs w:val="11"/>
                <w:highlight w:val="green"/>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proofErr w:type="spellStart"/>
            <w:r w:rsidRPr="00A32BCF">
              <w:rPr>
                <w:sz w:val="11"/>
                <w:szCs w:val="11"/>
                <w:highlight w:val="green"/>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proofErr w:type="spellStart"/>
            <w:r w:rsidRPr="00A32BCF">
              <w:rPr>
                <w:sz w:val="11"/>
                <w:szCs w:val="11"/>
                <w:highlight w:val="green"/>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proofErr w:type="spellStart"/>
            <w:r w:rsidRPr="00A32BCF">
              <w:rPr>
                <w:sz w:val="11"/>
                <w:szCs w:val="11"/>
                <w:highlight w:val="green"/>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proofErr w:type="spellStart"/>
            <w:r w:rsidRPr="00A32BCF">
              <w:rPr>
                <w:sz w:val="11"/>
                <w:szCs w:val="11"/>
                <w:highlight w:val="green"/>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proofErr w:type="spellStart"/>
            <w:r w:rsidRPr="00A32BCF">
              <w:rPr>
                <w:sz w:val="11"/>
                <w:szCs w:val="11"/>
                <w:highlight w:val="green"/>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proofErr w:type="spellStart"/>
            <w:r w:rsidRPr="00A32BCF">
              <w:rPr>
                <w:sz w:val="11"/>
                <w:szCs w:val="11"/>
                <w:highlight w:val="green"/>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proofErr w:type="spellStart"/>
            <w:r w:rsidRPr="00A32BCF">
              <w:rPr>
                <w:sz w:val="11"/>
                <w:szCs w:val="11"/>
                <w:highlight w:val="green"/>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proofErr w:type="spellStart"/>
            <w:r w:rsidRPr="00A32BCF">
              <w:rPr>
                <w:sz w:val="11"/>
                <w:szCs w:val="11"/>
                <w:highlight w:val="green"/>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proofErr w:type="spellStart"/>
            <w:r w:rsidRPr="00A32BCF">
              <w:rPr>
                <w:sz w:val="11"/>
                <w:szCs w:val="11"/>
                <w:highlight w:val="green"/>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proofErr w:type="spellStart"/>
            <w:r w:rsidRPr="00A32BCF">
              <w:rPr>
                <w:sz w:val="11"/>
                <w:szCs w:val="11"/>
                <w:highlight w:val="green"/>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proofErr w:type="spellStart"/>
            <w:r w:rsidRPr="00A32BCF">
              <w:rPr>
                <w:sz w:val="11"/>
                <w:szCs w:val="11"/>
                <w:highlight w:val="green"/>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proofErr w:type="spellStart"/>
            <w:r w:rsidRPr="00A32BCF">
              <w:rPr>
                <w:sz w:val="11"/>
                <w:szCs w:val="11"/>
                <w:highlight w:val="green"/>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proofErr w:type="spellStart"/>
            <w:r w:rsidRPr="00A32BCF">
              <w:rPr>
                <w:sz w:val="11"/>
                <w:szCs w:val="11"/>
                <w:highlight w:val="green"/>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proofErr w:type="spellStart"/>
            <w:r w:rsidRPr="00A32BCF">
              <w:rPr>
                <w:sz w:val="11"/>
                <w:szCs w:val="11"/>
                <w:highlight w:val="green"/>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proofErr w:type="spellStart"/>
            <w:r w:rsidRPr="00A32BCF">
              <w:rPr>
                <w:sz w:val="11"/>
                <w:szCs w:val="11"/>
                <w:highlight w:val="green"/>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proofErr w:type="spellStart"/>
            <w:r w:rsidRPr="00A32BCF">
              <w:rPr>
                <w:sz w:val="11"/>
                <w:szCs w:val="11"/>
                <w:highlight w:val="green"/>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proofErr w:type="spellStart"/>
            <w:r w:rsidRPr="00A32BCF">
              <w:rPr>
                <w:sz w:val="11"/>
                <w:szCs w:val="11"/>
                <w:highlight w:val="green"/>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3E5CFEFB" w:rsidR="00352C28" w:rsidRPr="00753F1A" w:rsidRDefault="00352C28" w:rsidP="00352C28">
      <w:pPr>
        <w:jc w:val="center"/>
      </w:pPr>
      <w:r w:rsidRPr="00A32BCF">
        <w:rPr>
          <w:highlight w:val="green"/>
        </w:rPr>
        <w:lastRenderedPageBreak/>
        <w:t xml:space="preserve">Figure 1: Mixed Graphical Model - Network of Attitudes </w:t>
      </w:r>
      <w:r w:rsidR="00D8346B">
        <w:rPr>
          <w:highlight w:val="green"/>
        </w:rPr>
        <w:t>Towards</w:t>
      </w:r>
      <w:r w:rsidRPr="00A32BCF">
        <w:rPr>
          <w:highlight w:val="green"/>
        </w:rPr>
        <w:t xml:space="preserve">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028C042"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T</w:t>
      </w:r>
      <w:r w:rsidRPr="00753F1A">
        <w:rPr>
          <w:sz w:val="20"/>
          <w:szCs w:val="20"/>
        </w:rPr>
        <w:t xml:space="preserve">he network of attitudes </w:t>
      </w:r>
      <w:r w:rsidR="00F85C39">
        <w:rPr>
          <w:sz w:val="20"/>
          <w:szCs w:val="20"/>
        </w:rPr>
        <w:t>towards</w:t>
      </w:r>
      <w:r w:rsidRPr="00753F1A">
        <w:rPr>
          <w:sz w:val="20"/>
          <w:szCs w:val="20"/>
        </w:rPr>
        <w:t xml:space="preserve">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66728129" w:rsidR="00352C28" w:rsidRPr="00753F1A" w:rsidRDefault="00352C28" w:rsidP="00352C28">
      <w:pPr>
        <w:jc w:val="center"/>
      </w:pPr>
      <w:r w:rsidRPr="00A32BCF">
        <w:rPr>
          <w:highlight w:val="green"/>
        </w:rPr>
        <w:lastRenderedPageBreak/>
        <w:t xml:space="preserve">Figure 3: Moderated Network Model - Network of attitudes </w:t>
      </w:r>
      <w:r w:rsidR="00F85C39">
        <w:rPr>
          <w:highlight w:val="green"/>
        </w:rPr>
        <w:t>towards</w:t>
      </w:r>
      <w:r w:rsidRPr="00A32BCF">
        <w:rPr>
          <w:highlight w:val="green"/>
        </w:rPr>
        <w:t xml:space="preserve"> inequality</w:t>
      </w:r>
    </w:p>
    <w:p w14:paraId="75D40E47" w14:textId="77777777" w:rsidR="00352C28" w:rsidRPr="00753F1A" w:rsidRDefault="00352C28" w:rsidP="00352C28">
      <w:r w:rsidRPr="00753F1A">
        <w:rPr>
          <w:noProof/>
        </w:rPr>
        <w:drawing>
          <wp:inline distT="0" distB="0" distL="0" distR="0" wp14:anchorId="7509CD2F" wp14:editId="1D8FCAC3">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4351080C"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7B4C2870" w:rsidR="00352C28" w:rsidRPr="000C651B" w:rsidRDefault="000C651B" w:rsidP="00E50848">
      <w:pPr>
        <w:jc w:val="left"/>
        <w:rPr>
          <w:sz w:val="20"/>
          <w:szCs w:val="20"/>
        </w:rPr>
      </w:pPr>
      <w:r>
        <w:rPr>
          <w:sz w:val="20"/>
          <w:szCs w:val="20"/>
        </w:rPr>
        <w:br w:type="page"/>
      </w:r>
      <w:r w:rsidR="00352C28" w:rsidRPr="00A32BCF">
        <w:rPr>
          <w:highlight w:val="green"/>
        </w:rPr>
        <w:lastRenderedPageBreak/>
        <w:t xml:space="preserve">Figure 4: Ising Model - Network of attitudes </w:t>
      </w:r>
      <w:r w:rsidR="00F85C39">
        <w:rPr>
          <w:highlight w:val="green"/>
        </w:rPr>
        <w:t>towards</w:t>
      </w:r>
      <w:r w:rsidR="00352C28" w:rsidRPr="00A32BCF">
        <w:rPr>
          <w:highlight w:val="green"/>
        </w:rPr>
        <w:t xml:space="preserve"> inequality and centrality table</w:t>
      </w:r>
    </w:p>
    <w:p w14:paraId="5AB9E89B" w14:textId="77777777" w:rsidR="00352C28" w:rsidRPr="00753F1A" w:rsidRDefault="00352C28" w:rsidP="00352C28">
      <w:r w:rsidRPr="00753F1A">
        <w:rPr>
          <w:noProof/>
        </w:rPr>
        <w:drawing>
          <wp:inline distT="0" distB="0" distL="0" distR="0" wp14:anchorId="46FFB953" wp14:editId="2B23F58C">
            <wp:extent cx="5790873" cy="5928750"/>
            <wp:effectExtent l="0" t="0" r="635" b="254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443E2D6B"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D8C609" w14:textId="77777777" w:rsidR="00E41117" w:rsidRDefault="00E41117" w:rsidP="007E7B00">
      <w:r>
        <w:separator/>
      </w:r>
    </w:p>
  </w:endnote>
  <w:endnote w:type="continuationSeparator" w:id="0">
    <w:p w14:paraId="70EB3AD6" w14:textId="77777777" w:rsidR="00E41117" w:rsidRDefault="00E41117"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5574E" w14:textId="77777777" w:rsidR="000532DA" w:rsidRDefault="000532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02212" w14:textId="77777777" w:rsidR="000532DA" w:rsidRDefault="000532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AF5B9" w14:textId="77777777" w:rsidR="000532DA" w:rsidRDefault="00053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16F2EC" w14:textId="77777777" w:rsidR="00E41117" w:rsidRDefault="00E41117" w:rsidP="007E7B00">
      <w:r>
        <w:separator/>
      </w:r>
    </w:p>
  </w:footnote>
  <w:footnote w:type="continuationSeparator" w:id="0">
    <w:p w14:paraId="5EF76522" w14:textId="77777777" w:rsidR="00E41117" w:rsidRDefault="00E41117"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266A8E9E"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9B165A">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5986DA4A"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A6659E">
        <w:rPr>
          <w:i/>
          <w:iCs/>
          <w:color w:val="000000" w:themeColor="text1"/>
          <w:vertAlign w:val="subscript"/>
        </w:rPr>
        <w:t>Perception of large income inequality</w:t>
      </w:r>
      <w:r w:rsidR="004246FB" w:rsidRPr="00EA6C09">
        <w:rPr>
          <w:i/>
          <w:iCs/>
          <w:color w:val="000000" w:themeColor="text1"/>
          <w:vertAlign w:val="subscript"/>
        </w:rPr>
        <w:t>-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A6659E">
        <w:rPr>
          <w:color w:val="000000" w:themeColor="text1"/>
          <w:vertAlign w:val="subscript"/>
        </w:rPr>
        <w:t>Perception of large income inequality</w:t>
      </w:r>
      <w:r w:rsidR="004246FB" w:rsidRPr="00EA6C09">
        <w:rPr>
          <w:color w:val="000000" w:themeColor="text1"/>
          <w:vertAlign w:val="subscript"/>
        </w:rPr>
        <w:t>-</w:t>
      </w:r>
      <w:r w:rsidR="006C2345">
        <w:rPr>
          <w:color w:val="000000" w:themeColor="text1"/>
          <w:vertAlign w:val="subscript"/>
        </w:rPr>
        <w:t>Belief in public redistribution</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6C2345">
        <w:rPr>
          <w:color w:val="000000" w:themeColor="text1"/>
          <w:vertAlign w:val="subscript"/>
        </w:rPr>
        <w:t>Belief in public redistribution</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6C2345">
        <w:rPr>
          <w:color w:val="000000" w:themeColor="text1"/>
          <w:vertAlign w:val="subscript"/>
        </w:rPr>
        <w:t>Belief in public redistribution</w:t>
      </w:r>
      <w:r w:rsidR="00CA67DD" w:rsidRPr="00EA6C09">
        <w:rPr>
          <w:color w:val="000000" w:themeColor="text1"/>
          <w:vertAlign w:val="subscript"/>
        </w:rPr>
        <w:t>-</w:t>
      </w:r>
      <w:r w:rsidR="00A6659E">
        <w:rPr>
          <w:color w:val="000000" w:themeColor="text1"/>
          <w:vertAlign w:val="subscript"/>
        </w:rPr>
        <w:t>Importance of wealthy family</w:t>
      </w:r>
      <w:r w:rsidR="00CA67DD" w:rsidRPr="00EA6C09">
        <w:rPr>
          <w:vertAlign w:val="subscript"/>
        </w:rPr>
        <w:t xml:space="preserve"> </w:t>
      </w:r>
      <w:r w:rsidR="00CA67DD" w:rsidRPr="00EA6C09">
        <w:t>= -2.157</w:t>
      </w:r>
      <w:r w:rsidR="00EA7CCF" w:rsidRPr="00EA6C09">
        <w:t>,</w:t>
      </w:r>
      <w:r w:rsidR="00CA67DD" w:rsidRPr="00EA6C09">
        <w:t xml:space="preserve"> 0.32.</w:t>
      </w:r>
    </w:p>
  </w:footnote>
  <w:footnote w:id="9">
    <w:p w14:paraId="1FBA9079" w14:textId="72E5C67B" w:rsidR="002D0BE6" w:rsidRPr="002D0BE6" w:rsidRDefault="002D0BE6">
      <w:pPr>
        <w:pStyle w:val="FootnoteText"/>
      </w:pPr>
      <w:r>
        <w:rPr>
          <w:rStyle w:val="FootnoteReference"/>
        </w:rPr>
        <w:footnoteRef/>
      </w:r>
      <w:r>
        <w:t xml:space="preserve"> CI</w:t>
      </w:r>
      <w:r w:rsidR="00A6659E">
        <w:rPr>
          <w:vertAlign w:val="subscript"/>
        </w:rPr>
        <w:t>Perception of large income inequality</w:t>
      </w:r>
      <w:r>
        <w:rPr>
          <w:vertAlign w:val="subscript"/>
        </w:rPr>
        <w:t>-</w:t>
      </w:r>
      <w:r w:rsidR="00A6659E">
        <w:rPr>
          <w:vertAlign w:val="subscript"/>
        </w:rPr>
        <w:t>Importance of wealthy family</w:t>
      </w:r>
      <w:r>
        <w:rPr>
          <w:vertAlign w:val="subscript"/>
        </w:rPr>
        <w:t xml:space="preserve"> </w:t>
      </w:r>
      <w:r>
        <w:t xml:space="preserve">= </w:t>
      </w:r>
      <w:r w:rsidRPr="00CA67DD">
        <w:t>-2.938</w:t>
      </w:r>
      <w:r>
        <w:t>; -0.055.</w:t>
      </w:r>
    </w:p>
  </w:footnote>
  <w:footnote w:id="10">
    <w:p w14:paraId="573B1B38" w14:textId="01BDD454" w:rsidR="009224F7" w:rsidRPr="002D0BE6" w:rsidRDefault="009224F7">
      <w:pPr>
        <w:pStyle w:val="FootnoteText"/>
      </w:pPr>
      <w:r>
        <w:rPr>
          <w:rStyle w:val="FootnoteReference"/>
        </w:rPr>
        <w:footnoteRef/>
      </w:r>
      <w:r>
        <w:t xml:space="preserve"> </w:t>
      </w:r>
      <w:r w:rsidR="004246FB" w:rsidRPr="004246FB">
        <w:t>CI</w:t>
      </w:r>
      <w:r w:rsidR="006C2345">
        <w:rPr>
          <w:vertAlign w:val="subscript"/>
        </w:rPr>
        <w:t>Belief in public redistribution</w:t>
      </w:r>
      <w:r w:rsidR="004246FB" w:rsidRPr="00732737">
        <w:rPr>
          <w:vertAlign w:val="subscript"/>
        </w:rPr>
        <w:t>-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A13E" w14:textId="77777777" w:rsidR="000532DA" w:rsidRDefault="000532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4C943" w14:textId="77777777" w:rsidR="000532DA" w:rsidRDefault="000532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D877C" w14:textId="77777777" w:rsidR="000532DA" w:rsidRDefault="000532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5"/>
  </w:num>
  <w:num w:numId="2" w16cid:durableId="885138043">
    <w:abstractNumId w:val="3"/>
  </w:num>
  <w:num w:numId="3" w16cid:durableId="2126382355">
    <w:abstractNumId w:val="6"/>
  </w:num>
  <w:num w:numId="4" w16cid:durableId="1839029913">
    <w:abstractNumId w:val="9"/>
  </w:num>
  <w:num w:numId="5" w16cid:durableId="1693532243">
    <w:abstractNumId w:val="2"/>
  </w:num>
  <w:num w:numId="6" w16cid:durableId="1403485123">
    <w:abstractNumId w:val="7"/>
  </w:num>
  <w:num w:numId="7" w16cid:durableId="709648464">
    <w:abstractNumId w:val="8"/>
  </w:num>
  <w:num w:numId="8" w16cid:durableId="748574782">
    <w:abstractNumId w:val="0"/>
  </w:num>
  <w:num w:numId="9" w16cid:durableId="2102748962">
    <w:abstractNumId w:val="4"/>
  </w:num>
  <w:num w:numId="10" w16cid:durableId="170873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521D1"/>
    <w:rsid w:val="000532DA"/>
    <w:rsid w:val="00057721"/>
    <w:rsid w:val="00057C11"/>
    <w:rsid w:val="00057CC1"/>
    <w:rsid w:val="00066F5C"/>
    <w:rsid w:val="000753A5"/>
    <w:rsid w:val="00076524"/>
    <w:rsid w:val="00083AF1"/>
    <w:rsid w:val="0009371F"/>
    <w:rsid w:val="00094187"/>
    <w:rsid w:val="00094F8D"/>
    <w:rsid w:val="000A4037"/>
    <w:rsid w:val="000A61C9"/>
    <w:rsid w:val="000B3AE2"/>
    <w:rsid w:val="000C3BCD"/>
    <w:rsid w:val="000C651B"/>
    <w:rsid w:val="000C7AE2"/>
    <w:rsid w:val="000D283A"/>
    <w:rsid w:val="000D28A0"/>
    <w:rsid w:val="000D507B"/>
    <w:rsid w:val="000E10F2"/>
    <w:rsid w:val="000E31DB"/>
    <w:rsid w:val="000E4914"/>
    <w:rsid w:val="000E4F4E"/>
    <w:rsid w:val="000E4FFB"/>
    <w:rsid w:val="000E74B5"/>
    <w:rsid w:val="000F19FB"/>
    <w:rsid w:val="000F3694"/>
    <w:rsid w:val="000F45D1"/>
    <w:rsid w:val="000F4F7E"/>
    <w:rsid w:val="000F7093"/>
    <w:rsid w:val="0010211C"/>
    <w:rsid w:val="00106BEC"/>
    <w:rsid w:val="001119FC"/>
    <w:rsid w:val="00112C1A"/>
    <w:rsid w:val="00116586"/>
    <w:rsid w:val="00120E0E"/>
    <w:rsid w:val="0012415C"/>
    <w:rsid w:val="00124170"/>
    <w:rsid w:val="00125B9B"/>
    <w:rsid w:val="00126209"/>
    <w:rsid w:val="00135B3B"/>
    <w:rsid w:val="0014052C"/>
    <w:rsid w:val="0014162F"/>
    <w:rsid w:val="00144E67"/>
    <w:rsid w:val="00146707"/>
    <w:rsid w:val="00147BB0"/>
    <w:rsid w:val="001502B1"/>
    <w:rsid w:val="0015223C"/>
    <w:rsid w:val="001526D6"/>
    <w:rsid w:val="00155302"/>
    <w:rsid w:val="00156E80"/>
    <w:rsid w:val="001633B9"/>
    <w:rsid w:val="00174B79"/>
    <w:rsid w:val="0018696B"/>
    <w:rsid w:val="001909A6"/>
    <w:rsid w:val="001A496C"/>
    <w:rsid w:val="001A6BC3"/>
    <w:rsid w:val="001A6EA8"/>
    <w:rsid w:val="001A7B6D"/>
    <w:rsid w:val="001A7CC4"/>
    <w:rsid w:val="001B4CCF"/>
    <w:rsid w:val="001B7875"/>
    <w:rsid w:val="001C1580"/>
    <w:rsid w:val="001C1754"/>
    <w:rsid w:val="001C2AA0"/>
    <w:rsid w:val="001C2E69"/>
    <w:rsid w:val="001C3252"/>
    <w:rsid w:val="001C4507"/>
    <w:rsid w:val="001C6D60"/>
    <w:rsid w:val="001C7289"/>
    <w:rsid w:val="001D29EC"/>
    <w:rsid w:val="001D37D6"/>
    <w:rsid w:val="001D4DFE"/>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67E5"/>
    <w:rsid w:val="00301220"/>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734A"/>
    <w:rsid w:val="003E241F"/>
    <w:rsid w:val="003E49E3"/>
    <w:rsid w:val="003F091B"/>
    <w:rsid w:val="003F3498"/>
    <w:rsid w:val="003F4971"/>
    <w:rsid w:val="004108FB"/>
    <w:rsid w:val="004169B9"/>
    <w:rsid w:val="004245DD"/>
    <w:rsid w:val="004246F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18F6"/>
    <w:rsid w:val="004D49AA"/>
    <w:rsid w:val="004D67D1"/>
    <w:rsid w:val="004D6CFB"/>
    <w:rsid w:val="004E0ECE"/>
    <w:rsid w:val="004E1217"/>
    <w:rsid w:val="004E34BB"/>
    <w:rsid w:val="004F407F"/>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EC8"/>
    <w:rsid w:val="00550F5D"/>
    <w:rsid w:val="005653F2"/>
    <w:rsid w:val="00573F6A"/>
    <w:rsid w:val="00577CF5"/>
    <w:rsid w:val="00582372"/>
    <w:rsid w:val="0058352C"/>
    <w:rsid w:val="0059105F"/>
    <w:rsid w:val="0059209B"/>
    <w:rsid w:val="00593A3C"/>
    <w:rsid w:val="00593A70"/>
    <w:rsid w:val="005B05DA"/>
    <w:rsid w:val="005D34F2"/>
    <w:rsid w:val="005E0366"/>
    <w:rsid w:val="005E69CE"/>
    <w:rsid w:val="005F283A"/>
    <w:rsid w:val="005F4974"/>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4A75"/>
    <w:rsid w:val="00657E92"/>
    <w:rsid w:val="00671E8D"/>
    <w:rsid w:val="00672313"/>
    <w:rsid w:val="00674DC9"/>
    <w:rsid w:val="006805DD"/>
    <w:rsid w:val="006808BE"/>
    <w:rsid w:val="00680C08"/>
    <w:rsid w:val="00684679"/>
    <w:rsid w:val="00691CB7"/>
    <w:rsid w:val="006977AD"/>
    <w:rsid w:val="006A51B4"/>
    <w:rsid w:val="006B2793"/>
    <w:rsid w:val="006B4AC7"/>
    <w:rsid w:val="006C0B4E"/>
    <w:rsid w:val="006C0CB4"/>
    <w:rsid w:val="006C2345"/>
    <w:rsid w:val="006C5289"/>
    <w:rsid w:val="006E53B4"/>
    <w:rsid w:val="006E576B"/>
    <w:rsid w:val="006E7D90"/>
    <w:rsid w:val="006F09E6"/>
    <w:rsid w:val="006F411D"/>
    <w:rsid w:val="006F6791"/>
    <w:rsid w:val="006F77DA"/>
    <w:rsid w:val="00707520"/>
    <w:rsid w:val="00715E5C"/>
    <w:rsid w:val="00732737"/>
    <w:rsid w:val="007329FE"/>
    <w:rsid w:val="007341D7"/>
    <w:rsid w:val="00734F31"/>
    <w:rsid w:val="007359FB"/>
    <w:rsid w:val="00737AB8"/>
    <w:rsid w:val="00742A59"/>
    <w:rsid w:val="00742DDA"/>
    <w:rsid w:val="00745DDE"/>
    <w:rsid w:val="00745F92"/>
    <w:rsid w:val="0074629F"/>
    <w:rsid w:val="00753F1A"/>
    <w:rsid w:val="007548BD"/>
    <w:rsid w:val="0075587F"/>
    <w:rsid w:val="00757DB1"/>
    <w:rsid w:val="00760DBE"/>
    <w:rsid w:val="00760EEE"/>
    <w:rsid w:val="00761087"/>
    <w:rsid w:val="0078524A"/>
    <w:rsid w:val="007857A8"/>
    <w:rsid w:val="00785870"/>
    <w:rsid w:val="00786AFF"/>
    <w:rsid w:val="00786EAC"/>
    <w:rsid w:val="00791750"/>
    <w:rsid w:val="00795073"/>
    <w:rsid w:val="00796BD8"/>
    <w:rsid w:val="00796CA3"/>
    <w:rsid w:val="007A40B1"/>
    <w:rsid w:val="007A5144"/>
    <w:rsid w:val="007B0AAE"/>
    <w:rsid w:val="007B0DB1"/>
    <w:rsid w:val="007C35A8"/>
    <w:rsid w:val="007C4261"/>
    <w:rsid w:val="007C56A6"/>
    <w:rsid w:val="007E5EE9"/>
    <w:rsid w:val="007E7B00"/>
    <w:rsid w:val="007F5A6B"/>
    <w:rsid w:val="007F6245"/>
    <w:rsid w:val="007F7A64"/>
    <w:rsid w:val="00801F5B"/>
    <w:rsid w:val="00802FCF"/>
    <w:rsid w:val="008156B0"/>
    <w:rsid w:val="0081649E"/>
    <w:rsid w:val="00817D80"/>
    <w:rsid w:val="00822482"/>
    <w:rsid w:val="00824FD0"/>
    <w:rsid w:val="0083461E"/>
    <w:rsid w:val="0083621A"/>
    <w:rsid w:val="0084455D"/>
    <w:rsid w:val="008515B6"/>
    <w:rsid w:val="00852050"/>
    <w:rsid w:val="00856C6D"/>
    <w:rsid w:val="00867FF4"/>
    <w:rsid w:val="0087018A"/>
    <w:rsid w:val="00872A35"/>
    <w:rsid w:val="00873377"/>
    <w:rsid w:val="00875CC6"/>
    <w:rsid w:val="00885F61"/>
    <w:rsid w:val="00890EB3"/>
    <w:rsid w:val="00897A06"/>
    <w:rsid w:val="008A0782"/>
    <w:rsid w:val="008A4826"/>
    <w:rsid w:val="008A637C"/>
    <w:rsid w:val="008A72D2"/>
    <w:rsid w:val="008B28B1"/>
    <w:rsid w:val="008C1DC6"/>
    <w:rsid w:val="008D1AF5"/>
    <w:rsid w:val="008D5550"/>
    <w:rsid w:val="008E0F17"/>
    <w:rsid w:val="008E17C3"/>
    <w:rsid w:val="008E2AAE"/>
    <w:rsid w:val="008E36DD"/>
    <w:rsid w:val="008F20B9"/>
    <w:rsid w:val="008F7FEE"/>
    <w:rsid w:val="00900613"/>
    <w:rsid w:val="009028D1"/>
    <w:rsid w:val="009052E5"/>
    <w:rsid w:val="00911525"/>
    <w:rsid w:val="009136E3"/>
    <w:rsid w:val="00914431"/>
    <w:rsid w:val="00917272"/>
    <w:rsid w:val="00921385"/>
    <w:rsid w:val="009224F7"/>
    <w:rsid w:val="00922BC5"/>
    <w:rsid w:val="0092375E"/>
    <w:rsid w:val="00925DD6"/>
    <w:rsid w:val="00926DE3"/>
    <w:rsid w:val="00927443"/>
    <w:rsid w:val="0093209C"/>
    <w:rsid w:val="0093437C"/>
    <w:rsid w:val="009361F6"/>
    <w:rsid w:val="00936FD3"/>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CE9"/>
    <w:rsid w:val="00AA1FE6"/>
    <w:rsid w:val="00AB161F"/>
    <w:rsid w:val="00AB3B39"/>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5003"/>
    <w:rsid w:val="00B46A0B"/>
    <w:rsid w:val="00B4701D"/>
    <w:rsid w:val="00B51C46"/>
    <w:rsid w:val="00B52032"/>
    <w:rsid w:val="00B5314B"/>
    <w:rsid w:val="00B54ADC"/>
    <w:rsid w:val="00B54D4B"/>
    <w:rsid w:val="00B564B5"/>
    <w:rsid w:val="00B64BB3"/>
    <w:rsid w:val="00B6612C"/>
    <w:rsid w:val="00B67272"/>
    <w:rsid w:val="00B718DA"/>
    <w:rsid w:val="00B748E4"/>
    <w:rsid w:val="00B75C9E"/>
    <w:rsid w:val="00B83698"/>
    <w:rsid w:val="00B93206"/>
    <w:rsid w:val="00B9439D"/>
    <w:rsid w:val="00B957FC"/>
    <w:rsid w:val="00BA0532"/>
    <w:rsid w:val="00BA1720"/>
    <w:rsid w:val="00BA5513"/>
    <w:rsid w:val="00BA7205"/>
    <w:rsid w:val="00BB548A"/>
    <w:rsid w:val="00BB77DA"/>
    <w:rsid w:val="00BC01E6"/>
    <w:rsid w:val="00BC130A"/>
    <w:rsid w:val="00BC14B5"/>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2ABB"/>
    <w:rsid w:val="00C94AD4"/>
    <w:rsid w:val="00CA2D46"/>
    <w:rsid w:val="00CA67DD"/>
    <w:rsid w:val="00CB3415"/>
    <w:rsid w:val="00CB4074"/>
    <w:rsid w:val="00CB5D76"/>
    <w:rsid w:val="00CC1CAE"/>
    <w:rsid w:val="00CC3E41"/>
    <w:rsid w:val="00CE0A87"/>
    <w:rsid w:val="00CE0EA9"/>
    <w:rsid w:val="00CE1188"/>
    <w:rsid w:val="00CE2507"/>
    <w:rsid w:val="00CE3490"/>
    <w:rsid w:val="00CE541F"/>
    <w:rsid w:val="00CE55A3"/>
    <w:rsid w:val="00CF113D"/>
    <w:rsid w:val="00CF178C"/>
    <w:rsid w:val="00CF5015"/>
    <w:rsid w:val="00CF5D9C"/>
    <w:rsid w:val="00CF623D"/>
    <w:rsid w:val="00D01E70"/>
    <w:rsid w:val="00D06C50"/>
    <w:rsid w:val="00D11733"/>
    <w:rsid w:val="00D132D8"/>
    <w:rsid w:val="00D20168"/>
    <w:rsid w:val="00D20896"/>
    <w:rsid w:val="00D20ED9"/>
    <w:rsid w:val="00D2322B"/>
    <w:rsid w:val="00D27D57"/>
    <w:rsid w:val="00D31DD4"/>
    <w:rsid w:val="00D37B73"/>
    <w:rsid w:val="00D408A4"/>
    <w:rsid w:val="00D42071"/>
    <w:rsid w:val="00D42117"/>
    <w:rsid w:val="00D44259"/>
    <w:rsid w:val="00D67F72"/>
    <w:rsid w:val="00D67FF7"/>
    <w:rsid w:val="00D810A3"/>
    <w:rsid w:val="00D8346B"/>
    <w:rsid w:val="00D835E5"/>
    <w:rsid w:val="00D84548"/>
    <w:rsid w:val="00DB73F8"/>
    <w:rsid w:val="00DC15FA"/>
    <w:rsid w:val="00DC730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10379"/>
    <w:rsid w:val="00E11F0D"/>
    <w:rsid w:val="00E16C5F"/>
    <w:rsid w:val="00E24D40"/>
    <w:rsid w:val="00E31F2F"/>
    <w:rsid w:val="00E336D9"/>
    <w:rsid w:val="00E41117"/>
    <w:rsid w:val="00E441B3"/>
    <w:rsid w:val="00E44484"/>
    <w:rsid w:val="00E50427"/>
    <w:rsid w:val="00E50848"/>
    <w:rsid w:val="00E52EE8"/>
    <w:rsid w:val="00E544AD"/>
    <w:rsid w:val="00E55C45"/>
    <w:rsid w:val="00E60380"/>
    <w:rsid w:val="00E61D62"/>
    <w:rsid w:val="00E61F8B"/>
    <w:rsid w:val="00E62E95"/>
    <w:rsid w:val="00E66DA1"/>
    <w:rsid w:val="00E7550E"/>
    <w:rsid w:val="00E75D96"/>
    <w:rsid w:val="00E81B32"/>
    <w:rsid w:val="00E87E02"/>
    <w:rsid w:val="00E97296"/>
    <w:rsid w:val="00E97667"/>
    <w:rsid w:val="00EA6C09"/>
    <w:rsid w:val="00EA7CCF"/>
    <w:rsid w:val="00EB440C"/>
    <w:rsid w:val="00EB5228"/>
    <w:rsid w:val="00EB6030"/>
    <w:rsid w:val="00EC56CC"/>
    <w:rsid w:val="00EC7AFA"/>
    <w:rsid w:val="00ED21E2"/>
    <w:rsid w:val="00EE0301"/>
    <w:rsid w:val="00EE7040"/>
    <w:rsid w:val="00EF08E8"/>
    <w:rsid w:val="00EF1DCB"/>
    <w:rsid w:val="00EF7901"/>
    <w:rsid w:val="00F04F7A"/>
    <w:rsid w:val="00F0607A"/>
    <w:rsid w:val="00F21EDB"/>
    <w:rsid w:val="00F2465D"/>
    <w:rsid w:val="00F323F7"/>
    <w:rsid w:val="00F4317E"/>
    <w:rsid w:val="00F463B5"/>
    <w:rsid w:val="00F51017"/>
    <w:rsid w:val="00F510BA"/>
    <w:rsid w:val="00F52CC4"/>
    <w:rsid w:val="00F53926"/>
    <w:rsid w:val="00F550F3"/>
    <w:rsid w:val="00F566C6"/>
    <w:rsid w:val="00F57F39"/>
    <w:rsid w:val="00F61F72"/>
    <w:rsid w:val="00F62B9D"/>
    <w:rsid w:val="00F651AE"/>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2B01"/>
    <w:rsid w:val="00FC3AB0"/>
    <w:rsid w:val="00FD2FB8"/>
    <w:rsid w:val="00FD561B"/>
    <w:rsid w:val="00FD621E"/>
    <w:rsid w:val="00FE09FC"/>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1E7"/>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 w:type="paragraph" w:styleId="NormalWeb">
    <w:name w:val="Normal (Web)"/>
    <w:basedOn w:val="Normal"/>
    <w:uiPriority w:val="99"/>
    <w:semiHidden/>
    <w:unhideWhenUsed/>
    <w:rsid w:val="00312134"/>
    <w:rPr>
      <w:sz w:val="24"/>
      <w:szCs w:val="24"/>
    </w:rPr>
  </w:style>
  <w:style w:type="character" w:styleId="UnresolvedMention">
    <w:name w:val="Unresolved Mention"/>
    <w:basedOn w:val="DefaultParagraphFont"/>
    <w:uiPriority w:val="99"/>
    <w:semiHidden/>
    <w:unhideWhenUsed/>
    <w:rsid w:val="00E00841"/>
    <w:rPr>
      <w:color w:val="605E5C"/>
      <w:shd w:val="clear" w:color="auto" w:fill="E1DFDD"/>
    </w:rPr>
  </w:style>
  <w:style w:type="paragraph" w:styleId="ListParagraph">
    <w:name w:val="List Paragraph"/>
    <w:basedOn w:val="Normal"/>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61</Pages>
  <Words>82176</Words>
  <Characters>468404</Characters>
  <Application>Microsoft Office Word</Application>
  <DocSecurity>0</DocSecurity>
  <Lines>3903</Lines>
  <Paragraphs>1098</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4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Gonzalo Jorge Franetovic Yob</cp:lastModifiedBy>
  <cp:revision>94</cp:revision>
  <cp:lastPrinted>2024-04-25T09:00:00Z</cp:lastPrinted>
  <dcterms:created xsi:type="dcterms:W3CDTF">2024-12-10T15:21:00Z</dcterms:created>
  <dcterms:modified xsi:type="dcterms:W3CDTF">2024-12-13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gC322z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